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1A4DB" w14:textId="0A1C975A" w:rsidR="00DB53B3" w:rsidRPr="00DB53B3" w:rsidRDefault="00DB53B3" w:rsidP="00AA2872">
      <w:pPr>
        <w:pStyle w:val="Heading1"/>
        <w:jc w:val="center"/>
        <w:rPr>
          <w:rFonts w:asciiTheme="majorHAnsi" w:hAnsiTheme="majorHAnsi" w:cstheme="majorHAnsi"/>
          <w:sz w:val="32"/>
          <w:szCs w:val="32"/>
        </w:rPr>
      </w:pPr>
      <w:bookmarkStart w:id="0" w:name="_Toc531605770"/>
      <w:bookmarkStart w:id="1" w:name="_Toc7563305"/>
      <w:r w:rsidRPr="00DB53B3">
        <w:rPr>
          <w:rFonts w:asciiTheme="majorHAnsi" w:hAnsiTheme="majorHAnsi" w:cstheme="majorHAnsi"/>
          <w:sz w:val="32"/>
          <w:szCs w:val="32"/>
        </w:rPr>
        <w:t>University of Sheffield</w:t>
      </w:r>
      <w:bookmarkEnd w:id="1"/>
    </w:p>
    <w:p w14:paraId="05E7185D" w14:textId="77777777" w:rsidR="00DB53B3" w:rsidRPr="00DB53B3" w:rsidRDefault="00DB53B3" w:rsidP="00DB53B3"/>
    <w:p w14:paraId="26BF61E2" w14:textId="3243B425" w:rsidR="005642BC" w:rsidRDefault="007330D4" w:rsidP="005642BC">
      <w:pPr>
        <w:jc w:val="center"/>
        <w:rPr>
          <w:sz w:val="28"/>
          <w:szCs w:val="28"/>
        </w:rPr>
      </w:pPr>
      <w:r w:rsidRPr="005642BC">
        <w:rPr>
          <w:rFonts w:asciiTheme="minorHAnsi" w:hAnsiTheme="minorHAnsi" w:cstheme="minorHAnsi"/>
          <w:sz w:val="40"/>
          <w:szCs w:val="40"/>
        </w:rPr>
        <w:t>Comparative s</w:t>
      </w:r>
      <w:r w:rsidR="003C7078" w:rsidRPr="005642BC">
        <w:rPr>
          <w:rFonts w:asciiTheme="minorHAnsi" w:hAnsiTheme="minorHAnsi" w:cstheme="minorHAnsi"/>
          <w:sz w:val="40"/>
          <w:szCs w:val="40"/>
        </w:rPr>
        <w:t>urvey of existing fixed-parameter tractable Vertex Cover algorithms</w:t>
      </w:r>
      <w:r w:rsidRPr="005642BC">
        <w:rPr>
          <w:rFonts w:asciiTheme="minorHAnsi" w:hAnsiTheme="minorHAnsi" w:cstheme="minorHAnsi"/>
          <w:sz w:val="40"/>
          <w:szCs w:val="40"/>
        </w:rPr>
        <w:t xml:space="preserve"> and their implementation</w:t>
      </w:r>
      <w:bookmarkEnd w:id="0"/>
      <w:r w:rsidR="005642BC" w:rsidRPr="005642BC">
        <w:rPr>
          <w:sz w:val="28"/>
          <w:szCs w:val="28"/>
        </w:rPr>
        <w:t xml:space="preserve"> </w:t>
      </w:r>
    </w:p>
    <w:p w14:paraId="6A62B892" w14:textId="77777777" w:rsidR="005642BC" w:rsidRDefault="005642BC" w:rsidP="005642BC">
      <w:pPr>
        <w:jc w:val="center"/>
        <w:rPr>
          <w:sz w:val="28"/>
          <w:szCs w:val="28"/>
        </w:rPr>
      </w:pPr>
    </w:p>
    <w:p w14:paraId="7D6C49C0" w14:textId="550774EE" w:rsidR="00EC67BD" w:rsidRPr="005642BC" w:rsidRDefault="005642BC" w:rsidP="005642BC">
      <w:pPr>
        <w:jc w:val="center"/>
        <w:rPr>
          <w:sz w:val="28"/>
          <w:szCs w:val="28"/>
        </w:rPr>
      </w:pPr>
      <w:r w:rsidRPr="005642BC">
        <w:rPr>
          <w:sz w:val="28"/>
          <w:szCs w:val="28"/>
        </w:rPr>
        <w:t>COM3610</w:t>
      </w:r>
    </w:p>
    <w:p w14:paraId="371F6E1E" w14:textId="2DE6F32D" w:rsidR="00DB53B3" w:rsidRPr="00DB53B3" w:rsidRDefault="00DB53B3" w:rsidP="00DB53B3">
      <w:pPr>
        <w:spacing w:before="240"/>
        <w:jc w:val="center"/>
      </w:pPr>
      <w:r>
        <w:rPr>
          <w:noProof/>
        </w:rPr>
        <w:drawing>
          <wp:inline distT="0" distB="0" distL="0" distR="0" wp14:anchorId="0C2E5D58" wp14:editId="33CC5C68">
            <wp:extent cx="1779934" cy="186370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2.jpg"/>
                    <pic:cNvPicPr/>
                  </pic:nvPicPr>
                  <pic:blipFill>
                    <a:blip r:embed="rId8">
                      <a:extLst>
                        <a:ext uri="{28A0092B-C50C-407E-A947-70E740481C1C}">
                          <a14:useLocalDpi xmlns:a14="http://schemas.microsoft.com/office/drawing/2010/main" val="0"/>
                        </a:ext>
                      </a:extLst>
                    </a:blip>
                    <a:stretch>
                      <a:fillRect/>
                    </a:stretch>
                  </pic:blipFill>
                  <pic:spPr>
                    <a:xfrm>
                      <a:off x="0" y="0"/>
                      <a:ext cx="1808584" cy="1893698"/>
                    </a:xfrm>
                    <a:prstGeom prst="rect">
                      <a:avLst/>
                    </a:prstGeom>
                  </pic:spPr>
                </pic:pic>
              </a:graphicData>
            </a:graphic>
          </wp:inline>
        </w:drawing>
      </w:r>
    </w:p>
    <w:p w14:paraId="3E564D33" w14:textId="77777777" w:rsidR="003F5E50" w:rsidRDefault="003F5E50" w:rsidP="00AA2872">
      <w:pPr>
        <w:jc w:val="center"/>
      </w:pPr>
    </w:p>
    <w:p w14:paraId="0FDC8083" w14:textId="77777777" w:rsidR="00EC67BD" w:rsidRPr="00DB53B3" w:rsidRDefault="00EC67BD" w:rsidP="00AA2872">
      <w:pPr>
        <w:jc w:val="center"/>
        <w:rPr>
          <w:sz w:val="28"/>
          <w:szCs w:val="28"/>
          <w:lang w:val="it-IT"/>
        </w:rPr>
      </w:pPr>
      <w:r w:rsidRPr="00DB53B3">
        <w:rPr>
          <w:sz w:val="28"/>
          <w:szCs w:val="28"/>
          <w:lang w:val="it-IT"/>
        </w:rPr>
        <w:t>Tymon Solecki</w:t>
      </w:r>
    </w:p>
    <w:p w14:paraId="193AD30C" w14:textId="23594E9A" w:rsidR="003F5E50" w:rsidRPr="00DB53B3" w:rsidRDefault="003F5E50" w:rsidP="00AA2872">
      <w:pPr>
        <w:jc w:val="center"/>
        <w:rPr>
          <w:lang w:val="it-IT"/>
        </w:rPr>
      </w:pPr>
    </w:p>
    <w:p w14:paraId="342923A4" w14:textId="5BB92F8A" w:rsidR="00DB53B3" w:rsidRPr="00DB53B3" w:rsidRDefault="00DB53B3" w:rsidP="00AA2872">
      <w:pPr>
        <w:jc w:val="center"/>
        <w:rPr>
          <w:lang w:val="it-IT"/>
        </w:rPr>
      </w:pPr>
    </w:p>
    <w:p w14:paraId="3DE0C768" w14:textId="77777777" w:rsidR="00DB53B3" w:rsidRPr="00DB53B3" w:rsidRDefault="00DB53B3" w:rsidP="00DB53B3">
      <w:pPr>
        <w:jc w:val="center"/>
        <w:rPr>
          <w:sz w:val="40"/>
          <w:szCs w:val="40"/>
          <w:lang w:val="it-IT"/>
        </w:rPr>
      </w:pPr>
      <w:r w:rsidRPr="00DB53B3">
        <w:rPr>
          <w:sz w:val="28"/>
          <w:szCs w:val="28"/>
          <w:lang w:val="it-IT"/>
        </w:rPr>
        <w:t>Supervisor: Dr Sebastian Ordyniak</w:t>
      </w:r>
    </w:p>
    <w:p w14:paraId="6A619B92" w14:textId="3E2D54E6" w:rsidR="00DB53B3" w:rsidRPr="00DB53B3" w:rsidRDefault="00DB53B3" w:rsidP="00AA2872">
      <w:pPr>
        <w:jc w:val="center"/>
        <w:rPr>
          <w:sz w:val="28"/>
          <w:szCs w:val="28"/>
          <w:lang w:val="it-IT"/>
        </w:rPr>
      </w:pPr>
    </w:p>
    <w:p w14:paraId="00BF2258" w14:textId="77777777" w:rsidR="00D52E25" w:rsidRPr="00DB53B3" w:rsidRDefault="00D52E25" w:rsidP="00AA2872">
      <w:pPr>
        <w:jc w:val="center"/>
        <w:rPr>
          <w:sz w:val="28"/>
          <w:szCs w:val="28"/>
          <w:lang w:val="it-IT"/>
        </w:rPr>
      </w:pPr>
    </w:p>
    <w:p w14:paraId="5ABF3775" w14:textId="77777777" w:rsidR="003F5E50" w:rsidRPr="00DB53B3" w:rsidRDefault="003F5E50" w:rsidP="00AA2872">
      <w:pPr>
        <w:jc w:val="center"/>
        <w:rPr>
          <w:sz w:val="28"/>
          <w:szCs w:val="28"/>
          <w:lang w:val="it-IT"/>
        </w:rPr>
      </w:pPr>
    </w:p>
    <w:p w14:paraId="74BF6D13" w14:textId="72DD54D7" w:rsidR="00EC67BD" w:rsidRPr="00DB53B3" w:rsidRDefault="00EC67BD" w:rsidP="00AA2872">
      <w:pPr>
        <w:jc w:val="center"/>
        <w:rPr>
          <w:sz w:val="28"/>
          <w:szCs w:val="28"/>
          <w:lang w:val="it-IT"/>
        </w:rPr>
      </w:pPr>
    </w:p>
    <w:p w14:paraId="300CB531" w14:textId="77777777" w:rsidR="00DB53B3" w:rsidRPr="00DB53B3" w:rsidRDefault="00DB53B3" w:rsidP="00AA2872">
      <w:pPr>
        <w:jc w:val="center"/>
        <w:rPr>
          <w:sz w:val="28"/>
          <w:szCs w:val="28"/>
          <w:lang w:val="it-IT"/>
        </w:rPr>
      </w:pPr>
    </w:p>
    <w:p w14:paraId="6EC86F7B" w14:textId="77777777" w:rsidR="00EC67BD" w:rsidRPr="00DB53B3" w:rsidRDefault="00EC67BD" w:rsidP="00AA2872">
      <w:pPr>
        <w:jc w:val="center"/>
        <w:rPr>
          <w:sz w:val="28"/>
          <w:szCs w:val="28"/>
          <w:lang w:val="it-IT"/>
        </w:rPr>
      </w:pPr>
    </w:p>
    <w:p w14:paraId="1A69AC02" w14:textId="77777777" w:rsidR="00EC67BD" w:rsidRPr="00DB53B3" w:rsidRDefault="00EC67BD" w:rsidP="00AA2872">
      <w:pPr>
        <w:jc w:val="center"/>
        <w:rPr>
          <w:sz w:val="28"/>
          <w:szCs w:val="28"/>
        </w:rPr>
      </w:pPr>
      <w:r w:rsidRPr="00DB53B3">
        <w:rPr>
          <w:sz w:val="28"/>
          <w:szCs w:val="28"/>
        </w:rPr>
        <w:t xml:space="preserve">This report is submitted in partial fulfilment of the requirement for the degree of </w:t>
      </w:r>
      <w:r w:rsidR="00D52E25" w:rsidRPr="00DB53B3">
        <w:rPr>
          <w:sz w:val="28"/>
          <w:szCs w:val="28"/>
        </w:rPr>
        <w:t xml:space="preserve">BSc </w:t>
      </w:r>
      <w:r w:rsidRPr="00DB53B3">
        <w:rPr>
          <w:sz w:val="28"/>
          <w:szCs w:val="28"/>
        </w:rPr>
        <w:t>Computer Science by Tymon Solecki.</w:t>
      </w:r>
    </w:p>
    <w:p w14:paraId="62F898F9" w14:textId="77777777" w:rsidR="00D52E25" w:rsidRPr="00DB53B3" w:rsidRDefault="00D52E25" w:rsidP="00AA2872">
      <w:pPr>
        <w:jc w:val="center"/>
        <w:rPr>
          <w:sz w:val="28"/>
          <w:szCs w:val="28"/>
        </w:rPr>
      </w:pPr>
    </w:p>
    <w:p w14:paraId="761176E6" w14:textId="7075A985" w:rsidR="00D52E25" w:rsidRDefault="00D52E25" w:rsidP="00AA2872">
      <w:pPr>
        <w:jc w:val="center"/>
        <w:rPr>
          <w:sz w:val="28"/>
          <w:szCs w:val="28"/>
        </w:rPr>
      </w:pPr>
    </w:p>
    <w:p w14:paraId="6CF55251" w14:textId="72BEEC46" w:rsidR="00DB53B3" w:rsidRDefault="00DB53B3" w:rsidP="00AA2872">
      <w:pPr>
        <w:jc w:val="center"/>
        <w:rPr>
          <w:sz w:val="28"/>
          <w:szCs w:val="28"/>
        </w:rPr>
      </w:pPr>
    </w:p>
    <w:p w14:paraId="217B37FC" w14:textId="76B65F68" w:rsidR="00DB53B3" w:rsidRDefault="00DB53B3" w:rsidP="00AA2872">
      <w:pPr>
        <w:jc w:val="center"/>
        <w:rPr>
          <w:sz w:val="28"/>
          <w:szCs w:val="28"/>
        </w:rPr>
      </w:pPr>
    </w:p>
    <w:p w14:paraId="4D771413" w14:textId="5BF52757" w:rsidR="00DB53B3" w:rsidRDefault="00DB53B3" w:rsidP="00AA2872">
      <w:pPr>
        <w:jc w:val="center"/>
        <w:rPr>
          <w:sz w:val="28"/>
          <w:szCs w:val="28"/>
        </w:rPr>
      </w:pPr>
    </w:p>
    <w:p w14:paraId="66F31A5B" w14:textId="65FB9AAA" w:rsidR="00DB53B3" w:rsidRDefault="00DB53B3" w:rsidP="00AA2872">
      <w:pPr>
        <w:jc w:val="center"/>
        <w:rPr>
          <w:sz w:val="28"/>
          <w:szCs w:val="28"/>
        </w:rPr>
      </w:pPr>
    </w:p>
    <w:p w14:paraId="7AB05607" w14:textId="5DA1A5B9" w:rsidR="00DB53B3" w:rsidRDefault="00DB53B3" w:rsidP="00AA2872">
      <w:pPr>
        <w:jc w:val="center"/>
        <w:rPr>
          <w:sz w:val="28"/>
          <w:szCs w:val="28"/>
        </w:rPr>
      </w:pPr>
    </w:p>
    <w:p w14:paraId="1D5F9AFA" w14:textId="77777777" w:rsidR="00DB53B3" w:rsidRPr="00DB53B3" w:rsidRDefault="00DB53B3" w:rsidP="00AA2872">
      <w:pPr>
        <w:jc w:val="center"/>
        <w:rPr>
          <w:sz w:val="28"/>
          <w:szCs w:val="28"/>
        </w:rPr>
      </w:pPr>
    </w:p>
    <w:p w14:paraId="170B4BB8" w14:textId="77777777" w:rsidR="00D52E25" w:rsidRPr="00DB53B3" w:rsidRDefault="00D52E25" w:rsidP="00AA2872">
      <w:pPr>
        <w:jc w:val="center"/>
        <w:rPr>
          <w:sz w:val="28"/>
          <w:szCs w:val="28"/>
        </w:rPr>
      </w:pPr>
    </w:p>
    <w:p w14:paraId="58F08EB7" w14:textId="2AD80CF8" w:rsidR="00D52E25" w:rsidRPr="00DB53B3" w:rsidRDefault="00DB53B3" w:rsidP="005642BC">
      <w:pPr>
        <w:jc w:val="center"/>
        <w:rPr>
          <w:sz w:val="28"/>
          <w:szCs w:val="28"/>
        </w:rPr>
      </w:pPr>
      <w:r w:rsidRPr="00DB53B3">
        <w:rPr>
          <w:sz w:val="28"/>
          <w:szCs w:val="28"/>
        </w:rPr>
        <w:t>1</w:t>
      </w:r>
      <w:r w:rsidRPr="00DB53B3">
        <w:rPr>
          <w:sz w:val="28"/>
          <w:szCs w:val="28"/>
          <w:vertAlign w:val="superscript"/>
        </w:rPr>
        <w:t>st</w:t>
      </w:r>
      <w:r w:rsidRPr="00DB53B3">
        <w:rPr>
          <w:sz w:val="28"/>
          <w:szCs w:val="28"/>
        </w:rPr>
        <w:t xml:space="preserve"> May </w:t>
      </w:r>
      <w:r w:rsidR="004926E2">
        <w:rPr>
          <w:sz w:val="28"/>
          <w:szCs w:val="28"/>
        </w:rPr>
        <w:t>2019</w:t>
      </w:r>
    </w:p>
    <w:p w14:paraId="1F9FE71D" w14:textId="77777777" w:rsidR="002001CD" w:rsidRPr="00DB53B3" w:rsidRDefault="002001CD" w:rsidP="00AA2872">
      <w:pPr>
        <w:jc w:val="center"/>
        <w:rPr>
          <w:sz w:val="28"/>
          <w:szCs w:val="28"/>
        </w:rPr>
      </w:pPr>
      <w:r w:rsidRPr="00DB53B3">
        <w:rPr>
          <w:sz w:val="28"/>
          <w:szCs w:val="28"/>
        </w:rPr>
        <w:br w:type="page"/>
      </w:r>
    </w:p>
    <w:p w14:paraId="5471F4D6" w14:textId="77777777" w:rsidR="00EC67BD" w:rsidRDefault="00EC67BD" w:rsidP="00AA2872"/>
    <w:p w14:paraId="32CAA383" w14:textId="77777777" w:rsidR="00EC67BD" w:rsidRDefault="00EC67BD" w:rsidP="00AA2872">
      <w:r w:rsidRPr="00EC67BD">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so amounts to plagiarism and will be </w:t>
      </w:r>
      <w:r w:rsidR="00547C21">
        <w:t xml:space="preserve">considered </w:t>
      </w:r>
      <w:r w:rsidR="00547C21" w:rsidRPr="00EC67BD">
        <w:t>grounds</w:t>
      </w:r>
      <w:r w:rsidRPr="00EC67BD">
        <w:t xml:space="preserve"> for failure in this project and the degree examination as a whole.</w:t>
      </w:r>
    </w:p>
    <w:p w14:paraId="22EFB667" w14:textId="77777777" w:rsidR="003F5E50" w:rsidRPr="00EC67BD" w:rsidRDefault="003F5E50" w:rsidP="00AA2872"/>
    <w:p w14:paraId="613550C7" w14:textId="77777777" w:rsidR="00EC67BD" w:rsidRDefault="00EC67BD" w:rsidP="00AA2872">
      <w:r w:rsidRPr="00EC67BD">
        <w:t xml:space="preserve"> -</w:t>
      </w:r>
      <w:r>
        <w:t>Tymon Solecki</w:t>
      </w:r>
    </w:p>
    <w:p w14:paraId="5568C772" w14:textId="77777777" w:rsidR="002001CD" w:rsidRDefault="002001CD" w:rsidP="00AA2872">
      <w:r>
        <w:br w:type="page"/>
      </w:r>
    </w:p>
    <w:p w14:paraId="2FB8427F" w14:textId="77777777" w:rsidR="00EC67BD" w:rsidRDefault="00EC67BD" w:rsidP="00AA2872"/>
    <w:p w14:paraId="4ADBD30F" w14:textId="77777777" w:rsidR="00B33C35" w:rsidRDefault="00B33C35" w:rsidP="005642BC">
      <w:pPr>
        <w:pStyle w:val="Heading2"/>
      </w:pPr>
      <w:bookmarkStart w:id="2" w:name="_Toc7563306"/>
      <w:r>
        <w:t>Abstract</w:t>
      </w:r>
      <w:bookmarkEnd w:id="2"/>
    </w:p>
    <w:p w14:paraId="6D91A1E6" w14:textId="77777777" w:rsidR="00FF3615" w:rsidRPr="00FF3615" w:rsidRDefault="00FF3615" w:rsidP="00FF3615">
      <w:r w:rsidRPr="00FF3615">
        <w:t>Graphs are a universal tool for modelling real-world systems and interactions. From flow of city traffic to phenotype identification, graph manipulation proves to have plentiful of applications. In this paper, fundamental </w:t>
      </w:r>
      <w:r w:rsidRPr="00FF3615">
        <w:rPr>
          <w:rFonts w:ascii="Tahoma" w:hAnsi="Tahoma" w:cs="Tahoma"/>
        </w:rPr>
        <w:t>﻿﻿﻿﻿﻿﻿﻿﻿﻿</w:t>
      </w:r>
      <w:r w:rsidRPr="00FF3615">
        <w:t>formal framework to work with graphs is introduced and famous NP-complete problem from domain of graph theory - Vertex Cover is presented. Different methods to solve Vertex Cover are shown, and fixed parameter tractable (FPT) algorithms are compared in detail, in both their theoretical bounds and actual performance. </w:t>
      </w:r>
    </w:p>
    <w:p w14:paraId="06FCD896" w14:textId="555A5474" w:rsidR="00FF3615" w:rsidRPr="00FF3615" w:rsidRDefault="00FF3615" w:rsidP="00FF3615">
      <w:r w:rsidRPr="00FF3615">
        <w:t>Different FPT algorithms is implemented, and their efficiency is compared. Most efficient version is submitted to Parametrized Algorithms and Computational Challenges (PACE) competition, which goal is to investigate the applicability of algorithmic ideas studied and developed in the subfields of fine-grained, parametrized and fixed-parameter tractable algorithms.</w:t>
      </w:r>
    </w:p>
    <w:p w14:paraId="0EE88F82" w14:textId="77777777" w:rsidR="002001CD" w:rsidRPr="002001CD" w:rsidRDefault="002001CD" w:rsidP="00AA2872">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AA2872">
          <w:pPr>
            <w:pStyle w:val="TOCHeading"/>
          </w:pPr>
          <w:r>
            <w:t>Table of Contents</w:t>
          </w:r>
        </w:p>
        <w:p w14:paraId="1896661F" w14:textId="0D4C02C3" w:rsidR="00BB4DF2" w:rsidRPr="00BB4DF2" w:rsidRDefault="00874F70" w:rsidP="00BB4DF2">
          <w:pPr>
            <w:pStyle w:val="TOC1"/>
            <w:rPr>
              <w:rFonts w:cstheme="minorBidi"/>
              <w:sz w:val="22"/>
              <w:szCs w:val="22"/>
              <w:lang w:val="en-GB" w:eastAsia="zh-CN"/>
            </w:rPr>
          </w:pPr>
          <w:r>
            <w:rPr>
              <w:b/>
              <w:bCs/>
            </w:rPr>
            <w:fldChar w:fldCharType="begin"/>
          </w:r>
          <w:r>
            <w:rPr>
              <w:b/>
              <w:bCs/>
            </w:rPr>
            <w:instrText xml:space="preserve"> TOC \o "1-2" \h \z \u </w:instrText>
          </w:r>
          <w:r>
            <w:rPr>
              <w:b/>
              <w:bCs/>
            </w:rPr>
            <w:fldChar w:fldCharType="separate"/>
          </w:r>
          <w:hyperlink w:anchor="_Toc7563305" w:history="1">
            <w:r w:rsidR="00BB4DF2" w:rsidRPr="00BB4DF2">
              <w:rPr>
                <w:rStyle w:val="Hyperlink"/>
              </w:rPr>
              <w:t>University of Sheffield</w:t>
            </w:r>
            <w:r w:rsidR="00BB4DF2" w:rsidRPr="00BB4DF2">
              <w:rPr>
                <w:webHidden/>
              </w:rPr>
              <w:tab/>
            </w:r>
            <w:r w:rsidR="00BB4DF2" w:rsidRPr="00BB4DF2">
              <w:rPr>
                <w:webHidden/>
              </w:rPr>
              <w:fldChar w:fldCharType="begin"/>
            </w:r>
            <w:r w:rsidR="00BB4DF2" w:rsidRPr="00BB4DF2">
              <w:rPr>
                <w:webHidden/>
              </w:rPr>
              <w:instrText xml:space="preserve"> PAGEREF _Toc7563305 \h </w:instrText>
            </w:r>
            <w:r w:rsidR="00BB4DF2" w:rsidRPr="00BB4DF2">
              <w:rPr>
                <w:webHidden/>
              </w:rPr>
            </w:r>
            <w:r w:rsidR="00BB4DF2" w:rsidRPr="00BB4DF2">
              <w:rPr>
                <w:webHidden/>
              </w:rPr>
              <w:fldChar w:fldCharType="separate"/>
            </w:r>
            <w:r w:rsidR="00B937DC">
              <w:rPr>
                <w:webHidden/>
              </w:rPr>
              <w:t>i</w:t>
            </w:r>
            <w:r w:rsidR="00BB4DF2" w:rsidRPr="00BB4DF2">
              <w:rPr>
                <w:webHidden/>
              </w:rPr>
              <w:fldChar w:fldCharType="end"/>
            </w:r>
          </w:hyperlink>
        </w:p>
        <w:p w14:paraId="5CD88083" w14:textId="057CA96E" w:rsidR="00BB4DF2" w:rsidRDefault="00BB4DF2">
          <w:pPr>
            <w:pStyle w:val="TOC2"/>
            <w:tabs>
              <w:tab w:val="right" w:leader="dot" w:pos="9016"/>
            </w:tabs>
            <w:rPr>
              <w:rFonts w:asciiTheme="minorHAnsi" w:hAnsiTheme="minorHAnsi"/>
              <w:noProof/>
              <w:sz w:val="22"/>
              <w:szCs w:val="22"/>
            </w:rPr>
          </w:pPr>
          <w:hyperlink w:anchor="_Toc7563306" w:history="1">
            <w:r w:rsidRPr="00CC608F">
              <w:rPr>
                <w:rStyle w:val="Hyperlink"/>
                <w:noProof/>
              </w:rPr>
              <w:t>Abstract</w:t>
            </w:r>
            <w:r>
              <w:rPr>
                <w:noProof/>
                <w:webHidden/>
              </w:rPr>
              <w:tab/>
            </w:r>
            <w:r>
              <w:rPr>
                <w:noProof/>
                <w:webHidden/>
              </w:rPr>
              <w:fldChar w:fldCharType="begin"/>
            </w:r>
            <w:r>
              <w:rPr>
                <w:noProof/>
                <w:webHidden/>
              </w:rPr>
              <w:instrText xml:space="preserve"> PAGEREF _Toc7563306 \h </w:instrText>
            </w:r>
            <w:r>
              <w:rPr>
                <w:noProof/>
                <w:webHidden/>
              </w:rPr>
            </w:r>
            <w:r>
              <w:rPr>
                <w:noProof/>
                <w:webHidden/>
              </w:rPr>
              <w:fldChar w:fldCharType="separate"/>
            </w:r>
            <w:r w:rsidR="00B937DC">
              <w:rPr>
                <w:noProof/>
                <w:webHidden/>
              </w:rPr>
              <w:t>iii</w:t>
            </w:r>
            <w:r>
              <w:rPr>
                <w:noProof/>
                <w:webHidden/>
              </w:rPr>
              <w:fldChar w:fldCharType="end"/>
            </w:r>
          </w:hyperlink>
        </w:p>
        <w:p w14:paraId="78C705D7" w14:textId="3962B255" w:rsidR="00BB4DF2" w:rsidRDefault="00BB4DF2" w:rsidP="00BB4DF2">
          <w:pPr>
            <w:pStyle w:val="TOC1"/>
            <w:rPr>
              <w:rFonts w:asciiTheme="minorHAnsi" w:hAnsiTheme="minorHAnsi" w:cstheme="minorBidi"/>
              <w:sz w:val="22"/>
              <w:szCs w:val="22"/>
              <w:lang w:val="en-GB" w:eastAsia="zh-CN"/>
            </w:rPr>
          </w:pPr>
          <w:hyperlink w:anchor="_Toc7563307" w:history="1">
            <w:r w:rsidRPr="00CC608F">
              <w:rPr>
                <w:rStyle w:val="Hyperlink"/>
              </w:rPr>
              <w:t>Chapter 1: Introduction</w:t>
            </w:r>
            <w:r>
              <w:rPr>
                <w:webHidden/>
              </w:rPr>
              <w:tab/>
            </w:r>
            <w:r>
              <w:rPr>
                <w:webHidden/>
              </w:rPr>
              <w:fldChar w:fldCharType="begin"/>
            </w:r>
            <w:r>
              <w:rPr>
                <w:webHidden/>
              </w:rPr>
              <w:instrText xml:space="preserve"> PAGEREF _Toc7563307 \h </w:instrText>
            </w:r>
            <w:r>
              <w:rPr>
                <w:webHidden/>
              </w:rPr>
            </w:r>
            <w:r>
              <w:rPr>
                <w:webHidden/>
              </w:rPr>
              <w:fldChar w:fldCharType="separate"/>
            </w:r>
            <w:r w:rsidR="00B937DC">
              <w:rPr>
                <w:webHidden/>
              </w:rPr>
              <w:t>1</w:t>
            </w:r>
            <w:r>
              <w:rPr>
                <w:webHidden/>
              </w:rPr>
              <w:fldChar w:fldCharType="end"/>
            </w:r>
          </w:hyperlink>
        </w:p>
        <w:p w14:paraId="06380AA9" w14:textId="799CC4A4" w:rsidR="00BB4DF2" w:rsidRDefault="00BB4DF2">
          <w:pPr>
            <w:pStyle w:val="TOC2"/>
            <w:tabs>
              <w:tab w:val="right" w:leader="dot" w:pos="9016"/>
            </w:tabs>
            <w:rPr>
              <w:rFonts w:asciiTheme="minorHAnsi" w:hAnsiTheme="minorHAnsi"/>
              <w:noProof/>
              <w:sz w:val="22"/>
              <w:szCs w:val="22"/>
            </w:rPr>
          </w:pPr>
          <w:hyperlink w:anchor="_Toc7563308" w:history="1">
            <w:r w:rsidRPr="00CC608F">
              <w:rPr>
                <w:rStyle w:val="Hyperlink"/>
                <w:noProof/>
              </w:rPr>
              <w:t>Preliminaries</w:t>
            </w:r>
            <w:r>
              <w:rPr>
                <w:noProof/>
                <w:webHidden/>
              </w:rPr>
              <w:tab/>
            </w:r>
            <w:r>
              <w:rPr>
                <w:noProof/>
                <w:webHidden/>
              </w:rPr>
              <w:fldChar w:fldCharType="begin"/>
            </w:r>
            <w:r>
              <w:rPr>
                <w:noProof/>
                <w:webHidden/>
              </w:rPr>
              <w:instrText xml:space="preserve"> PAGEREF _Toc7563308 \h </w:instrText>
            </w:r>
            <w:r>
              <w:rPr>
                <w:noProof/>
                <w:webHidden/>
              </w:rPr>
            </w:r>
            <w:r>
              <w:rPr>
                <w:noProof/>
                <w:webHidden/>
              </w:rPr>
              <w:fldChar w:fldCharType="separate"/>
            </w:r>
            <w:r w:rsidR="00B937DC">
              <w:rPr>
                <w:noProof/>
                <w:webHidden/>
              </w:rPr>
              <w:t>1</w:t>
            </w:r>
            <w:r>
              <w:rPr>
                <w:noProof/>
                <w:webHidden/>
              </w:rPr>
              <w:fldChar w:fldCharType="end"/>
            </w:r>
          </w:hyperlink>
        </w:p>
        <w:p w14:paraId="2EFDAB1F" w14:textId="00F9EEFF" w:rsidR="00BB4DF2" w:rsidRDefault="00BB4DF2" w:rsidP="00BB4DF2">
          <w:pPr>
            <w:pStyle w:val="TOC1"/>
            <w:rPr>
              <w:rFonts w:asciiTheme="minorHAnsi" w:hAnsiTheme="minorHAnsi" w:cstheme="minorBidi"/>
              <w:sz w:val="22"/>
              <w:szCs w:val="22"/>
              <w:lang w:val="en-GB" w:eastAsia="zh-CN"/>
            </w:rPr>
          </w:pPr>
          <w:hyperlink w:anchor="_Toc7563309" w:history="1">
            <w:r w:rsidRPr="00CC608F">
              <w:rPr>
                <w:rStyle w:val="Hyperlink"/>
              </w:rPr>
              <w:t>Chapter 2: Literature review</w:t>
            </w:r>
            <w:r>
              <w:rPr>
                <w:webHidden/>
              </w:rPr>
              <w:tab/>
            </w:r>
            <w:r>
              <w:rPr>
                <w:webHidden/>
              </w:rPr>
              <w:fldChar w:fldCharType="begin"/>
            </w:r>
            <w:r>
              <w:rPr>
                <w:webHidden/>
              </w:rPr>
              <w:instrText xml:space="preserve"> PAGEREF _Toc7563309 \h </w:instrText>
            </w:r>
            <w:r>
              <w:rPr>
                <w:webHidden/>
              </w:rPr>
            </w:r>
            <w:r>
              <w:rPr>
                <w:webHidden/>
              </w:rPr>
              <w:fldChar w:fldCharType="separate"/>
            </w:r>
            <w:r w:rsidR="00B937DC">
              <w:rPr>
                <w:webHidden/>
              </w:rPr>
              <w:t>3</w:t>
            </w:r>
            <w:r>
              <w:rPr>
                <w:webHidden/>
              </w:rPr>
              <w:fldChar w:fldCharType="end"/>
            </w:r>
          </w:hyperlink>
        </w:p>
        <w:p w14:paraId="549A80CE" w14:textId="64A8BC71" w:rsidR="00BB4DF2" w:rsidRDefault="00BB4DF2">
          <w:pPr>
            <w:pStyle w:val="TOC2"/>
            <w:tabs>
              <w:tab w:val="right" w:leader="dot" w:pos="9016"/>
            </w:tabs>
            <w:rPr>
              <w:rFonts w:asciiTheme="minorHAnsi" w:hAnsiTheme="minorHAnsi"/>
              <w:noProof/>
              <w:sz w:val="22"/>
              <w:szCs w:val="22"/>
            </w:rPr>
          </w:pPr>
          <w:hyperlink w:anchor="_Toc7563310" w:history="1">
            <w:r w:rsidRPr="00CC608F">
              <w:rPr>
                <w:rStyle w:val="Hyperlink"/>
                <w:noProof/>
              </w:rPr>
              <w:t>Kernel reductions for Vertex Cover</w:t>
            </w:r>
            <w:r>
              <w:rPr>
                <w:noProof/>
                <w:webHidden/>
              </w:rPr>
              <w:tab/>
            </w:r>
            <w:r>
              <w:rPr>
                <w:noProof/>
                <w:webHidden/>
              </w:rPr>
              <w:fldChar w:fldCharType="begin"/>
            </w:r>
            <w:r>
              <w:rPr>
                <w:noProof/>
                <w:webHidden/>
              </w:rPr>
              <w:instrText xml:space="preserve"> PAGEREF _Toc7563310 \h </w:instrText>
            </w:r>
            <w:r>
              <w:rPr>
                <w:noProof/>
                <w:webHidden/>
              </w:rPr>
            </w:r>
            <w:r>
              <w:rPr>
                <w:noProof/>
                <w:webHidden/>
              </w:rPr>
              <w:fldChar w:fldCharType="separate"/>
            </w:r>
            <w:r w:rsidR="00B937DC">
              <w:rPr>
                <w:noProof/>
                <w:webHidden/>
              </w:rPr>
              <w:t>3</w:t>
            </w:r>
            <w:r>
              <w:rPr>
                <w:noProof/>
                <w:webHidden/>
              </w:rPr>
              <w:fldChar w:fldCharType="end"/>
            </w:r>
          </w:hyperlink>
        </w:p>
        <w:p w14:paraId="464C2FAF" w14:textId="4277D3B0" w:rsidR="00BB4DF2" w:rsidRDefault="00BB4DF2">
          <w:pPr>
            <w:pStyle w:val="TOC2"/>
            <w:tabs>
              <w:tab w:val="right" w:leader="dot" w:pos="9016"/>
            </w:tabs>
            <w:rPr>
              <w:rFonts w:asciiTheme="minorHAnsi" w:hAnsiTheme="minorHAnsi"/>
              <w:noProof/>
              <w:sz w:val="22"/>
              <w:szCs w:val="22"/>
            </w:rPr>
          </w:pPr>
          <w:hyperlink w:anchor="_Toc7563311" w:history="1">
            <w:r w:rsidRPr="00CC608F">
              <w:rPr>
                <w:rStyle w:val="Hyperlink"/>
                <w:noProof/>
              </w:rPr>
              <w:t>Linear Programming</w:t>
            </w:r>
            <w:r>
              <w:rPr>
                <w:noProof/>
                <w:webHidden/>
              </w:rPr>
              <w:tab/>
            </w:r>
            <w:r>
              <w:rPr>
                <w:noProof/>
                <w:webHidden/>
              </w:rPr>
              <w:fldChar w:fldCharType="begin"/>
            </w:r>
            <w:r>
              <w:rPr>
                <w:noProof/>
                <w:webHidden/>
              </w:rPr>
              <w:instrText xml:space="preserve"> PAGEREF _Toc7563311 \h </w:instrText>
            </w:r>
            <w:r>
              <w:rPr>
                <w:noProof/>
                <w:webHidden/>
              </w:rPr>
            </w:r>
            <w:r>
              <w:rPr>
                <w:noProof/>
                <w:webHidden/>
              </w:rPr>
              <w:fldChar w:fldCharType="separate"/>
            </w:r>
            <w:r w:rsidR="00B937DC">
              <w:rPr>
                <w:noProof/>
                <w:webHidden/>
              </w:rPr>
              <w:t>5</w:t>
            </w:r>
            <w:r>
              <w:rPr>
                <w:noProof/>
                <w:webHidden/>
              </w:rPr>
              <w:fldChar w:fldCharType="end"/>
            </w:r>
          </w:hyperlink>
        </w:p>
        <w:p w14:paraId="73CE2609" w14:textId="5EB64439" w:rsidR="00BB4DF2" w:rsidRDefault="00BB4DF2">
          <w:pPr>
            <w:pStyle w:val="TOC2"/>
            <w:tabs>
              <w:tab w:val="right" w:leader="dot" w:pos="9016"/>
            </w:tabs>
            <w:rPr>
              <w:rFonts w:asciiTheme="minorHAnsi" w:hAnsiTheme="minorHAnsi"/>
              <w:noProof/>
              <w:sz w:val="22"/>
              <w:szCs w:val="22"/>
            </w:rPr>
          </w:pPr>
          <w:hyperlink w:anchor="_Toc7563312" w:history="1">
            <w:r w:rsidRPr="00CC608F">
              <w:rPr>
                <w:rStyle w:val="Hyperlink"/>
                <w:noProof/>
              </w:rPr>
              <w:t>Crown decomposition</w:t>
            </w:r>
            <w:r>
              <w:rPr>
                <w:noProof/>
                <w:webHidden/>
              </w:rPr>
              <w:tab/>
            </w:r>
            <w:r>
              <w:rPr>
                <w:noProof/>
                <w:webHidden/>
              </w:rPr>
              <w:fldChar w:fldCharType="begin"/>
            </w:r>
            <w:r>
              <w:rPr>
                <w:noProof/>
                <w:webHidden/>
              </w:rPr>
              <w:instrText xml:space="preserve"> PAGEREF _Toc7563312 \h </w:instrText>
            </w:r>
            <w:r>
              <w:rPr>
                <w:noProof/>
                <w:webHidden/>
              </w:rPr>
            </w:r>
            <w:r>
              <w:rPr>
                <w:noProof/>
                <w:webHidden/>
              </w:rPr>
              <w:fldChar w:fldCharType="separate"/>
            </w:r>
            <w:r w:rsidR="00B937DC">
              <w:rPr>
                <w:noProof/>
                <w:webHidden/>
              </w:rPr>
              <w:t>6</w:t>
            </w:r>
            <w:r>
              <w:rPr>
                <w:noProof/>
                <w:webHidden/>
              </w:rPr>
              <w:fldChar w:fldCharType="end"/>
            </w:r>
          </w:hyperlink>
        </w:p>
        <w:p w14:paraId="469622D4" w14:textId="49397715" w:rsidR="00BB4DF2" w:rsidRDefault="00BB4DF2">
          <w:pPr>
            <w:pStyle w:val="TOC2"/>
            <w:tabs>
              <w:tab w:val="right" w:leader="dot" w:pos="9016"/>
            </w:tabs>
            <w:rPr>
              <w:rFonts w:asciiTheme="minorHAnsi" w:hAnsiTheme="minorHAnsi"/>
              <w:noProof/>
              <w:sz w:val="22"/>
              <w:szCs w:val="22"/>
            </w:rPr>
          </w:pPr>
          <w:hyperlink w:anchor="_Toc7563313" w:history="1">
            <w:r w:rsidRPr="00CC608F">
              <w:rPr>
                <w:rStyle w:val="Hyperlink"/>
                <w:noProof/>
              </w:rPr>
              <w:t>Branching and bounding</w:t>
            </w:r>
            <w:r>
              <w:rPr>
                <w:noProof/>
                <w:webHidden/>
              </w:rPr>
              <w:tab/>
            </w:r>
            <w:r>
              <w:rPr>
                <w:noProof/>
                <w:webHidden/>
              </w:rPr>
              <w:fldChar w:fldCharType="begin"/>
            </w:r>
            <w:r>
              <w:rPr>
                <w:noProof/>
                <w:webHidden/>
              </w:rPr>
              <w:instrText xml:space="preserve"> PAGEREF _Toc7563313 \h </w:instrText>
            </w:r>
            <w:r>
              <w:rPr>
                <w:noProof/>
                <w:webHidden/>
              </w:rPr>
            </w:r>
            <w:r>
              <w:rPr>
                <w:noProof/>
                <w:webHidden/>
              </w:rPr>
              <w:fldChar w:fldCharType="separate"/>
            </w:r>
            <w:r w:rsidR="00B937DC">
              <w:rPr>
                <w:noProof/>
                <w:webHidden/>
              </w:rPr>
              <w:t>8</w:t>
            </w:r>
            <w:r>
              <w:rPr>
                <w:noProof/>
                <w:webHidden/>
              </w:rPr>
              <w:fldChar w:fldCharType="end"/>
            </w:r>
          </w:hyperlink>
        </w:p>
        <w:p w14:paraId="08C2E6BA" w14:textId="02B3AB6D" w:rsidR="00BB4DF2" w:rsidRDefault="00BB4DF2">
          <w:pPr>
            <w:pStyle w:val="TOC2"/>
            <w:tabs>
              <w:tab w:val="right" w:leader="dot" w:pos="9016"/>
            </w:tabs>
            <w:rPr>
              <w:rFonts w:asciiTheme="minorHAnsi" w:hAnsiTheme="minorHAnsi"/>
              <w:noProof/>
              <w:sz w:val="22"/>
              <w:szCs w:val="22"/>
            </w:rPr>
          </w:pPr>
          <w:hyperlink w:anchor="_Toc7563314" w:history="1">
            <w:r w:rsidRPr="00CC608F">
              <w:rPr>
                <w:rStyle w:val="Hyperlink"/>
                <w:noProof/>
              </w:rPr>
              <w:t>Vertex Cover Above LP</w:t>
            </w:r>
            <w:r>
              <w:rPr>
                <w:noProof/>
                <w:webHidden/>
              </w:rPr>
              <w:tab/>
            </w:r>
            <w:r>
              <w:rPr>
                <w:noProof/>
                <w:webHidden/>
              </w:rPr>
              <w:fldChar w:fldCharType="begin"/>
            </w:r>
            <w:r>
              <w:rPr>
                <w:noProof/>
                <w:webHidden/>
              </w:rPr>
              <w:instrText xml:space="preserve"> PAGEREF _Toc7563314 \h </w:instrText>
            </w:r>
            <w:r>
              <w:rPr>
                <w:noProof/>
                <w:webHidden/>
              </w:rPr>
            </w:r>
            <w:r>
              <w:rPr>
                <w:noProof/>
                <w:webHidden/>
              </w:rPr>
              <w:fldChar w:fldCharType="separate"/>
            </w:r>
            <w:r w:rsidR="00B937DC">
              <w:rPr>
                <w:noProof/>
                <w:webHidden/>
              </w:rPr>
              <w:t>9</w:t>
            </w:r>
            <w:r>
              <w:rPr>
                <w:noProof/>
                <w:webHidden/>
              </w:rPr>
              <w:fldChar w:fldCharType="end"/>
            </w:r>
          </w:hyperlink>
        </w:p>
        <w:p w14:paraId="381A1A87" w14:textId="1DC0ACE3" w:rsidR="00BB4DF2" w:rsidRDefault="00BB4DF2">
          <w:pPr>
            <w:pStyle w:val="TOC2"/>
            <w:tabs>
              <w:tab w:val="right" w:leader="dot" w:pos="9016"/>
            </w:tabs>
            <w:rPr>
              <w:rFonts w:asciiTheme="minorHAnsi" w:hAnsiTheme="minorHAnsi"/>
              <w:noProof/>
              <w:sz w:val="22"/>
              <w:szCs w:val="22"/>
            </w:rPr>
          </w:pPr>
          <w:hyperlink w:anchor="_Toc7563315" w:history="1">
            <w:r w:rsidRPr="00CC608F">
              <w:rPr>
                <w:rStyle w:val="Hyperlink"/>
                <w:noProof/>
              </w:rPr>
              <w:t>Interleaving</w:t>
            </w:r>
            <w:r>
              <w:rPr>
                <w:noProof/>
                <w:webHidden/>
              </w:rPr>
              <w:tab/>
            </w:r>
            <w:r>
              <w:rPr>
                <w:noProof/>
                <w:webHidden/>
              </w:rPr>
              <w:fldChar w:fldCharType="begin"/>
            </w:r>
            <w:r>
              <w:rPr>
                <w:noProof/>
                <w:webHidden/>
              </w:rPr>
              <w:instrText xml:space="preserve"> PAGEREF _Toc7563315 \h </w:instrText>
            </w:r>
            <w:r>
              <w:rPr>
                <w:noProof/>
                <w:webHidden/>
              </w:rPr>
            </w:r>
            <w:r>
              <w:rPr>
                <w:noProof/>
                <w:webHidden/>
              </w:rPr>
              <w:fldChar w:fldCharType="separate"/>
            </w:r>
            <w:r w:rsidR="00B937DC">
              <w:rPr>
                <w:noProof/>
                <w:webHidden/>
              </w:rPr>
              <w:t>10</w:t>
            </w:r>
            <w:r>
              <w:rPr>
                <w:noProof/>
                <w:webHidden/>
              </w:rPr>
              <w:fldChar w:fldCharType="end"/>
            </w:r>
          </w:hyperlink>
        </w:p>
        <w:p w14:paraId="5C788648" w14:textId="5E8A1D30" w:rsidR="00BB4DF2" w:rsidRDefault="00BB4DF2">
          <w:pPr>
            <w:pStyle w:val="TOC2"/>
            <w:tabs>
              <w:tab w:val="right" w:leader="dot" w:pos="9016"/>
            </w:tabs>
            <w:rPr>
              <w:rFonts w:asciiTheme="minorHAnsi" w:hAnsiTheme="minorHAnsi"/>
              <w:noProof/>
              <w:sz w:val="22"/>
              <w:szCs w:val="22"/>
            </w:rPr>
          </w:pPr>
          <w:hyperlink w:anchor="_Toc7563316" w:history="1">
            <w:r w:rsidRPr="00CC608F">
              <w:rPr>
                <w:rStyle w:val="Hyperlink"/>
                <w:noProof/>
              </w:rPr>
              <w:t>Non-standard vertex-degree based parametrizations of Vertex Cover</w:t>
            </w:r>
            <w:r>
              <w:rPr>
                <w:noProof/>
                <w:webHidden/>
              </w:rPr>
              <w:tab/>
            </w:r>
            <w:r>
              <w:rPr>
                <w:noProof/>
                <w:webHidden/>
              </w:rPr>
              <w:fldChar w:fldCharType="begin"/>
            </w:r>
            <w:r>
              <w:rPr>
                <w:noProof/>
                <w:webHidden/>
              </w:rPr>
              <w:instrText xml:space="preserve"> PAGEREF _Toc7563316 \h </w:instrText>
            </w:r>
            <w:r>
              <w:rPr>
                <w:noProof/>
                <w:webHidden/>
              </w:rPr>
            </w:r>
            <w:r>
              <w:rPr>
                <w:noProof/>
                <w:webHidden/>
              </w:rPr>
              <w:fldChar w:fldCharType="separate"/>
            </w:r>
            <w:r w:rsidR="00B937DC">
              <w:rPr>
                <w:noProof/>
                <w:webHidden/>
              </w:rPr>
              <w:t>10</w:t>
            </w:r>
            <w:r>
              <w:rPr>
                <w:noProof/>
                <w:webHidden/>
              </w:rPr>
              <w:fldChar w:fldCharType="end"/>
            </w:r>
          </w:hyperlink>
        </w:p>
        <w:p w14:paraId="16C45ED0" w14:textId="4364B0BA" w:rsidR="00BB4DF2" w:rsidRDefault="00BB4DF2" w:rsidP="00BB4DF2">
          <w:pPr>
            <w:pStyle w:val="TOC1"/>
            <w:rPr>
              <w:rFonts w:asciiTheme="minorHAnsi" w:hAnsiTheme="minorHAnsi" w:cstheme="minorBidi"/>
              <w:sz w:val="22"/>
              <w:szCs w:val="22"/>
              <w:lang w:val="en-GB" w:eastAsia="zh-CN"/>
            </w:rPr>
          </w:pPr>
          <w:hyperlink w:anchor="_Toc7563317" w:history="1">
            <w:r w:rsidRPr="00CC608F">
              <w:rPr>
                <w:rStyle w:val="Hyperlink"/>
              </w:rPr>
              <w:t>Chapter 4: Design and testing</w:t>
            </w:r>
            <w:r>
              <w:rPr>
                <w:webHidden/>
              </w:rPr>
              <w:tab/>
            </w:r>
            <w:r>
              <w:rPr>
                <w:webHidden/>
              </w:rPr>
              <w:fldChar w:fldCharType="begin"/>
            </w:r>
            <w:r>
              <w:rPr>
                <w:webHidden/>
              </w:rPr>
              <w:instrText xml:space="preserve"> PAGEREF _Toc7563317 \h </w:instrText>
            </w:r>
            <w:r>
              <w:rPr>
                <w:webHidden/>
              </w:rPr>
            </w:r>
            <w:r>
              <w:rPr>
                <w:webHidden/>
              </w:rPr>
              <w:fldChar w:fldCharType="separate"/>
            </w:r>
            <w:r w:rsidR="00B937DC">
              <w:rPr>
                <w:webHidden/>
              </w:rPr>
              <w:t>10</w:t>
            </w:r>
            <w:r>
              <w:rPr>
                <w:webHidden/>
              </w:rPr>
              <w:fldChar w:fldCharType="end"/>
            </w:r>
          </w:hyperlink>
        </w:p>
        <w:p w14:paraId="0675FF33" w14:textId="153C28BB" w:rsidR="00BB4DF2" w:rsidRDefault="00BB4DF2">
          <w:pPr>
            <w:pStyle w:val="TOC2"/>
            <w:tabs>
              <w:tab w:val="right" w:leader="dot" w:pos="9016"/>
            </w:tabs>
            <w:rPr>
              <w:rFonts w:asciiTheme="minorHAnsi" w:hAnsiTheme="minorHAnsi"/>
              <w:noProof/>
              <w:sz w:val="22"/>
              <w:szCs w:val="22"/>
            </w:rPr>
          </w:pPr>
          <w:hyperlink w:anchor="_Toc7563318" w:history="1">
            <w:r w:rsidRPr="00CC608F">
              <w:rPr>
                <w:rStyle w:val="Hyperlink"/>
                <w:noProof/>
              </w:rPr>
              <w:t>Programming language considerations</w:t>
            </w:r>
            <w:r>
              <w:rPr>
                <w:noProof/>
                <w:webHidden/>
              </w:rPr>
              <w:tab/>
            </w:r>
            <w:r>
              <w:rPr>
                <w:noProof/>
                <w:webHidden/>
              </w:rPr>
              <w:fldChar w:fldCharType="begin"/>
            </w:r>
            <w:r>
              <w:rPr>
                <w:noProof/>
                <w:webHidden/>
              </w:rPr>
              <w:instrText xml:space="preserve"> PAGEREF _Toc7563318 \h </w:instrText>
            </w:r>
            <w:r>
              <w:rPr>
                <w:noProof/>
                <w:webHidden/>
              </w:rPr>
            </w:r>
            <w:r>
              <w:rPr>
                <w:noProof/>
                <w:webHidden/>
              </w:rPr>
              <w:fldChar w:fldCharType="separate"/>
            </w:r>
            <w:r w:rsidR="00B937DC">
              <w:rPr>
                <w:noProof/>
                <w:webHidden/>
              </w:rPr>
              <w:t>10</w:t>
            </w:r>
            <w:r>
              <w:rPr>
                <w:noProof/>
                <w:webHidden/>
              </w:rPr>
              <w:fldChar w:fldCharType="end"/>
            </w:r>
          </w:hyperlink>
        </w:p>
        <w:p w14:paraId="77CBEC64" w14:textId="75A20277" w:rsidR="00BB4DF2" w:rsidRDefault="00BB4DF2">
          <w:pPr>
            <w:pStyle w:val="TOC2"/>
            <w:tabs>
              <w:tab w:val="right" w:leader="dot" w:pos="9016"/>
            </w:tabs>
            <w:rPr>
              <w:rFonts w:asciiTheme="minorHAnsi" w:hAnsiTheme="minorHAnsi"/>
              <w:noProof/>
              <w:sz w:val="22"/>
              <w:szCs w:val="22"/>
            </w:rPr>
          </w:pPr>
          <w:hyperlink w:anchor="_Toc7563319" w:history="1">
            <w:r w:rsidRPr="00CC608F">
              <w:rPr>
                <w:rStyle w:val="Hyperlink"/>
                <w:noProof/>
              </w:rPr>
              <w:t>Implementation</w:t>
            </w:r>
            <w:r>
              <w:rPr>
                <w:noProof/>
                <w:webHidden/>
              </w:rPr>
              <w:tab/>
            </w:r>
            <w:r>
              <w:rPr>
                <w:noProof/>
                <w:webHidden/>
              </w:rPr>
              <w:fldChar w:fldCharType="begin"/>
            </w:r>
            <w:r>
              <w:rPr>
                <w:noProof/>
                <w:webHidden/>
              </w:rPr>
              <w:instrText xml:space="preserve"> PAGEREF _Toc7563319 \h </w:instrText>
            </w:r>
            <w:r>
              <w:rPr>
                <w:noProof/>
                <w:webHidden/>
              </w:rPr>
            </w:r>
            <w:r>
              <w:rPr>
                <w:noProof/>
                <w:webHidden/>
              </w:rPr>
              <w:fldChar w:fldCharType="separate"/>
            </w:r>
            <w:r w:rsidR="00B937DC">
              <w:rPr>
                <w:noProof/>
                <w:webHidden/>
              </w:rPr>
              <w:t>11</w:t>
            </w:r>
            <w:r>
              <w:rPr>
                <w:noProof/>
                <w:webHidden/>
              </w:rPr>
              <w:fldChar w:fldCharType="end"/>
            </w:r>
          </w:hyperlink>
        </w:p>
        <w:p w14:paraId="6538A040" w14:textId="7B9449FC" w:rsidR="00BB4DF2" w:rsidRDefault="00BB4DF2">
          <w:pPr>
            <w:pStyle w:val="TOC2"/>
            <w:tabs>
              <w:tab w:val="right" w:leader="dot" w:pos="9016"/>
            </w:tabs>
            <w:rPr>
              <w:rFonts w:asciiTheme="minorHAnsi" w:hAnsiTheme="minorHAnsi"/>
              <w:noProof/>
              <w:sz w:val="22"/>
              <w:szCs w:val="22"/>
            </w:rPr>
          </w:pPr>
          <w:hyperlink w:anchor="_Toc7563320" w:history="1">
            <w:r w:rsidRPr="00CC608F">
              <w:rPr>
                <w:rStyle w:val="Hyperlink"/>
                <w:noProof/>
              </w:rPr>
              <w:t>Pseudocode</w:t>
            </w:r>
            <w:r>
              <w:rPr>
                <w:noProof/>
                <w:webHidden/>
              </w:rPr>
              <w:tab/>
            </w:r>
            <w:r>
              <w:rPr>
                <w:noProof/>
                <w:webHidden/>
              </w:rPr>
              <w:fldChar w:fldCharType="begin"/>
            </w:r>
            <w:r>
              <w:rPr>
                <w:noProof/>
                <w:webHidden/>
              </w:rPr>
              <w:instrText xml:space="preserve"> PAGEREF _Toc7563320 \h </w:instrText>
            </w:r>
            <w:r>
              <w:rPr>
                <w:noProof/>
                <w:webHidden/>
              </w:rPr>
            </w:r>
            <w:r>
              <w:rPr>
                <w:noProof/>
                <w:webHidden/>
              </w:rPr>
              <w:fldChar w:fldCharType="separate"/>
            </w:r>
            <w:r w:rsidR="00B937DC">
              <w:rPr>
                <w:noProof/>
                <w:webHidden/>
              </w:rPr>
              <w:t>12</w:t>
            </w:r>
            <w:r>
              <w:rPr>
                <w:noProof/>
                <w:webHidden/>
              </w:rPr>
              <w:fldChar w:fldCharType="end"/>
            </w:r>
          </w:hyperlink>
        </w:p>
        <w:p w14:paraId="4868B50E" w14:textId="7EDE93E9" w:rsidR="00BB4DF2" w:rsidRDefault="00BB4DF2">
          <w:pPr>
            <w:pStyle w:val="TOC2"/>
            <w:tabs>
              <w:tab w:val="right" w:leader="dot" w:pos="9016"/>
            </w:tabs>
            <w:rPr>
              <w:rFonts w:asciiTheme="minorHAnsi" w:hAnsiTheme="minorHAnsi"/>
              <w:noProof/>
              <w:sz w:val="22"/>
              <w:szCs w:val="22"/>
            </w:rPr>
          </w:pPr>
          <w:hyperlink w:anchor="_Toc7563321" w:history="1">
            <w:r w:rsidRPr="00CC608F">
              <w:rPr>
                <w:rStyle w:val="Hyperlink"/>
                <w:noProof/>
              </w:rPr>
              <w:t>Profiling</w:t>
            </w:r>
            <w:r>
              <w:rPr>
                <w:noProof/>
                <w:webHidden/>
              </w:rPr>
              <w:tab/>
            </w:r>
            <w:r>
              <w:rPr>
                <w:noProof/>
                <w:webHidden/>
              </w:rPr>
              <w:fldChar w:fldCharType="begin"/>
            </w:r>
            <w:r>
              <w:rPr>
                <w:noProof/>
                <w:webHidden/>
              </w:rPr>
              <w:instrText xml:space="preserve"> PAGEREF _Toc7563321 \h </w:instrText>
            </w:r>
            <w:r>
              <w:rPr>
                <w:noProof/>
                <w:webHidden/>
              </w:rPr>
            </w:r>
            <w:r>
              <w:rPr>
                <w:noProof/>
                <w:webHidden/>
              </w:rPr>
              <w:fldChar w:fldCharType="separate"/>
            </w:r>
            <w:r w:rsidR="00B937DC">
              <w:rPr>
                <w:noProof/>
                <w:webHidden/>
              </w:rPr>
              <w:t>13</w:t>
            </w:r>
            <w:r>
              <w:rPr>
                <w:noProof/>
                <w:webHidden/>
              </w:rPr>
              <w:fldChar w:fldCharType="end"/>
            </w:r>
          </w:hyperlink>
        </w:p>
        <w:p w14:paraId="73F6B2F3" w14:textId="314FA07A" w:rsidR="00BB4DF2" w:rsidRDefault="00BB4DF2">
          <w:pPr>
            <w:pStyle w:val="TOC2"/>
            <w:tabs>
              <w:tab w:val="right" w:leader="dot" w:pos="9016"/>
            </w:tabs>
            <w:rPr>
              <w:rFonts w:asciiTheme="minorHAnsi" w:hAnsiTheme="minorHAnsi"/>
              <w:noProof/>
              <w:sz w:val="22"/>
              <w:szCs w:val="22"/>
            </w:rPr>
          </w:pPr>
          <w:hyperlink w:anchor="_Toc7563322" w:history="1">
            <w:r w:rsidRPr="00CC608F">
              <w:rPr>
                <w:rStyle w:val="Hyperlink"/>
                <w:noProof/>
              </w:rPr>
              <w:t>Improvements</w:t>
            </w:r>
            <w:r>
              <w:rPr>
                <w:noProof/>
                <w:webHidden/>
              </w:rPr>
              <w:tab/>
            </w:r>
            <w:r>
              <w:rPr>
                <w:noProof/>
                <w:webHidden/>
              </w:rPr>
              <w:fldChar w:fldCharType="begin"/>
            </w:r>
            <w:r>
              <w:rPr>
                <w:noProof/>
                <w:webHidden/>
              </w:rPr>
              <w:instrText xml:space="preserve"> PAGEREF _Toc7563322 \h </w:instrText>
            </w:r>
            <w:r>
              <w:rPr>
                <w:noProof/>
                <w:webHidden/>
              </w:rPr>
            </w:r>
            <w:r>
              <w:rPr>
                <w:noProof/>
                <w:webHidden/>
              </w:rPr>
              <w:fldChar w:fldCharType="separate"/>
            </w:r>
            <w:r w:rsidR="00B937DC">
              <w:rPr>
                <w:noProof/>
                <w:webHidden/>
              </w:rPr>
              <w:t>14</w:t>
            </w:r>
            <w:r>
              <w:rPr>
                <w:noProof/>
                <w:webHidden/>
              </w:rPr>
              <w:fldChar w:fldCharType="end"/>
            </w:r>
          </w:hyperlink>
        </w:p>
        <w:p w14:paraId="5A3BFE73" w14:textId="71ABF7C0" w:rsidR="00BB4DF2" w:rsidRDefault="00BB4DF2" w:rsidP="00BB4DF2">
          <w:pPr>
            <w:pStyle w:val="TOC1"/>
            <w:rPr>
              <w:rFonts w:asciiTheme="minorHAnsi" w:hAnsiTheme="minorHAnsi" w:cstheme="minorBidi"/>
              <w:sz w:val="22"/>
              <w:szCs w:val="22"/>
              <w:lang w:val="en-GB" w:eastAsia="zh-CN"/>
            </w:rPr>
          </w:pPr>
          <w:hyperlink w:anchor="_Toc7563323" w:history="1">
            <w:r w:rsidRPr="00CC608F">
              <w:rPr>
                <w:rStyle w:val="Hyperlink"/>
              </w:rPr>
              <w:t>Chapter 5: Benchmarks and relative performance comparison</w:t>
            </w:r>
            <w:r>
              <w:rPr>
                <w:webHidden/>
              </w:rPr>
              <w:tab/>
            </w:r>
            <w:r>
              <w:rPr>
                <w:webHidden/>
              </w:rPr>
              <w:fldChar w:fldCharType="begin"/>
            </w:r>
            <w:r>
              <w:rPr>
                <w:webHidden/>
              </w:rPr>
              <w:instrText xml:space="preserve"> PAGEREF _Toc7563323 \h </w:instrText>
            </w:r>
            <w:r>
              <w:rPr>
                <w:webHidden/>
              </w:rPr>
            </w:r>
            <w:r>
              <w:rPr>
                <w:webHidden/>
              </w:rPr>
              <w:fldChar w:fldCharType="separate"/>
            </w:r>
            <w:r w:rsidR="00B937DC">
              <w:rPr>
                <w:webHidden/>
              </w:rPr>
              <w:t>17</w:t>
            </w:r>
            <w:r>
              <w:rPr>
                <w:webHidden/>
              </w:rPr>
              <w:fldChar w:fldCharType="end"/>
            </w:r>
          </w:hyperlink>
        </w:p>
        <w:p w14:paraId="4A9D6A74" w14:textId="2852A11D" w:rsidR="00BB4DF2" w:rsidRDefault="00BB4DF2">
          <w:pPr>
            <w:pStyle w:val="TOC2"/>
            <w:tabs>
              <w:tab w:val="right" w:leader="dot" w:pos="9016"/>
            </w:tabs>
            <w:rPr>
              <w:rFonts w:asciiTheme="minorHAnsi" w:hAnsiTheme="minorHAnsi"/>
              <w:noProof/>
              <w:sz w:val="22"/>
              <w:szCs w:val="22"/>
            </w:rPr>
          </w:pPr>
          <w:hyperlink w:anchor="_Toc7563324" w:history="1">
            <w:r w:rsidRPr="00CC608F">
              <w:rPr>
                <w:rStyle w:val="Hyperlink"/>
                <w:noProof/>
              </w:rPr>
              <w:t>Famous benchmark instances</w:t>
            </w:r>
            <w:r>
              <w:rPr>
                <w:noProof/>
                <w:webHidden/>
              </w:rPr>
              <w:tab/>
            </w:r>
            <w:r>
              <w:rPr>
                <w:noProof/>
                <w:webHidden/>
              </w:rPr>
              <w:fldChar w:fldCharType="begin"/>
            </w:r>
            <w:r>
              <w:rPr>
                <w:noProof/>
                <w:webHidden/>
              </w:rPr>
              <w:instrText xml:space="preserve"> PAGEREF _Toc7563324 \h </w:instrText>
            </w:r>
            <w:r>
              <w:rPr>
                <w:noProof/>
                <w:webHidden/>
              </w:rPr>
            </w:r>
            <w:r>
              <w:rPr>
                <w:noProof/>
                <w:webHidden/>
              </w:rPr>
              <w:fldChar w:fldCharType="separate"/>
            </w:r>
            <w:r w:rsidR="00B937DC">
              <w:rPr>
                <w:noProof/>
                <w:webHidden/>
              </w:rPr>
              <w:t>18</w:t>
            </w:r>
            <w:r>
              <w:rPr>
                <w:noProof/>
                <w:webHidden/>
              </w:rPr>
              <w:fldChar w:fldCharType="end"/>
            </w:r>
          </w:hyperlink>
        </w:p>
        <w:p w14:paraId="1409B477" w14:textId="456FD3F6" w:rsidR="00BB4DF2" w:rsidRDefault="00BB4DF2">
          <w:pPr>
            <w:pStyle w:val="TOC2"/>
            <w:tabs>
              <w:tab w:val="right" w:leader="dot" w:pos="9016"/>
            </w:tabs>
            <w:rPr>
              <w:rFonts w:asciiTheme="minorHAnsi" w:hAnsiTheme="minorHAnsi"/>
              <w:noProof/>
              <w:sz w:val="22"/>
              <w:szCs w:val="22"/>
            </w:rPr>
          </w:pPr>
          <w:hyperlink w:anchor="_Toc7563325" w:history="1">
            <w:r w:rsidRPr="00CC608F">
              <w:rPr>
                <w:rStyle w:val="Hyperlink"/>
                <w:noProof/>
              </w:rPr>
              <w:t>PACE instances</w:t>
            </w:r>
            <w:r>
              <w:rPr>
                <w:noProof/>
                <w:webHidden/>
              </w:rPr>
              <w:tab/>
            </w:r>
            <w:r>
              <w:rPr>
                <w:noProof/>
                <w:webHidden/>
              </w:rPr>
              <w:fldChar w:fldCharType="begin"/>
            </w:r>
            <w:r>
              <w:rPr>
                <w:noProof/>
                <w:webHidden/>
              </w:rPr>
              <w:instrText xml:space="preserve"> PAGEREF _Toc7563325 \h </w:instrText>
            </w:r>
            <w:r>
              <w:rPr>
                <w:noProof/>
                <w:webHidden/>
              </w:rPr>
            </w:r>
            <w:r>
              <w:rPr>
                <w:noProof/>
                <w:webHidden/>
              </w:rPr>
              <w:fldChar w:fldCharType="separate"/>
            </w:r>
            <w:r w:rsidR="00B937DC">
              <w:rPr>
                <w:noProof/>
                <w:webHidden/>
              </w:rPr>
              <w:t>20</w:t>
            </w:r>
            <w:r>
              <w:rPr>
                <w:noProof/>
                <w:webHidden/>
              </w:rPr>
              <w:fldChar w:fldCharType="end"/>
            </w:r>
          </w:hyperlink>
        </w:p>
        <w:p w14:paraId="535D0847" w14:textId="5F9C9502" w:rsidR="00BB4DF2" w:rsidRDefault="00BB4DF2">
          <w:pPr>
            <w:pStyle w:val="TOC2"/>
            <w:tabs>
              <w:tab w:val="right" w:leader="dot" w:pos="9016"/>
            </w:tabs>
            <w:rPr>
              <w:rFonts w:asciiTheme="minorHAnsi" w:hAnsiTheme="minorHAnsi"/>
              <w:noProof/>
              <w:sz w:val="22"/>
              <w:szCs w:val="22"/>
            </w:rPr>
          </w:pPr>
          <w:hyperlink w:anchor="_Toc7563326" w:history="1">
            <w:r w:rsidRPr="00CC608F">
              <w:rPr>
                <w:rStyle w:val="Hyperlink"/>
                <w:noProof/>
              </w:rPr>
              <w:t>Random instances</w:t>
            </w:r>
            <w:r>
              <w:rPr>
                <w:noProof/>
                <w:webHidden/>
              </w:rPr>
              <w:tab/>
            </w:r>
            <w:r>
              <w:rPr>
                <w:noProof/>
                <w:webHidden/>
              </w:rPr>
              <w:fldChar w:fldCharType="begin"/>
            </w:r>
            <w:r>
              <w:rPr>
                <w:noProof/>
                <w:webHidden/>
              </w:rPr>
              <w:instrText xml:space="preserve"> PAGEREF _Toc7563326 \h </w:instrText>
            </w:r>
            <w:r>
              <w:rPr>
                <w:noProof/>
                <w:webHidden/>
              </w:rPr>
            </w:r>
            <w:r>
              <w:rPr>
                <w:noProof/>
                <w:webHidden/>
              </w:rPr>
              <w:fldChar w:fldCharType="separate"/>
            </w:r>
            <w:r w:rsidR="00B937DC">
              <w:rPr>
                <w:noProof/>
                <w:webHidden/>
              </w:rPr>
              <w:t>20</w:t>
            </w:r>
            <w:r>
              <w:rPr>
                <w:noProof/>
                <w:webHidden/>
              </w:rPr>
              <w:fldChar w:fldCharType="end"/>
            </w:r>
          </w:hyperlink>
        </w:p>
        <w:p w14:paraId="33137DD6" w14:textId="3C0EB9DD" w:rsidR="00BB4DF2" w:rsidRDefault="00BB4DF2" w:rsidP="00BB4DF2">
          <w:pPr>
            <w:pStyle w:val="TOC1"/>
            <w:rPr>
              <w:rFonts w:asciiTheme="minorHAnsi" w:hAnsiTheme="minorHAnsi" w:cstheme="minorBidi"/>
              <w:sz w:val="22"/>
              <w:szCs w:val="22"/>
              <w:lang w:val="en-GB" w:eastAsia="zh-CN"/>
            </w:rPr>
          </w:pPr>
          <w:hyperlink w:anchor="_Toc7563327" w:history="1">
            <w:r w:rsidRPr="00CC608F">
              <w:rPr>
                <w:rStyle w:val="Hyperlink"/>
              </w:rPr>
              <w:t>Chapter 6: Conclusions</w:t>
            </w:r>
            <w:r>
              <w:rPr>
                <w:webHidden/>
              </w:rPr>
              <w:tab/>
            </w:r>
            <w:r>
              <w:rPr>
                <w:webHidden/>
              </w:rPr>
              <w:fldChar w:fldCharType="begin"/>
            </w:r>
            <w:r>
              <w:rPr>
                <w:webHidden/>
              </w:rPr>
              <w:instrText xml:space="preserve"> PAGEREF _Toc7563327 \h </w:instrText>
            </w:r>
            <w:r>
              <w:rPr>
                <w:webHidden/>
              </w:rPr>
            </w:r>
            <w:r>
              <w:rPr>
                <w:webHidden/>
              </w:rPr>
              <w:fldChar w:fldCharType="separate"/>
            </w:r>
            <w:r w:rsidR="00B937DC">
              <w:rPr>
                <w:webHidden/>
              </w:rPr>
              <w:t>20</w:t>
            </w:r>
            <w:r>
              <w:rPr>
                <w:webHidden/>
              </w:rPr>
              <w:fldChar w:fldCharType="end"/>
            </w:r>
          </w:hyperlink>
        </w:p>
        <w:p w14:paraId="0DCF3FC1" w14:textId="57D357A9" w:rsidR="00BB4DF2" w:rsidRDefault="00BB4DF2">
          <w:pPr>
            <w:pStyle w:val="TOC2"/>
            <w:tabs>
              <w:tab w:val="right" w:leader="dot" w:pos="9016"/>
            </w:tabs>
            <w:rPr>
              <w:rFonts w:asciiTheme="minorHAnsi" w:hAnsiTheme="minorHAnsi"/>
              <w:noProof/>
              <w:sz w:val="22"/>
              <w:szCs w:val="22"/>
            </w:rPr>
          </w:pPr>
          <w:hyperlink w:anchor="_Toc7563328" w:history="1">
            <w:r w:rsidRPr="00CC608F">
              <w:rPr>
                <w:rStyle w:val="Hyperlink"/>
                <w:noProof/>
              </w:rPr>
              <w:t>Theory and practical tests</w:t>
            </w:r>
            <w:r>
              <w:rPr>
                <w:noProof/>
                <w:webHidden/>
              </w:rPr>
              <w:tab/>
            </w:r>
            <w:r>
              <w:rPr>
                <w:noProof/>
                <w:webHidden/>
              </w:rPr>
              <w:fldChar w:fldCharType="begin"/>
            </w:r>
            <w:r>
              <w:rPr>
                <w:noProof/>
                <w:webHidden/>
              </w:rPr>
              <w:instrText xml:space="preserve"> PAGEREF _Toc7563328 \h </w:instrText>
            </w:r>
            <w:r>
              <w:rPr>
                <w:noProof/>
                <w:webHidden/>
              </w:rPr>
            </w:r>
            <w:r>
              <w:rPr>
                <w:noProof/>
                <w:webHidden/>
              </w:rPr>
              <w:fldChar w:fldCharType="separate"/>
            </w:r>
            <w:r w:rsidR="00B937DC">
              <w:rPr>
                <w:noProof/>
                <w:webHidden/>
              </w:rPr>
              <w:t>21</w:t>
            </w:r>
            <w:r>
              <w:rPr>
                <w:noProof/>
                <w:webHidden/>
              </w:rPr>
              <w:fldChar w:fldCharType="end"/>
            </w:r>
          </w:hyperlink>
        </w:p>
        <w:p w14:paraId="62CD8DC0" w14:textId="0BD748EA" w:rsidR="00BB4DF2" w:rsidRDefault="00BB4DF2">
          <w:pPr>
            <w:pStyle w:val="TOC2"/>
            <w:tabs>
              <w:tab w:val="right" w:leader="dot" w:pos="9016"/>
            </w:tabs>
            <w:rPr>
              <w:rFonts w:asciiTheme="minorHAnsi" w:hAnsiTheme="minorHAnsi"/>
              <w:noProof/>
              <w:sz w:val="22"/>
              <w:szCs w:val="22"/>
            </w:rPr>
          </w:pPr>
          <w:hyperlink w:anchor="_Toc7563329" w:history="1">
            <w:r w:rsidRPr="00CC608F">
              <w:rPr>
                <w:rStyle w:val="Hyperlink"/>
                <w:noProof/>
              </w:rPr>
              <w:t>Program functionality</w:t>
            </w:r>
            <w:r>
              <w:rPr>
                <w:noProof/>
                <w:webHidden/>
              </w:rPr>
              <w:tab/>
            </w:r>
            <w:r>
              <w:rPr>
                <w:noProof/>
                <w:webHidden/>
              </w:rPr>
              <w:fldChar w:fldCharType="begin"/>
            </w:r>
            <w:r>
              <w:rPr>
                <w:noProof/>
                <w:webHidden/>
              </w:rPr>
              <w:instrText xml:space="preserve"> PAGEREF _Toc7563329 \h </w:instrText>
            </w:r>
            <w:r>
              <w:rPr>
                <w:noProof/>
                <w:webHidden/>
              </w:rPr>
            </w:r>
            <w:r>
              <w:rPr>
                <w:noProof/>
                <w:webHidden/>
              </w:rPr>
              <w:fldChar w:fldCharType="separate"/>
            </w:r>
            <w:r w:rsidR="00B937DC">
              <w:rPr>
                <w:noProof/>
                <w:webHidden/>
              </w:rPr>
              <w:t>21</w:t>
            </w:r>
            <w:r>
              <w:rPr>
                <w:noProof/>
                <w:webHidden/>
              </w:rPr>
              <w:fldChar w:fldCharType="end"/>
            </w:r>
          </w:hyperlink>
        </w:p>
        <w:p w14:paraId="02C3F943" w14:textId="0892CDC6" w:rsidR="00BB4DF2" w:rsidRDefault="00BB4DF2">
          <w:pPr>
            <w:pStyle w:val="TOC2"/>
            <w:tabs>
              <w:tab w:val="right" w:leader="dot" w:pos="9016"/>
            </w:tabs>
            <w:rPr>
              <w:rFonts w:asciiTheme="minorHAnsi" w:hAnsiTheme="minorHAnsi"/>
              <w:noProof/>
              <w:sz w:val="22"/>
              <w:szCs w:val="22"/>
            </w:rPr>
          </w:pPr>
          <w:hyperlink w:anchor="_Toc7563330" w:history="1">
            <w:r w:rsidRPr="00CC608F">
              <w:rPr>
                <w:rStyle w:val="Hyperlink"/>
                <w:noProof/>
              </w:rPr>
              <w:t>Further work</w:t>
            </w:r>
            <w:r>
              <w:rPr>
                <w:noProof/>
                <w:webHidden/>
              </w:rPr>
              <w:tab/>
            </w:r>
            <w:r>
              <w:rPr>
                <w:noProof/>
                <w:webHidden/>
              </w:rPr>
              <w:fldChar w:fldCharType="begin"/>
            </w:r>
            <w:r>
              <w:rPr>
                <w:noProof/>
                <w:webHidden/>
              </w:rPr>
              <w:instrText xml:space="preserve"> PAGEREF _Toc7563330 \h </w:instrText>
            </w:r>
            <w:r>
              <w:rPr>
                <w:noProof/>
                <w:webHidden/>
              </w:rPr>
            </w:r>
            <w:r>
              <w:rPr>
                <w:noProof/>
                <w:webHidden/>
              </w:rPr>
              <w:fldChar w:fldCharType="separate"/>
            </w:r>
            <w:r w:rsidR="00B937DC">
              <w:rPr>
                <w:noProof/>
                <w:webHidden/>
              </w:rPr>
              <w:t>21</w:t>
            </w:r>
            <w:r>
              <w:rPr>
                <w:noProof/>
                <w:webHidden/>
              </w:rPr>
              <w:fldChar w:fldCharType="end"/>
            </w:r>
          </w:hyperlink>
        </w:p>
        <w:p w14:paraId="333E3224" w14:textId="50D57ADF" w:rsidR="00BB4DF2" w:rsidRDefault="00BB4DF2" w:rsidP="00BB4DF2">
          <w:pPr>
            <w:pStyle w:val="TOC1"/>
            <w:rPr>
              <w:rFonts w:asciiTheme="minorHAnsi" w:hAnsiTheme="minorHAnsi" w:cstheme="minorBidi"/>
              <w:sz w:val="22"/>
              <w:szCs w:val="22"/>
              <w:lang w:val="en-GB" w:eastAsia="zh-CN"/>
            </w:rPr>
          </w:pPr>
          <w:hyperlink w:anchor="_Toc7563331" w:history="1">
            <w:r w:rsidRPr="00CC608F">
              <w:rPr>
                <w:rStyle w:val="Hyperlink"/>
              </w:rPr>
              <w:t>References</w:t>
            </w:r>
            <w:r>
              <w:rPr>
                <w:webHidden/>
              </w:rPr>
              <w:tab/>
            </w:r>
            <w:r>
              <w:rPr>
                <w:webHidden/>
              </w:rPr>
              <w:fldChar w:fldCharType="begin"/>
            </w:r>
            <w:r>
              <w:rPr>
                <w:webHidden/>
              </w:rPr>
              <w:instrText xml:space="preserve"> PAGEREF _Toc7563331 \h </w:instrText>
            </w:r>
            <w:r>
              <w:rPr>
                <w:webHidden/>
              </w:rPr>
            </w:r>
            <w:r>
              <w:rPr>
                <w:webHidden/>
              </w:rPr>
              <w:fldChar w:fldCharType="separate"/>
            </w:r>
            <w:r w:rsidR="00B937DC">
              <w:rPr>
                <w:webHidden/>
              </w:rPr>
              <w:t>21</w:t>
            </w:r>
            <w:r>
              <w:rPr>
                <w:webHidden/>
              </w:rPr>
              <w:fldChar w:fldCharType="end"/>
            </w:r>
          </w:hyperlink>
        </w:p>
        <w:p w14:paraId="74166EC3" w14:textId="706461A5" w:rsidR="00BB4DF2" w:rsidRDefault="00BB4DF2" w:rsidP="00BB4DF2">
          <w:pPr>
            <w:pStyle w:val="TOC1"/>
            <w:rPr>
              <w:rFonts w:asciiTheme="minorHAnsi" w:hAnsiTheme="minorHAnsi" w:cstheme="minorBidi"/>
              <w:sz w:val="22"/>
              <w:szCs w:val="22"/>
              <w:lang w:val="en-GB" w:eastAsia="zh-CN"/>
            </w:rPr>
          </w:pPr>
          <w:hyperlink w:anchor="_Toc7563332" w:history="1">
            <w:r w:rsidRPr="00CC608F">
              <w:rPr>
                <w:rStyle w:val="Hyperlink"/>
              </w:rPr>
              <w:t>Appendices</w:t>
            </w:r>
            <w:r>
              <w:rPr>
                <w:webHidden/>
              </w:rPr>
              <w:tab/>
            </w:r>
            <w:r>
              <w:rPr>
                <w:webHidden/>
              </w:rPr>
              <w:fldChar w:fldCharType="begin"/>
            </w:r>
            <w:r>
              <w:rPr>
                <w:webHidden/>
              </w:rPr>
              <w:instrText xml:space="preserve"> PAGEREF _Toc7563332 \h </w:instrText>
            </w:r>
            <w:r>
              <w:rPr>
                <w:webHidden/>
              </w:rPr>
            </w:r>
            <w:r>
              <w:rPr>
                <w:webHidden/>
              </w:rPr>
              <w:fldChar w:fldCharType="separate"/>
            </w:r>
            <w:r w:rsidR="00B937DC">
              <w:rPr>
                <w:webHidden/>
              </w:rPr>
              <w:t>22</w:t>
            </w:r>
            <w:r>
              <w:rPr>
                <w:webHidden/>
              </w:rPr>
              <w:fldChar w:fldCharType="end"/>
            </w:r>
          </w:hyperlink>
        </w:p>
        <w:p w14:paraId="0AD6A13A" w14:textId="6B5AE1D4" w:rsidR="00874F70" w:rsidRDefault="00874F70" w:rsidP="00AA2872">
          <w:r>
            <w:rPr>
              <w:noProof/>
            </w:rPr>
            <w:fldChar w:fldCharType="end"/>
          </w:r>
        </w:p>
      </w:sdtContent>
    </w:sdt>
    <w:p w14:paraId="66F3F4A7" w14:textId="77777777" w:rsidR="00B33C35" w:rsidRDefault="00B33C35" w:rsidP="00AA2872">
      <w:pPr>
        <w:pStyle w:val="Heading2"/>
        <w:sectPr w:rsidR="00B33C35" w:rsidSect="006142DB">
          <w:footerReference w:type="default" r:id="rId9"/>
          <w:pgSz w:w="11906" w:h="16838"/>
          <w:pgMar w:top="1440" w:right="1440" w:bottom="1440" w:left="1440" w:header="708" w:footer="708" w:gutter="0"/>
          <w:pgNumType w:fmt="lowerRoman"/>
          <w:cols w:space="708"/>
          <w:docGrid w:linePitch="360"/>
        </w:sectPr>
      </w:pPr>
    </w:p>
    <w:p w14:paraId="37FD888E" w14:textId="2E0A9A56" w:rsidR="00B24474" w:rsidRDefault="001F468C" w:rsidP="00AA2872">
      <w:pPr>
        <w:pStyle w:val="Heading1"/>
      </w:pPr>
      <w:bookmarkStart w:id="3" w:name="_Toc7563307"/>
      <w:r>
        <w:t xml:space="preserve">Chapter 1: </w:t>
      </w:r>
      <w:r w:rsidR="00B24474" w:rsidRPr="00B24474">
        <w:t>Introduction</w:t>
      </w:r>
      <w:bookmarkEnd w:id="3"/>
    </w:p>
    <w:p w14:paraId="66FCD7A4" w14:textId="77777777" w:rsidR="00FB4187" w:rsidRPr="00FB4187" w:rsidRDefault="00FB4187" w:rsidP="00AA2872"/>
    <w:p w14:paraId="146C79EB" w14:textId="288756E4" w:rsidR="00B24474" w:rsidRPr="00B24474" w:rsidRDefault="00B24474" w:rsidP="00AA2872">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is used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81290A">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9F4584" w:rsidRPr="009F4584">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267E7D6B" w:rsidR="00B24474" w:rsidRPr="00B24474" w:rsidRDefault="00B24474" w:rsidP="00811324">
      <w:pPr>
        <w:rPr>
          <w:rFonts w:ascii="Times New Roman" w:hAnsi="Times New Roman" w:cs="Times New Roman"/>
        </w:rPr>
      </w:pPr>
      <w:r w:rsidRPr="00B24474">
        <w:t xml:space="preserve">In this paper, </w:t>
      </w:r>
      <w:r w:rsidR="00110604">
        <w:t xml:space="preserve">concepts needed to analyse </w:t>
      </w:r>
      <m:oMath>
        <m:r>
          <w:rPr>
            <w:rFonts w:ascii="Cambria Math" w:hAnsi="Cambria Math"/>
          </w:rPr>
          <m:t>Vertex Cover</m:t>
        </m:r>
      </m:oMath>
      <w:r w:rsidR="00110604">
        <w:t xml:space="preserve"> problem </w:t>
      </w:r>
      <w:r w:rsidR="00DC3539">
        <w:t xml:space="preserve">are presented </w:t>
      </w:r>
      <w:r w:rsidR="00110604">
        <w:t xml:space="preserve">(Preliminaries), </w:t>
      </w:r>
      <m:oMath>
        <m:r>
          <w:rPr>
            <w:rFonts w:ascii="Cambria Math" w:hAnsi="Cambria Math"/>
          </w:rPr>
          <m:t>V-C</m:t>
        </m:r>
      </m:oMath>
      <w:r w:rsidRPr="00B24474">
        <w:t xml:space="preserve"> problem </w:t>
      </w:r>
      <w:r w:rsidR="00DC3539">
        <w:t xml:space="preserve">is </w:t>
      </w:r>
      <w:r w:rsidR="00DC3539" w:rsidRPr="00B24474">
        <w:t>formulate</w:t>
      </w:r>
      <w:r w:rsidR="00DC3539">
        <w:t xml:space="preserve">d </w:t>
      </w:r>
      <w:r w:rsidR="00110604">
        <w:t xml:space="preserve">as an instance of </w:t>
      </w:r>
      <m:oMath>
        <m:r>
          <w:rPr>
            <w:rFonts w:ascii="Cambria Math" w:hAnsi="Cambria Math"/>
          </w:rPr>
          <m:t>FPT</m:t>
        </m:r>
      </m:oMath>
      <w:r w:rsidR="00110604">
        <w:t xml:space="preserve"> </w:t>
      </w:r>
      <w:r w:rsidRPr="00B24474">
        <w:t xml:space="preserve">problem, </w:t>
      </w:r>
      <m:oMath>
        <m:r>
          <w:rPr>
            <w:rFonts w:ascii="Cambria Math" w:hAnsi="Cambria Math"/>
          </w:rPr>
          <m:t>FPT</m:t>
        </m:r>
      </m:oMath>
      <w:r w:rsidRPr="00B24474">
        <w:t xml:space="preserve"> algorithm for </w:t>
      </w:r>
      <m:oMath>
        <m:r>
          <w:rPr>
            <w:rFonts w:ascii="Cambria Math" w:hAnsi="Cambria Math"/>
          </w:rPr>
          <m:t>V-C</m:t>
        </m:r>
      </m:oMath>
      <w:r w:rsidRPr="00B24474">
        <w:t xml:space="preserve">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811324">
        <w:t xml:space="preserve"> J</w:t>
      </w:r>
      <w:r w:rsidR="00DC3539">
        <w:t xml:space="preserve">ustification </w:t>
      </w:r>
      <w:r w:rsidR="00811324">
        <w:t>of the</w:t>
      </w:r>
      <w:r w:rsidR="00110604">
        <w:t xml:space="preserve"> choice of tooling for this project</w:t>
      </w:r>
      <w:r w:rsidR="00DC3539">
        <w:t xml:space="preserve"> is shown</w:t>
      </w:r>
      <w:r w:rsidR="00110604">
        <w:t xml:space="preserve"> (Requirements and analysis</w:t>
      </w:r>
      <w:r w:rsidR="00811324">
        <w:t xml:space="preserve"> &amp; Design</w:t>
      </w:r>
      <w:r w:rsidR="00110604">
        <w:t>).</w:t>
      </w:r>
      <w:r w:rsidR="00811324">
        <w:t xml:space="preserve"> In Implementation and Testing, program is explained with accompanying pseudocode, benchmarks are analysed and further improvements are proposed.</w:t>
      </w:r>
    </w:p>
    <w:p w14:paraId="7EE54D16" w14:textId="77777777" w:rsidR="00B24474" w:rsidRPr="00B24474" w:rsidRDefault="00B24474" w:rsidP="00AA2872">
      <w:pPr>
        <w:pStyle w:val="Heading3"/>
        <w:rPr>
          <w:rFonts w:ascii="Times New Roman" w:hAnsi="Times New Roman" w:cs="Times New Roman"/>
          <w:b/>
          <w:bCs/>
          <w:sz w:val="27"/>
          <w:szCs w:val="27"/>
        </w:rPr>
      </w:pPr>
      <w:r w:rsidRPr="00B24474">
        <w:t>Aims, objects and deliverables of the project</w:t>
      </w:r>
    </w:p>
    <w:p w14:paraId="3DCB38C2" w14:textId="747986F5" w:rsidR="00B24474" w:rsidRDefault="00B24474" w:rsidP="002F2EB6">
      <w:r w:rsidRPr="00B24474">
        <w:t>Main objective for the project is to explo</w:t>
      </w:r>
      <w:r w:rsidR="007330D4">
        <w:t xml:space="preserve">re known FPT techniques for V-C. </w:t>
      </w:r>
      <w:r w:rsidR="00DC3539">
        <w:t>T</w:t>
      </w:r>
      <w:r w:rsidR="007330D4">
        <w:t>heoretical upper-bound complexity and practical performance</w:t>
      </w:r>
      <w:r w:rsidR="00DC3539">
        <w:t xml:space="preserve"> is compared</w:t>
      </w:r>
      <w:r w:rsidR="007330D4">
        <w:t xml:space="preserve">. Furthermore, </w:t>
      </w:r>
      <w:r w:rsidRPr="00B24474">
        <w:t>implementation of the algorithm that computes exact solution to V-C problem</w:t>
      </w:r>
      <w:r w:rsidR="00DC3539">
        <w:t xml:space="preserve"> is provided</w:t>
      </w:r>
      <w:r w:rsidRPr="00B24474">
        <w:t>. Once implemented, different combinations kernelization and preprocessing methods to minimise the time measure for large graph instances</w:t>
      </w:r>
      <w:r w:rsidR="00DC3539">
        <w:t xml:space="preserve"> are </w:t>
      </w:r>
      <w:r w:rsidR="00DC3539" w:rsidRPr="00B24474">
        <w:t>explore</w:t>
      </w:r>
      <w:r w:rsidR="00DC3539">
        <w:t>d</w:t>
      </w:r>
      <w:r w:rsidR="00811324">
        <w:t xml:space="preserve">. </w:t>
      </w:r>
      <w:r w:rsidR="002F2EB6">
        <w:t xml:space="preserve">Solver is presented and </w:t>
      </w:r>
      <w:r w:rsidR="00811324">
        <w:t xml:space="preserve">Certain </w:t>
      </w:r>
      <w:r w:rsidR="002F2EB6">
        <w:t>P</w:t>
      </w:r>
      <w:r w:rsidR="00811324">
        <w:t xml:space="preserve">ython and iGraph specific implementation details are </w:t>
      </w:r>
      <w:r w:rsidR="002F2EB6">
        <w:t>offered</w:t>
      </w:r>
      <w:r w:rsidR="00811324">
        <w:t>.</w:t>
      </w:r>
      <w:r w:rsidRPr="00B24474">
        <w:t xml:space="preserve"> </w:t>
      </w:r>
    </w:p>
    <w:p w14:paraId="753B5D43" w14:textId="31290172" w:rsidR="002F2EB6" w:rsidRPr="00B24474" w:rsidRDefault="002F2EB6" w:rsidP="002F2EB6">
      <w:pPr>
        <w:rPr>
          <w:rFonts w:ascii="Times New Roman" w:hAnsi="Times New Roman" w:cs="Times New Roman"/>
        </w:rPr>
      </w:pPr>
      <w:r>
        <w:t xml:space="preserve">Main deliverable is an efficient algorithm for </w:t>
      </w:r>
      <m:oMath>
        <m:r>
          <w:rPr>
            <w:rFonts w:ascii="Cambria Math" w:hAnsi="Cambria Math"/>
          </w:rPr>
          <m:t>Vertex-Cover</m:t>
        </m:r>
      </m:oMath>
      <w:r>
        <w:t xml:space="preserve"> , with purpose of submission to PACE challenge</w:t>
      </w:r>
      <w:r>
        <w:rPr>
          <w:rStyle w:val="FootnoteReference"/>
        </w:rPr>
        <w:footnoteReference w:id="1"/>
      </w:r>
      <w:r>
        <w:t xml:space="preserve">. </w:t>
      </w:r>
    </w:p>
    <w:p w14:paraId="052C0128" w14:textId="23701270" w:rsidR="00B24474" w:rsidRPr="00B24474" w:rsidRDefault="00B24474" w:rsidP="00AA2872">
      <w:pPr>
        <w:pStyle w:val="Heading2"/>
        <w:rPr>
          <w:rFonts w:ascii="Times New Roman" w:hAnsi="Times New Roman" w:cs="Times New Roman"/>
          <w:b/>
          <w:bCs/>
          <w:sz w:val="36"/>
          <w:szCs w:val="36"/>
        </w:rPr>
      </w:pPr>
      <w:bookmarkStart w:id="4" w:name="_Toc7563308"/>
      <w:r w:rsidRPr="00B24474">
        <w:t>Preliminaries</w:t>
      </w:r>
      <w:bookmarkEnd w:id="4"/>
    </w:p>
    <w:p w14:paraId="04350DD0" w14:textId="77777777" w:rsidR="00B24474" w:rsidRPr="00B24474" w:rsidRDefault="00B24474" w:rsidP="00AA2872">
      <w:pPr>
        <w:rPr>
          <w:rFonts w:ascii="Times New Roman" w:hAnsi="Times New Roman" w:cs="Times New Roman"/>
        </w:rPr>
      </w:pPr>
      <w:r w:rsidRPr="00B24474">
        <w:t xml:space="preserve">It is assumed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AA2872">
      <w:pPr>
        <w:rPr>
          <w:rFonts w:ascii="Times New Roman" w:hAnsi="Times New Roman" w:cs="Times New Roman"/>
        </w:rPr>
      </w:pPr>
      <w:r w:rsidRPr="00B24474">
        <w:t>In this chapter, we go over topics and definitions necessary for understanding of Vertex Cover and FPT algorithms. All of those are introduced briefly, for more comprehensive reading overview see excellent Introduction to Algorithms (Third ed.), by Cormen, Thomas; Leiserson, Charles; Rivest, Ronald; Stei</w:t>
      </w:r>
      <w:r w:rsidR="00CA41DB">
        <w:t>n, Clifford (2009).</w:t>
      </w:r>
    </w:p>
    <w:p w14:paraId="27A93132" w14:textId="77777777" w:rsidR="00B24474" w:rsidRPr="003F5E50" w:rsidRDefault="00B24474" w:rsidP="00AA2872">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AA2872">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graph. It consists of vertex set </w:t>
      </w:r>
      <m:oMath>
        <m:r>
          <w:rPr>
            <w:rFonts w:ascii="Cambria Math" w:hAnsi="Cambria Math"/>
          </w:rPr>
          <m:t xml:space="preserve">V(G) </m:t>
        </m:r>
      </m:oMath>
      <w:r w:rsidRPr="00B24474">
        <w:t xml:space="preserve">and edge set </w:t>
      </w:r>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in </w:t>
      </w:r>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xy</m:t>
        </m:r>
      </m:oMath>
      <w:r w:rsidRPr="00B24474">
        <w:t xml:space="preserve"> is in </w:t>
      </w:r>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in </w:t>
      </w:r>
      <m:oMath>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and </w:t>
      </w:r>
      <m:oMath>
        <m:r>
          <w:rPr>
            <w:rFonts w:ascii="Cambria Math" w:hAnsi="Cambria Math"/>
          </w:rPr>
          <m:t>e</m:t>
        </m:r>
      </m:oMath>
      <w:r>
        <w:t>) incident.</w:t>
      </w:r>
    </w:p>
    <w:p w14:paraId="6BEA9BA6" w14:textId="77777777" w:rsidR="00B24474" w:rsidRPr="00B24474" w:rsidRDefault="00B24474" w:rsidP="00AA2872">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as </w:t>
      </w:r>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25965FD3" w:rsidR="00B24474" w:rsidRPr="00B24474" w:rsidRDefault="00B24474" w:rsidP="00AA2872">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of </w:t>
      </w:r>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9F4584" w:rsidRPr="009F4584">
        <w:rPr>
          <w:noProof/>
        </w:rPr>
        <w:t>[3]</w:t>
      </w:r>
      <w:r w:rsidR="00A6621A">
        <w:fldChar w:fldCharType="end"/>
      </w:r>
    </w:p>
    <w:p w14:paraId="2875660D" w14:textId="77777777" w:rsidR="00B24474" w:rsidRPr="00B24474" w:rsidRDefault="00B24474" w:rsidP="00AA2872">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AA2872">
      <w:pPr>
        <w:rPr>
          <w:rFonts w:ascii="Times New Roman" w:hAnsi="Times New Roman" w:cs="Times New Roman"/>
        </w:rPr>
      </w:pPr>
      <w:r w:rsidRPr="00B24474">
        <w:t>Input size will be interpreted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AA2872">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could be described by the number of vertices in the graph, or by the number of edges in the graph, or by some combination of both.</w:t>
      </w:r>
      <w:r w:rsidR="003A1036">
        <w:t xml:space="preserve"> In this work, unless stated otherwise, input size is described as a pair </w:t>
      </w:r>
      <m:oMath>
        <m:r>
          <w:rPr>
            <w:rFonts w:ascii="Cambria Math" w:hAnsi="Cambria Math"/>
          </w:rPr>
          <m:t>n, m</m:t>
        </m:r>
      </m:oMath>
      <w:r w:rsidR="003A1036">
        <w:t>, which denotes number of vertices and edges respectively.</w:t>
      </w:r>
    </w:p>
    <w:p w14:paraId="718237F9" w14:textId="77777777" w:rsidR="00B24474" w:rsidRPr="00B24474" w:rsidRDefault="00B24474" w:rsidP="00AA2872">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AA2872">
      <w:pPr>
        <w:rPr>
          <w:rFonts w:ascii="Times New Roman" w:hAnsi="Times New Roman" w:cs="Times New Roman"/>
        </w:rPr>
      </w:pPr>
      <w:r w:rsidRPr="00B24474">
        <w:t>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is treated as a singular step, as well as assignment of value.</w:t>
      </w:r>
    </w:p>
    <w:p w14:paraId="3FA3DE74" w14:textId="4BC7EDC3" w:rsidR="003A1036" w:rsidRDefault="00B24474" w:rsidP="00AA2872">
      <w:r w:rsidRPr="00B24474">
        <w:t>It is convenient to express running time as a function of input size.</w:t>
      </w:r>
      <w:r w:rsidR="003A1036">
        <w:t xml:space="preserve"> We will be using big-O notation</w:t>
      </w:r>
      <w:r w:rsidR="003A1036">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9F4584" w:rsidRPr="009F4584">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time </w:t>
      </w:r>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is used to omit polynomial part of the full algorithm when we are interested in parametrized part only. </w:t>
      </w:r>
    </w:p>
    <w:p w14:paraId="0C99CCA1" w14:textId="77777777" w:rsidR="00B24474" w:rsidRPr="00B24474" w:rsidRDefault="00B24474" w:rsidP="00AA2872">
      <w:pPr>
        <w:rPr>
          <w:rFonts w:ascii="Times New Roman" w:hAnsi="Times New Roman" w:cs="Times New Roman"/>
        </w:rPr>
      </w:pPr>
      <w:r w:rsidRPr="00B24474">
        <w:t>In context of this project, worst-case</w:t>
      </w:r>
      <w:r w:rsidR="00DC3539">
        <w:t xml:space="preserve"> scenario is assumed</w:t>
      </w:r>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AA2872">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AA2872">
      <w:pPr>
        <w:rPr>
          <w:rFonts w:ascii="Times New Roman" w:hAnsi="Times New Roman" w:cs="Times New Roman"/>
        </w:rPr>
      </w:pPr>
      <w:r>
        <w:t>O</w:t>
      </w:r>
      <w:r w:rsidR="00B24474" w:rsidRPr="00B24474">
        <w:t xml:space="preserve">rder of growth </w:t>
      </w:r>
      <w:r>
        <w:t xml:space="preserve">is measured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is considered</w:t>
      </w:r>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AA2872">
      <w:pPr>
        <w:pStyle w:val="Heading3"/>
        <w:rPr>
          <w:rFonts w:ascii="Times New Roman" w:hAnsi="Times New Roman" w:cs="Times New Roman"/>
          <w:b/>
          <w:bCs/>
          <w:sz w:val="27"/>
          <w:szCs w:val="27"/>
        </w:rPr>
      </w:pPr>
      <w:r w:rsidRPr="00B24474">
        <w:t>P vs NP</w:t>
      </w:r>
    </w:p>
    <w:p w14:paraId="37B21C75" w14:textId="7EE6AECF" w:rsidR="00B24474" w:rsidRPr="00B24474" w:rsidRDefault="00B24474" w:rsidP="00AA2872">
      <w:pPr>
        <w:rPr>
          <w:rFonts w:ascii="Times New Roman" w:hAnsi="Times New Roman" w:cs="Times New Roman"/>
        </w:rPr>
      </w:pPr>
      <w:r w:rsidRPr="00B24474">
        <w:t>To analyse fixed-parameter tractable algorithms, the concept of tractability</w:t>
      </w:r>
      <w:r w:rsidR="00DC3539">
        <w:t xml:space="preserve"> is introduced</w:t>
      </w:r>
      <w:r w:rsidRPr="00B24474">
        <w:t>.</w:t>
      </w:r>
      <w:r w:rsidR="004F145F">
        <w:t xml:space="preserve"> C</w:t>
      </w:r>
      <w:r w:rsidRPr="00B24474">
        <w:t>lass of problems</w:t>
      </w:r>
      <w:r w:rsidR="004F145F">
        <w:t xml:space="preserve"> is called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w:t>
      </w:r>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81290A">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9F4584" w:rsidRPr="009F4584">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81290A">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9F4584" w:rsidRPr="009F4584">
        <w:rPr>
          <w:noProof/>
        </w:rPr>
        <w:t>[6]</w:t>
      </w:r>
      <w:r w:rsidR="00AA5445">
        <w:fldChar w:fldCharType="end"/>
      </w:r>
      <w:r w:rsidR="00AA5445">
        <w:t>.</w:t>
      </w:r>
    </w:p>
    <w:p w14:paraId="46FA7A56" w14:textId="77777777" w:rsidR="00B24474" w:rsidRPr="00B24474" w:rsidRDefault="00B24474" w:rsidP="00AA2872">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AA2872">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is asked: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AA2872"/>
    <w:p w14:paraId="7A371D2D" w14:textId="77777777" w:rsidR="00B24474" w:rsidRPr="00B24474" w:rsidRDefault="00E90B41" w:rsidP="00AA2872">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AA2872"/>
    <w:p w14:paraId="29057467" w14:textId="4E274B1E" w:rsidR="00B24474" w:rsidRPr="00B24474" w:rsidRDefault="00D2499E" w:rsidP="00AA2872">
      <w:pPr>
        <w:rPr>
          <w:rFonts w:ascii="Times New Roman" w:hAnsi="Times New Roman" w:cs="Times New Roman"/>
        </w:rPr>
      </w:pPr>
      <m:oMath>
        <m:r>
          <w:rPr>
            <w:rFonts w:ascii="Cambria Math" w:hAnsi="Cambria Math"/>
          </w:rPr>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9F4584" w:rsidRPr="009F4584">
        <w:rPr>
          <w:noProof/>
        </w:rPr>
        <w:t>[4, p. 1090]</w:t>
      </w:r>
      <w:r w:rsidR="00A6621A">
        <w:fldChar w:fldCharType="end"/>
      </w:r>
      <w:r w:rsidR="009F0959">
        <w:t>.</w:t>
      </w:r>
    </w:p>
    <w:p w14:paraId="514F4F5C" w14:textId="22787BEE" w:rsidR="00B24474" w:rsidRDefault="001F468C" w:rsidP="00AA2872">
      <w:pPr>
        <w:pStyle w:val="Heading1"/>
      </w:pPr>
      <w:bookmarkStart w:id="5" w:name="_Toc7563309"/>
      <w:r w:rsidRPr="001F468C">
        <w:t>Chapter 2: Literature review</w:t>
      </w:r>
      <w:bookmarkEnd w:id="5"/>
    </w:p>
    <w:p w14:paraId="6AA4623F" w14:textId="62EC3804" w:rsidR="009B52DF" w:rsidRDefault="009B52DF" w:rsidP="00AA2872">
      <w:r>
        <w:t xml:space="preserve">Many concepts in </w:t>
      </w:r>
      <m:oMath>
        <m:r>
          <w:rPr>
            <w:rFonts w:ascii="Cambria Math" w:hAnsi="Cambria Math"/>
          </w:rPr>
          <m:t>V-C</m:t>
        </m:r>
      </m:oMath>
      <w:r>
        <w:t xml:space="preserve"> kernelization can be found in </w:t>
      </w:r>
      <w:r w:rsidR="00E84103">
        <w:t>“</w:t>
      </w:r>
      <w:r>
        <w:t>Parameterized Algorithms</w:t>
      </w:r>
      <w:r w:rsidR="00E84103">
        <w:t>” (</w:t>
      </w:r>
      <w:r>
        <w:t>Daniel Lokshtanov, Dániel Marx, Fedor V. Fomin, Marek Cygan, and Saket Saurabh</w:t>
      </w:r>
      <w:r w:rsidR="00E84103">
        <w:t>)</w:t>
      </w:r>
      <w:r>
        <w:t xml:space="preserve">, </w:t>
      </w:r>
      <w:r w:rsidR="0044608E">
        <w:t xml:space="preserve">which is extensively </w:t>
      </w:r>
      <w:r>
        <w:t>refer</w:t>
      </w:r>
      <w:r w:rsidR="0044608E">
        <w:t xml:space="preserve">red </w:t>
      </w:r>
      <w:r w:rsidR="00E84103">
        <w:t>in this paper</w:t>
      </w:r>
      <w:r>
        <w:t xml:space="preserve">. Apart from that, research papers which examine those and other kernels </w:t>
      </w:r>
      <w:r w:rsidR="0055233C">
        <w:t>theoretically and empirically</w:t>
      </w:r>
      <w:r w:rsidR="006C2054">
        <w:t xml:space="preserve"> are examined</w:t>
      </w:r>
      <w:r w:rsidR="0055233C">
        <w:t xml:space="preserve">. </w:t>
      </w:r>
      <w:r w:rsidR="006C2054">
        <w:t>O</w:t>
      </w:r>
      <w:r w:rsidR="00E84103">
        <w:t>ther approaches, including interleaving and parallelization</w:t>
      </w:r>
      <w:r w:rsidR="006C2054">
        <w:t xml:space="preserve">, are </w:t>
      </w:r>
      <w:r w:rsidR="006C2054" w:rsidRPr="00E84103">
        <w:t>investigate</w:t>
      </w:r>
      <w:r w:rsidR="006C2054">
        <w:t>d as well</w:t>
      </w:r>
      <w:r w:rsidR="00E84103">
        <w:t>.</w:t>
      </w:r>
    </w:p>
    <w:p w14:paraId="3F5A0552" w14:textId="77777777" w:rsidR="00B24474" w:rsidRPr="00B24474" w:rsidRDefault="00B24474" w:rsidP="00AA2872">
      <w:pPr>
        <w:pStyle w:val="Heading3"/>
        <w:rPr>
          <w:rFonts w:ascii="Times New Roman" w:hAnsi="Times New Roman" w:cs="Times New Roman"/>
          <w:b/>
          <w:bCs/>
          <w:sz w:val="27"/>
          <w:szCs w:val="27"/>
        </w:rPr>
      </w:pPr>
      <w:r w:rsidRPr="00B24474">
        <w:t>Fixed-parameter tractable algorithms</w:t>
      </w:r>
    </w:p>
    <w:p w14:paraId="7B8AECFB" w14:textId="50E8DE63" w:rsidR="00B24474" w:rsidRPr="00B24474" w:rsidRDefault="00B24474" w:rsidP="00AA2872">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size </w:t>
      </w:r>
      <m:oMath>
        <m:r>
          <w:rPr>
            <w:rFonts w:ascii="Cambria Math" w:hAnsi="Cambria Math"/>
          </w:rPr>
          <m:t>k</m:t>
        </m:r>
      </m:oMath>
      <w:r w:rsidRPr="00B24474">
        <w:t>.</w:t>
      </w:r>
    </w:p>
    <w:p w14:paraId="1BB2635B" w14:textId="77777777" w:rsidR="001C5BE9" w:rsidRDefault="00B24474" w:rsidP="00AA2872">
      <w:pPr>
        <w:pStyle w:val="Heading3"/>
      </w:pPr>
      <w:r w:rsidRPr="00B24474">
        <w:t xml:space="preserve">Kernelization </w:t>
      </w:r>
    </w:p>
    <w:p w14:paraId="259A4B70" w14:textId="1D2107E0" w:rsidR="000D0106" w:rsidRDefault="00B24474" w:rsidP="006C2054">
      <w:pPr>
        <w:pStyle w:val="NoSpacing"/>
      </w:pPr>
      <w:r w:rsidRPr="00EC67BD">
        <w:t xml:space="preserve">Kernelization (preprocessing) is used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to </w:t>
      </w:r>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0D0106">
        <w:t xml:space="preserve">. </w:t>
      </w:r>
    </w:p>
    <w:p w14:paraId="2B4CD610" w14:textId="77777777" w:rsidR="00B24474" w:rsidRPr="00B24474" w:rsidRDefault="00B24474" w:rsidP="00AA2872">
      <w:pPr>
        <w:rPr>
          <w:rFonts w:ascii="Times New Roman" w:hAnsi="Times New Roman" w:cs="Times New Roman"/>
        </w:rPr>
      </w:pPr>
      <w:r w:rsidRPr="00B24474">
        <w:t>We will measure the output size of preprocessing algorithm A as function size:</w:t>
      </w:r>
    </w:p>
    <w:p w14:paraId="3DBCFD81" w14:textId="77777777" w:rsidR="00B24474" w:rsidRPr="00B24474" w:rsidRDefault="00B24474" w:rsidP="00AA2872"/>
    <w:p w14:paraId="1656019A" w14:textId="77777777" w:rsidR="00B24474" w:rsidRPr="00B24474" w:rsidRDefault="00E90B41" w:rsidP="00AA2872">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AA2872"/>
    <w:p w14:paraId="0F150776" w14:textId="77777777" w:rsidR="00B24474" w:rsidRPr="00B24474" w:rsidRDefault="00B24474" w:rsidP="00AA2872">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parameter </w:t>
      </w:r>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AA2872"/>
    <w:p w14:paraId="0D54A68B" w14:textId="7B875051" w:rsidR="00B24474" w:rsidRPr="00B24474" w:rsidRDefault="00B24474" w:rsidP="00AA2872">
      <w:pPr>
        <w:rPr>
          <w:rFonts w:ascii="Times New Roman" w:hAnsi="Times New Roman" w:cs="Times New Roman"/>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of </w:t>
      </w:r>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function </w:t>
      </w:r>
      <m:oMath>
        <m:r>
          <w:rPr>
            <w:rFonts w:ascii="Cambria Math" w:hAnsi="Cambria Math"/>
          </w:rPr>
          <m:t>g : N → N</m:t>
        </m:r>
      </m:oMath>
      <w:r w:rsidRPr="00B24474">
        <w:t>.</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385D108" w14:textId="5A05AE91" w:rsidR="00B24474" w:rsidRPr="001C5BE9" w:rsidRDefault="00B24474" w:rsidP="00AA2872">
      <w:pPr>
        <w:pStyle w:val="Heading2"/>
      </w:pPr>
      <w:bookmarkStart w:id="6" w:name="_Toc7563310"/>
      <w:r w:rsidRPr="001C5BE9">
        <w:t>Kernel reductions for Vertex Cover</w:t>
      </w:r>
      <w:bookmarkEnd w:id="6"/>
    </w:p>
    <w:p w14:paraId="3FB0CBAA" w14:textId="01515872" w:rsidR="00B24474" w:rsidRPr="00B24474" w:rsidRDefault="00B24474" w:rsidP="00AA2872">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are identified</w:t>
      </w:r>
      <w:r w:rsidRPr="00B24474">
        <w:t xml:space="preserve">. </w:t>
      </w:r>
      <w:r w:rsidR="006C2054">
        <w:t>S</w:t>
      </w:r>
      <w:r w:rsidRPr="00B24474">
        <w:t>imple rules (also called preprocessing rules)</w:t>
      </w:r>
      <w:r w:rsidR="006C2054">
        <w:t xml:space="preserve"> are </w:t>
      </w:r>
      <w:r w:rsidR="006C2054" w:rsidRPr="00B24474">
        <w:t>examine</w:t>
      </w:r>
      <w:r w:rsidR="006C2054">
        <w:t xml:space="preserve">d, followed </w:t>
      </w:r>
      <w:r w:rsidRPr="00B24474">
        <w:t>with Linear Programming, Crown Reduction.</w:t>
      </w:r>
    </w:p>
    <w:p w14:paraId="7C821597" w14:textId="77777777" w:rsidR="00B24474" w:rsidRPr="00B24474" w:rsidRDefault="00B24474" w:rsidP="00AA2872"/>
    <w:p w14:paraId="25834415" w14:textId="7FC4931B" w:rsidR="00B24474" w:rsidRPr="00B24474" w:rsidRDefault="00B24474" w:rsidP="00AA2872">
      <w:pPr>
        <w:rPr>
          <w:rFonts w:ascii="Times New Roman" w:hAnsi="Times New Roman" w:cs="Times New Roman"/>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AA2872">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in </w:t>
      </w:r>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AA2872"/>
    <w:p w14:paraId="7B009D4F" w14:textId="146293CC" w:rsidR="00B24474" w:rsidRPr="00B24474" w:rsidRDefault="00B24474" w:rsidP="00AA2872">
      <w:pPr>
        <w:rPr>
          <w:rFonts w:ascii="Times New Roman" w:hAnsi="Times New Roman" w:cs="Times New Roman"/>
        </w:rPr>
      </w:pPr>
      <w:r w:rsidRPr="00B24474">
        <w:t xml:space="preserve">The second rule is based on the observation that for each vertex </w:t>
      </w:r>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than </w:t>
      </w:r>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but </w:t>
      </w:r>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r w:rsidR="006C2054">
        <w:t xml:space="preserve">are added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AA2872">
      <w:pPr>
        <w:pStyle w:val="Heading3"/>
        <w:rPr>
          <w:rFonts w:ascii="Times New Roman" w:hAnsi="Times New Roman" w:cs="Times New Roman"/>
          <w:b/>
          <w:bCs/>
          <w:sz w:val="27"/>
          <w:szCs w:val="27"/>
        </w:rPr>
      </w:pPr>
      <w:r w:rsidRPr="00B24474">
        <w:t>Reduction VC.2</w:t>
      </w:r>
    </w:p>
    <w:p w14:paraId="4D1875C5" w14:textId="60B3A1DB" w:rsidR="00B24474" w:rsidRPr="000D0106" w:rsidRDefault="00B24474" w:rsidP="00AA2872">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least </w:t>
      </w:r>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is </w:t>
      </w:r>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3E6AD6BD" w14:textId="77777777" w:rsidR="000D0106" w:rsidRPr="00B24474" w:rsidRDefault="000D0106" w:rsidP="00AA2872"/>
    <w:p w14:paraId="23BCF823" w14:textId="44BE1DEE" w:rsidR="00AA5445" w:rsidRDefault="00BE4A34" w:rsidP="00AA2872">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AA2872">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is obtained</w:t>
      </w:r>
      <w:r w:rsidR="00B24474" w:rsidRPr="00B24474">
        <w:t>.</w:t>
      </w:r>
    </w:p>
    <w:p w14:paraId="39D8737A" w14:textId="6F78699E" w:rsidR="00B24474" w:rsidRPr="00B24474" w:rsidRDefault="00B24474" w:rsidP="00AA2872">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is needed</w:t>
      </w:r>
      <w:r w:rsidRPr="00B24474">
        <w:t>:</w:t>
      </w:r>
    </w:p>
    <w:p w14:paraId="3FD2D501" w14:textId="77777777" w:rsidR="00B24474" w:rsidRPr="00B24474" w:rsidRDefault="00B24474" w:rsidP="00AA2872"/>
    <w:p w14:paraId="16425E5C" w14:textId="08DE314F" w:rsidR="00B24474" w:rsidRPr="00B24474" w:rsidRDefault="00B24474" w:rsidP="00AA2872">
      <w:pPr>
        <w:rPr>
          <w:rFonts w:ascii="Times New Roman" w:hAnsi="Times New Roman" w:cs="Times New Roman"/>
        </w:rPr>
      </w:pPr>
      <w:r w:rsidRPr="00B24474">
        <w:t xml:space="preserve">If a graph has maximum degree </w:t>
      </w:r>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B2A9E7B" w14:textId="77777777" w:rsidR="00B24474" w:rsidRPr="00B24474" w:rsidRDefault="00B24474" w:rsidP="00AA2872"/>
    <w:p w14:paraId="7D0E8ADA" w14:textId="4C7696B0" w:rsidR="00B24474" w:rsidRPr="00B24474" w:rsidRDefault="00BE4A34" w:rsidP="00AA2872">
      <w:pPr>
        <w:rPr>
          <w:rFonts w:ascii="Times New Roman" w:hAnsi="Times New Roman" w:cs="Times New Roman"/>
        </w:rPr>
      </w:pPr>
      <w:r>
        <w:t xml:space="preserve">After application of </w:t>
      </w:r>
      <w:r w:rsidR="00B24474" w:rsidRPr="00B24474">
        <w:t xml:space="preserve">VC.1 and VC.2, for each Vertex Cover </w:t>
      </w:r>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most </w:t>
      </w:r>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B24474" w:rsidRPr="00B24474">
        <w:t xml:space="preserve">. If </w:t>
      </w:r>
      <w:r>
        <w:t>there exists</w:t>
      </w:r>
      <w:r w:rsidR="00B24474" w:rsidRPr="00B24474">
        <w:t xml:space="preserve"> a </w:t>
      </w:r>
      <w:r w:rsidR="00CE0816">
        <w:t xml:space="preserve">yes-instance then there is a vertex cover </w:t>
      </w:r>
      <w:r w:rsidR="00B24474" w:rsidRPr="00B24474">
        <w:t xml:space="preserve">of size </w:t>
      </w:r>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AA2872"/>
    <w:p w14:paraId="26419E48" w14:textId="77777777" w:rsidR="00B24474" w:rsidRPr="00B24474" w:rsidRDefault="00B24474" w:rsidP="00AA2872">
      <w:pPr>
        <w:pStyle w:val="Heading3"/>
        <w:rPr>
          <w:rFonts w:ascii="Times New Roman" w:hAnsi="Times New Roman" w:cs="Times New Roman"/>
          <w:b/>
          <w:bCs/>
          <w:sz w:val="27"/>
          <w:szCs w:val="27"/>
        </w:rPr>
      </w:pPr>
      <w:r w:rsidRPr="00B24474">
        <w:t>Reduction VC.3</w:t>
      </w:r>
    </w:p>
    <w:p w14:paraId="3E61F371" w14:textId="4EB71C60" w:rsidR="00B24474" w:rsidRDefault="00B24474" w:rsidP="00AA2872">
      <w:r w:rsidRPr="00B24474">
        <w:t xml:space="preserve"> Let </w:t>
      </w:r>
      <m:oMath>
        <m:r>
          <w:rPr>
            <w:rFonts w:ascii="Cambria Math" w:hAnsi="Cambria Math"/>
          </w:rPr>
          <m:t>(G, k)</m:t>
        </m:r>
      </m:oMath>
      <w:r w:rsidRPr="00B24474">
        <w:t xml:space="preserve"> be an input instance such that Reductions VC.1 and VC.2 are not applicable to </w:t>
      </w:r>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4EC5143C" w14:textId="77777777" w:rsidR="000D0106" w:rsidRPr="000D0106" w:rsidRDefault="000D0106" w:rsidP="00AA2872"/>
    <w:p w14:paraId="79A627FF" w14:textId="2B44ADCF" w:rsidR="00B24474" w:rsidRPr="00B24474" w:rsidRDefault="00B24474" w:rsidP="00AA2872">
      <w:pPr>
        <w:rPr>
          <w:rFonts w:ascii="Times New Roman" w:hAnsi="Times New Roman" w:cs="Times New Roman"/>
        </w:rPr>
      </w:pPr>
      <w:r w:rsidRPr="00B24474">
        <w:t xml:space="preserve">From </w:t>
      </w:r>
      <w:r w:rsidR="001F468C" w:rsidRPr="00B24474">
        <w:t>VC.3,</w:t>
      </w:r>
      <w:r w:rsidRPr="00B24474">
        <w:t xml:space="preserve"> </w:t>
      </w:r>
      <m:oMath>
        <m:r>
          <w:rPr>
            <w:rFonts w:ascii="Cambria Math" w:hAnsi="Cambria Math"/>
          </w:rPr>
          <m:t>V-C</m:t>
        </m:r>
      </m:oMath>
      <w:r w:rsidR="008550BD">
        <w:t xml:space="preserve">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AA2872"/>
    <w:p w14:paraId="5CA6D6E3" w14:textId="697E6FA7" w:rsidR="00B24474" w:rsidRPr="00B24474" w:rsidRDefault="008550BD" w:rsidP="00AA2872">
      <w:pPr>
        <w:rPr>
          <w:rFonts w:ascii="Times New Roman" w:hAnsi="Times New Roman" w:cs="Times New Roman"/>
        </w:rPr>
      </w:pPr>
      <w:r>
        <w:t>From h</w:t>
      </w:r>
      <w:r w:rsidR="00B24474" w:rsidRPr="00B24474">
        <w:t>ere preprocessing rules proposed by Abu-Khzam and others in Kernelization Algorithms for the Vertex Cover Problem: Theory and Experiments”</w:t>
      </w:r>
      <w:r w:rsidR="00D20FD5">
        <w:t xml:space="preserve"> are investigated</w:t>
      </w:r>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are omitted.</w:t>
      </w:r>
    </w:p>
    <w:p w14:paraId="078EAF31" w14:textId="77777777" w:rsidR="00B24474" w:rsidRPr="00B24474" w:rsidRDefault="00B24474" w:rsidP="00AA2872"/>
    <w:p w14:paraId="07E38D6C" w14:textId="46719568" w:rsidR="00B24474" w:rsidRPr="00B24474" w:rsidRDefault="00D20FD5" w:rsidP="00AA2872">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0D0106">
        <w:t>.</w:t>
      </w:r>
    </w:p>
    <w:p w14:paraId="3FB51890" w14:textId="77777777" w:rsidR="00B24474" w:rsidRPr="00B24474" w:rsidRDefault="00B24474" w:rsidP="00AA2872">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AA2872">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and </w:t>
      </w:r>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is </w:t>
      </w:r>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AA2872"/>
    <w:p w14:paraId="66D9CDA3" w14:textId="74491703" w:rsidR="00B24474" w:rsidRPr="00B24474" w:rsidRDefault="00B24474" w:rsidP="00AA2872">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and </w:t>
      </w:r>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000D0106">
        <w:t>.</w:t>
      </w:r>
    </w:p>
    <w:p w14:paraId="4CB2D2C9" w14:textId="025C91D0" w:rsidR="00B24474" w:rsidRPr="00B24474" w:rsidRDefault="008550BD" w:rsidP="00AA2872">
      <w:pPr>
        <w:rPr>
          <w:rFonts w:ascii="Times New Roman" w:hAnsi="Times New Roman" w:cs="Times New Roman"/>
        </w:rPr>
      </w:pPr>
      <w:r w:rsidRPr="00B24474">
        <w:t>Therefore,</w:t>
      </w:r>
      <w:r w:rsidR="00CE0816">
        <w:t xml:space="preserve"> there exists an optimal vertex cover</w:t>
      </w:r>
      <w:r w:rsidR="00B24474" w:rsidRPr="00B24474">
        <w:t xml:space="preserve">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include </w:t>
      </w:r>
      <m:oMath>
        <m:r>
          <w:rPr>
            <w:rFonts w:ascii="Cambria Math" w:hAnsi="Cambria Math"/>
          </w:rPr>
          <m:t>v</m:t>
        </m:r>
      </m:oMath>
      <w:r w:rsidR="00B24474" w:rsidRPr="00B24474">
        <w:t>.</w:t>
      </w:r>
    </w:p>
    <w:p w14:paraId="034D4A6E" w14:textId="77777777" w:rsidR="00B24474" w:rsidRPr="00B24474" w:rsidRDefault="00B24474" w:rsidP="00AA2872">
      <w:pPr>
        <w:pStyle w:val="Heading3"/>
        <w:rPr>
          <w:rFonts w:ascii="Times New Roman" w:hAnsi="Times New Roman" w:cs="Times New Roman"/>
          <w:b/>
          <w:bCs/>
          <w:sz w:val="27"/>
          <w:szCs w:val="27"/>
        </w:rPr>
      </w:pPr>
      <w:r w:rsidRPr="00B24474">
        <w:t>Reduction VC.5</w:t>
      </w:r>
    </w:p>
    <w:p w14:paraId="472D1688" w14:textId="14EA55D3" w:rsidR="00B24474"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is </w:t>
      </w:r>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E90B41">
        <w:t>.</w:t>
      </w:r>
    </w:p>
    <w:p w14:paraId="27C63E92" w14:textId="77777777" w:rsidR="00D52E25" w:rsidRPr="00B24474" w:rsidRDefault="00D52E25" w:rsidP="00AA2872"/>
    <w:p w14:paraId="7B5B2560" w14:textId="49555744" w:rsidR="00B24474" w:rsidRPr="00B24474" w:rsidRDefault="008550BD" w:rsidP="00AA2872">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AA2872">
      <w:pPr>
        <w:pStyle w:val="Heading3"/>
        <w:rPr>
          <w:rFonts w:ascii="Times New Roman" w:hAnsi="Times New Roman" w:cs="Times New Roman"/>
          <w:b/>
          <w:bCs/>
          <w:sz w:val="27"/>
          <w:szCs w:val="27"/>
        </w:rPr>
      </w:pPr>
      <w:r w:rsidRPr="00B24474">
        <w:t>Reduction VC.6</w:t>
      </w:r>
    </w:p>
    <w:p w14:paraId="454DCCBC" w14:textId="77777777" w:rsidR="008550BD"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AA2872">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AA2872"/>
    <w:p w14:paraId="756310BB" w14:textId="6EFEC126" w:rsidR="00B24474" w:rsidRPr="00B24474" w:rsidRDefault="00B24474" w:rsidP="00AA2872">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original </w:t>
      </w:r>
      <m:oMath>
        <m:r>
          <w:rPr>
            <w:rFonts w:ascii="Cambria Math" w:hAnsi="Cambria Math"/>
          </w:rPr>
          <m:t>G</m:t>
        </m:r>
      </m:oMath>
      <w:r w:rsidRPr="00B24474">
        <w:t xml:space="preserve">. If </w:t>
      </w:r>
      <w:r w:rsidR="00D20FD5">
        <w:t>it is not chosen</w:t>
      </w:r>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AA2872">
      <w:pPr>
        <w:pStyle w:val="Heading2"/>
        <w:rPr>
          <w:rFonts w:ascii="Times New Roman" w:hAnsi="Times New Roman" w:cs="Times New Roman"/>
          <w:b/>
          <w:bCs/>
          <w:sz w:val="36"/>
          <w:szCs w:val="36"/>
        </w:rPr>
      </w:pPr>
      <w:bookmarkStart w:id="7" w:name="_Toc7563311"/>
      <w:r w:rsidRPr="00B24474">
        <w:t>Linear Programming</w:t>
      </w:r>
      <w:bookmarkEnd w:id="7"/>
    </w:p>
    <w:p w14:paraId="4E80225C" w14:textId="77777777" w:rsidR="00B24474" w:rsidRPr="00B24474" w:rsidRDefault="00B24474" w:rsidP="00AA2872">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47DA0576" w:rsidR="00B24474" w:rsidRDefault="00DA0C13" w:rsidP="00AA2872">
      <w:r>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9F4584" w:rsidRPr="009F4584">
        <w:rPr>
          <w:noProof/>
        </w:rPr>
        <w:t>[4, p. 864]</w:t>
      </w:r>
      <w:r>
        <w:fldChar w:fldCharType="end"/>
      </w:r>
    </w:p>
    <w:p w14:paraId="01AAC504" w14:textId="77777777" w:rsidR="00713C92" w:rsidRDefault="00713C92" w:rsidP="00AA2872"/>
    <w:p w14:paraId="0F54DD7C" w14:textId="0E2F1274" w:rsidR="00713C92" w:rsidRPr="0092449B" w:rsidRDefault="00713C92" w:rsidP="00AA2872">
      <w:pPr>
        <w:jc w:val="left"/>
        <w:rPr>
          <w:rFonts w:ascii="Times New Roman" w:hAnsi="Times New Roman"/>
          <w:iCs/>
          <w:sz w:val="20"/>
          <w:szCs w:val="20"/>
        </w:rPr>
      </w:pPr>
      <w:r>
        <w:t xml:space="preserve">In this section </w:t>
      </w:r>
      <m:oMath>
        <m:r>
          <w:rPr>
            <w:rFonts w:ascii="Cambria Math" w:hAnsi="Cambria Math"/>
          </w:rPr>
          <m:t>2k</m:t>
        </m:r>
      </m:oMath>
      <w:r>
        <w:t xml:space="preserve">-vertex kernel for V-C is presented. </w:t>
      </w:r>
      <w:r w:rsidR="00D20FD5">
        <w:t>L</w:t>
      </w:r>
      <w:r>
        <w:t xml:space="preserve">inear programming formulation of VC </w:t>
      </w:r>
      <w:r w:rsidR="008307E9">
        <w:t>(</w:t>
      </w:r>
      <m:oMath>
        <m:r>
          <w:rPr>
            <w:rFonts w:ascii="Cambria Math" w:hAnsi="Cambria Math"/>
          </w:rPr>
          <m:t>LPVC(G)</m:t>
        </m:r>
      </m:oMath>
      <w:r w:rsidR="008307E9">
        <w:t xml:space="preserve">) </w:t>
      </w:r>
      <w:r w:rsidR="00D20FD5">
        <w:t xml:space="preserve">is encoded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3F3C8D25" w:rsidR="0092449B" w:rsidRDefault="008307E9"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9F4584" w:rsidRPr="009F4584">
        <w:rPr>
          <w:noProof/>
        </w:rPr>
        <w:t>[3, p. 34]</w:t>
      </w:r>
      <w:r>
        <w:fldChar w:fldCharType="end"/>
      </w:r>
    </w:p>
    <w:p w14:paraId="2C3B1E67" w14:textId="77777777" w:rsidR="008307E9" w:rsidRPr="00713C92" w:rsidRDefault="008307E9" w:rsidP="00AA2872"/>
    <w:p w14:paraId="730A1853" w14:textId="345BC147" w:rsidR="0092449B" w:rsidRDefault="0092449B" w:rsidP="00AA2872">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vertex </w:t>
      </w:r>
      <m:oMath>
        <m:r>
          <w:rPr>
            <w:rFonts w:ascii="Cambria Math" w:hAnsi="Cambria Math"/>
          </w:rPr>
          <m:t>v</m:t>
        </m:r>
      </m:oMath>
      <w:r>
        <w:t xml:space="preserve">. 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be added</w:t>
      </w:r>
      <w:r>
        <w:t>, only then we would have an accurate representation of VC problem. Since requirement for cost function to only take integer values</w:t>
      </w:r>
      <w:r w:rsidR="00D20FD5">
        <w:t xml:space="preserve"> is dropped</w:t>
      </w:r>
      <w:r>
        <w:t xml:space="preserve">, we call it a </w:t>
      </w:r>
      <w:r>
        <w:rPr>
          <w:i/>
          <w:iCs/>
        </w:rPr>
        <w:t xml:space="preserve">relaxation </w:t>
      </w:r>
      <w:r>
        <w:t xml:space="preserve">of 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81290A">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9F4584" w:rsidRPr="009F4584">
        <w:rPr>
          <w:noProof/>
        </w:rPr>
        <w:t>[8]</w:t>
      </w:r>
      <w:r w:rsidR="00874F70">
        <w:fldChar w:fldCharType="end"/>
      </w:r>
      <w:r w:rsidR="00874F70">
        <w:t xml:space="preserve">. </w:t>
      </w:r>
    </w:p>
    <w:p w14:paraId="65543038" w14:textId="77777777" w:rsidR="008307E9" w:rsidRDefault="008307E9" w:rsidP="00AA2872">
      <w:pPr>
        <w:pStyle w:val="Heading3"/>
      </w:pPr>
      <w:r>
        <w:t xml:space="preserve">LP reduction </w:t>
      </w:r>
    </w:p>
    <w:p w14:paraId="69CACF26" w14:textId="0B2DF175" w:rsidR="00DA0C13" w:rsidRDefault="008307E9" w:rsidP="00AA2872">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instance </w:t>
      </w:r>
      <m:oMath>
        <m:r>
          <w:rPr>
            <w:rFonts w:ascii="Cambria Math" w:hAnsi="Cambria Math"/>
          </w:rPr>
          <m:t>(G, k)</m:t>
        </m:r>
      </m:oMath>
      <w:r w:rsidRPr="008307E9">
        <w:t>.</w:t>
      </w:r>
      <w:r>
        <w:t xml:space="preserve"> </w:t>
      </w:r>
      <w:r w:rsidRPr="008307E9">
        <w:t xml:space="preserve">If </w:t>
      </w:r>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ere given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9F4584" w:rsidRPr="009F4584">
        <w:rPr>
          <w:noProof/>
        </w:rPr>
        <w:t>adapted from [3]</w:t>
      </w:r>
      <w:r>
        <w:fldChar w:fldCharType="end"/>
      </w:r>
      <w:r w:rsidR="005909EF">
        <w:t>.</w:t>
      </w:r>
    </w:p>
    <w:p w14:paraId="2479D9D8" w14:textId="6C69A49C" w:rsidR="005909EF" w:rsidRPr="008307E9" w:rsidRDefault="005909EF" w:rsidP="00AA2872">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9F4584" w:rsidRPr="009F4584">
        <w:rPr>
          <w:noProof/>
        </w:rPr>
        <w:t>[3, pp. 36–37]</w:t>
      </w:r>
      <w:r>
        <w:fldChar w:fldCharType="end"/>
      </w:r>
    </w:p>
    <w:p w14:paraId="71A702AA" w14:textId="723316B8" w:rsidR="00B24474" w:rsidRPr="00B24474" w:rsidRDefault="00B24474" w:rsidP="00AA2872">
      <w:pPr>
        <w:pStyle w:val="Heading2"/>
        <w:rPr>
          <w:rFonts w:ascii="Times New Roman" w:hAnsi="Times New Roman" w:cs="Times New Roman"/>
          <w:b/>
          <w:bCs/>
          <w:sz w:val="36"/>
          <w:szCs w:val="36"/>
        </w:rPr>
      </w:pPr>
      <w:bookmarkStart w:id="8" w:name="_Toc7563312"/>
      <w:r w:rsidRPr="00B24474">
        <w:t>Crown decomposition</w:t>
      </w:r>
      <w:bookmarkEnd w:id="8"/>
    </w:p>
    <w:p w14:paraId="3C8F000D" w14:textId="77777777" w:rsidR="0015343C" w:rsidRDefault="0015343C" w:rsidP="0015343C">
      <w:pPr>
        <w:keepNext/>
        <w:spacing w:before="240"/>
      </w:pPr>
      <w:r>
        <w:rPr>
          <w:noProof/>
        </w:rPr>
        <w:drawing>
          <wp:inline distT="0" distB="0" distL="0" distR="0" wp14:anchorId="3DC747E1" wp14:editId="211D47F9">
            <wp:extent cx="5731510" cy="450151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wn_decom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501515"/>
                    </a:xfrm>
                    <a:prstGeom prst="rect">
                      <a:avLst/>
                    </a:prstGeom>
                  </pic:spPr>
                </pic:pic>
              </a:graphicData>
            </a:graphic>
          </wp:inline>
        </w:drawing>
      </w:r>
    </w:p>
    <w:p w14:paraId="5501B69B" w14:textId="3824B508" w:rsidR="0015343C" w:rsidRPr="00B24474" w:rsidRDefault="0015343C" w:rsidP="0015343C">
      <w:pPr>
        <w:pStyle w:val="Caption"/>
        <w:rPr>
          <w:rFonts w:ascii="Times New Roman" w:hAnsi="Times New Roman" w:cs="Times New Roman"/>
        </w:rPr>
      </w:pPr>
      <w:r>
        <w:t xml:space="preserve">Figure </w:t>
      </w:r>
      <w:r>
        <w:fldChar w:fldCharType="begin"/>
      </w:r>
      <w:r>
        <w:instrText xml:space="preserve"> SEQ Figure \* ARABIC </w:instrText>
      </w:r>
      <w:r>
        <w:fldChar w:fldCharType="separate"/>
      </w:r>
      <w:r w:rsidR="00B937DC">
        <w:rPr>
          <w:noProof/>
        </w:rPr>
        <w:t>1</w:t>
      </w:r>
      <w:r>
        <w:fldChar w:fldCharType="end"/>
      </w:r>
      <w:r>
        <w:t>: illustration of crown structure</w:t>
      </w:r>
    </w:p>
    <w:p w14:paraId="2F1E33BD" w14:textId="77777777" w:rsidR="00B24474" w:rsidRPr="00B24474" w:rsidRDefault="00B24474" w:rsidP="00AA2872">
      <w:pPr>
        <w:rPr>
          <w:rFonts w:ascii="Times New Roman" w:hAnsi="Times New Roman" w:cs="Times New Roman"/>
        </w:rPr>
      </w:pPr>
      <w:r w:rsidRPr="00B24474">
        <w:t>Crown decomposition is a general kernelization technique that can be used to obtain kernels for many problems. The technique is based on the classical matching theorems of Kőnig and Hall.</w:t>
      </w:r>
    </w:p>
    <w:p w14:paraId="34B3966E" w14:textId="7FC4A61E" w:rsidR="00B24474" w:rsidRPr="00B24474" w:rsidRDefault="000D0106"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009F4584" w:rsidRPr="009F4584">
        <w:rPr>
          <w:noProof/>
        </w:rPr>
        <w:t>[3]</w:t>
      </w:r>
      <w:r>
        <w:fldChar w:fldCharType="end"/>
      </w:r>
    </w:p>
    <w:p w14:paraId="689EB959" w14:textId="260CEFBE" w:rsidR="00B24474" w:rsidRDefault="00B24474" w:rsidP="0015343C">
      <w:r w:rsidRPr="00B24474">
        <w:t xml:space="preserve">In recent </w:t>
      </w:r>
      <w:r w:rsidR="00DA0C13" w:rsidRPr="00B24474">
        <w:t>years,</w:t>
      </w:r>
      <w:r w:rsidR="0015343C">
        <w:t xml:space="preserve"> this method</w:t>
      </w:r>
      <w:r w:rsidRPr="00B24474">
        <w:t xml:space="preserve">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81290A">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9F4584" w:rsidRPr="009F4584">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F4584" w:rsidRPr="009F4584">
        <w:rPr>
          <w:noProof/>
        </w:rPr>
        <w:t>[7]</w:t>
      </w:r>
      <w:r w:rsidR="009D63EF">
        <w:fldChar w:fldCharType="end"/>
      </w:r>
      <w:r w:rsidR="009D63EF">
        <w:t>.</w:t>
      </w:r>
      <w:r w:rsidR="002A0D52">
        <w:t xml:space="preserve"> In practice, that means that using those kernels together won’t yield better results.</w:t>
      </w:r>
    </w:p>
    <w:p w14:paraId="2C397ECC" w14:textId="77777777" w:rsidR="008550BD" w:rsidRPr="00B24474" w:rsidRDefault="008550BD" w:rsidP="00AA2872"/>
    <w:p w14:paraId="34C22E6E" w14:textId="622BA53B" w:rsidR="00B24474" w:rsidRPr="00B24474" w:rsidRDefault="00B24474" w:rsidP="00AA2872">
      <w:pPr>
        <w:rPr>
          <w:rFonts w:ascii="Times New Roman" w:hAnsi="Times New Roman" w:cs="Times New Roman"/>
        </w:rPr>
      </w:pPr>
      <w:r w:rsidRPr="0015343C">
        <w:rPr>
          <w:b/>
          <w:bCs/>
        </w:rPr>
        <w:t xml:space="preserve">Crown </w:t>
      </w:r>
      <w:r w:rsidR="002A0D52" w:rsidRPr="0015343C">
        <w:rPr>
          <w:b/>
          <w:bCs/>
        </w:rPr>
        <w:t>D</w:t>
      </w:r>
      <w:r w:rsidRPr="0015343C">
        <w:rPr>
          <w:b/>
          <w:bCs/>
        </w:rPr>
        <w:t>ecomposition</w:t>
      </w:r>
      <w:r w:rsidR="0015343C">
        <w:t xml:space="preserve"> (fig. 1)</w:t>
      </w:r>
      <w:r w:rsidRPr="00B24474">
        <w:t xml:space="preserve"> </w:t>
      </w:r>
      <w:r w:rsidR="002A0D52">
        <w:t xml:space="preserve">is defined </w:t>
      </w:r>
      <w:r w:rsidRPr="00B24474">
        <w:t>as:</w:t>
      </w:r>
    </w:p>
    <w:p w14:paraId="187BEF08" w14:textId="77777777" w:rsidR="00B24474" w:rsidRPr="00B24474" w:rsidRDefault="00B24474" w:rsidP="00AA2872"/>
    <w:p w14:paraId="658DBACE" w14:textId="38703EF7" w:rsidR="00B24474" w:rsidRPr="00B24474" w:rsidRDefault="006142DB" w:rsidP="009F394B">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w:r w:rsidR="009F394B">
        <w:t xml:space="preserve">crown </w:t>
      </w:r>
      <m:oMath>
        <m:r>
          <w:rPr>
            <w:rFonts w:ascii="Cambria Math" w:hAnsi="Cambria Math"/>
          </w:rPr>
          <m:t>C</m:t>
        </m:r>
      </m:oMath>
      <w:r w:rsidR="009F394B">
        <w:t xml:space="preserve">, head </w:t>
      </w:r>
      <m:oMath>
        <m:r>
          <w:rPr>
            <w:rFonts w:ascii="Cambria Math" w:hAnsi="Cambria Math"/>
          </w:rPr>
          <m:t>H</m:t>
        </m:r>
      </m:oMath>
      <w:r w:rsidR="00B24474" w:rsidRPr="00B24474">
        <w:t xml:space="preserve"> and</w:t>
      </w:r>
      <w:r w:rsidR="009F394B">
        <w:t xml:space="preserve"> the rest</w:t>
      </w:r>
      <w:r w:rsidR="00B24474" w:rsidRPr="00B24474">
        <w:t xml:space="preserve"> </w:t>
      </w:r>
      <m:oMath>
        <m:r>
          <w:rPr>
            <w:rFonts w:ascii="Cambria Math" w:hAnsi="Cambria Math"/>
          </w:rPr>
          <m:t>R</m:t>
        </m:r>
      </m:oMath>
      <w:r w:rsidR="00B24474" w:rsidRPr="00B24474">
        <w:t>, such that</w:t>
      </w:r>
    </w:p>
    <w:p w14:paraId="094453D2"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is nonempty.</w:t>
      </w:r>
    </w:p>
    <w:p w14:paraId="1D5050BF"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is an independent set.</w:t>
      </w:r>
    </w:p>
    <w:p w14:paraId="2D365E5E" w14:textId="77777777" w:rsidR="00B24474" w:rsidRPr="00B24474" w:rsidRDefault="00B24474" w:rsidP="00AA2872">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and </w:t>
      </w:r>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and </w:t>
      </w:r>
      <m:oMath>
        <m:r>
          <w:rPr>
            <w:rFonts w:ascii="Cambria Math" w:hAnsi="Cambria Math"/>
          </w:rPr>
          <m:t>R</m:t>
        </m:r>
      </m:oMath>
      <w:r w:rsidRPr="00B24474">
        <w:t>.</w:t>
      </w:r>
    </w:p>
    <w:p w14:paraId="19CF11B8" w14:textId="43BF43BF" w:rsidR="00B24474" w:rsidRDefault="00B24474" w:rsidP="00AA2872">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and </w:t>
      </w:r>
      <m:oMath>
        <m:r>
          <w:rPr>
            <w:rFonts w:ascii="Cambria Math" w:hAnsi="Cambria Math"/>
          </w:rPr>
          <m:t>H</m:t>
        </m:r>
      </m:oMath>
      <w:r w:rsidRPr="00B24474">
        <w:t xml:space="preserve">. Then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1B96C451" w14:textId="3ABBC8F5" w:rsidR="009F394B" w:rsidRPr="00B24474" w:rsidRDefault="009F394B" w:rsidP="009F394B"/>
    <w:p w14:paraId="37E783F4" w14:textId="77777777" w:rsidR="000D0106" w:rsidRDefault="000D0106" w:rsidP="00AA2872"/>
    <w:p w14:paraId="47BE05C0" w14:textId="00C06094" w:rsidR="00B24474" w:rsidRPr="00B24474" w:rsidRDefault="002A0D52" w:rsidP="00AA2872">
      <w:pPr>
        <w:rPr>
          <w:rFonts w:ascii="Times New Roman" w:hAnsi="Times New Roman" w:cs="Times New Roman"/>
        </w:rPr>
      </w:pPr>
      <w:r>
        <w:t>One</w:t>
      </w:r>
      <w:r w:rsidR="00B24474" w:rsidRPr="00B24474">
        <w:t xml:space="preserve"> can think of Crown decomposition as a generalization of VC.4 - in case of pendant vertex </w:t>
      </w:r>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5C4C5650" w:rsidR="00B24474" w:rsidRPr="00B24474" w:rsidRDefault="00B24474" w:rsidP="009F394B">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and </w:t>
      </w:r>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1738F1F5" w:rsidR="00B24474" w:rsidRPr="00B24474" w:rsidRDefault="00B24474" w:rsidP="00AA2872">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and </w:t>
      </w:r>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is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from </w:t>
      </w:r>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p>
    <w:p w14:paraId="666A368F" w14:textId="77777777" w:rsidR="00B24474" w:rsidRPr="00B24474" w:rsidRDefault="00B24474" w:rsidP="00AA2872"/>
    <w:p w14:paraId="76ED095D" w14:textId="470ECFF1" w:rsidR="009F394B" w:rsidRDefault="00B24474" w:rsidP="00AA2872">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and </w:t>
      </w:r>
      <m:oMath>
        <m:r>
          <w:rPr>
            <w:rFonts w:ascii="Cambria Math" w:hAnsi="Cambria Math"/>
          </w:rPr>
          <m:t>C</m:t>
        </m:r>
      </m:oMath>
      <w:r w:rsidRPr="00B24474">
        <w:t xml:space="preserve">. New instance is </w:t>
      </w:r>
      <m:oMath>
        <m:r>
          <w:rPr>
            <w:rFonts w:ascii="Cambria Math" w:hAnsi="Cambria Math"/>
          </w:rPr>
          <m:t>(G</m:t>
        </m:r>
        <m:r>
          <w:rPr>
            <w:rFonts w:ascii="Cambria Math" w:hAnsi="Cambria Math"/>
          </w:rPr>
          <m:t>∖</m:t>
        </m:r>
        <m:r>
          <w:rPr>
            <w:rFonts w:ascii="Cambria Math" w:hAnsi="Cambria Math"/>
          </w:rPr>
          <m:t>(C</m:t>
        </m:r>
        <m:r>
          <w:rPr>
            <w:rFonts w:ascii="Cambria Math" w:hAnsi="Cambria Math"/>
          </w:rPr>
          <m:t>∪</m:t>
        </m:r>
        <m:r>
          <w:rPr>
            <w:rFonts w:ascii="Cambria Math" w:hAnsi="Cambria Math"/>
          </w:rPr>
          <m:t>H), k-|H|).</m:t>
        </m:r>
      </m:oMath>
      <w:r w:rsidRPr="00B24474">
        <w:t xml:space="preserve"> </w:t>
      </w:r>
      <w:r w:rsidR="009F394B">
        <w:t xml:space="preserve">  </w:t>
      </w:r>
    </w:p>
    <w:p w14:paraId="2CB89902" w14:textId="08D89970" w:rsidR="00B24474" w:rsidRPr="00B24474" w:rsidRDefault="00B24474" w:rsidP="00AA2872">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9F4584" w:rsidRPr="009F4584">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6C3B686B" w:rsidR="00B24474" w:rsidRDefault="00B24474" w:rsidP="009F394B">
      <w:r w:rsidRPr="00B24474">
        <w:t>Crown decompositions can be classified further into flared and straight crowns</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Pr="00B24474">
        <w:t xml:space="preserve">, which may allow further improvement in time complexity of crown decomposition. </w:t>
      </w:r>
    </w:p>
    <w:p w14:paraId="3E21C130" w14:textId="77777777" w:rsidR="00763A6A" w:rsidRDefault="00763A6A" w:rsidP="009F394B"/>
    <w:p w14:paraId="3711CB9C" w14:textId="18AB725A" w:rsidR="00763A6A" w:rsidRDefault="00763A6A" w:rsidP="00763A6A">
      <w:r>
        <w:t xml:space="preserve">Next, two theorems are explained which are needed later to obtain crown decomposition in a graph. </w:t>
      </w:r>
    </w:p>
    <w:p w14:paraId="7A0C41EC" w14:textId="77777777" w:rsidR="00763A6A" w:rsidRPr="006B3381" w:rsidRDefault="00763A6A" w:rsidP="00763A6A">
      <w:pPr>
        <w:pStyle w:val="Heading3"/>
      </w:pPr>
      <w:r w:rsidRPr="006B3381">
        <w:t>Kőnig’s theorem</w:t>
      </w:r>
    </w:p>
    <w:p w14:paraId="4349EE33" w14:textId="569C37FC" w:rsidR="00763A6A" w:rsidRDefault="00763A6A" w:rsidP="00763A6A">
      <w:r w:rsidRPr="006B3381">
        <w:t>K</w:t>
      </w:r>
      <w:r w:rsidRPr="006B3381">
        <w:rPr>
          <w:rFonts w:cs="Arial"/>
          <w:color w:val="222222"/>
          <w:shd w:val="clear" w:color="auto" w:fill="FFFFFF"/>
        </w:rPr>
        <w:t>ő</w:t>
      </w:r>
      <w:r w:rsidRPr="006B3381">
        <w:t xml:space="preserve">nig’s theorem states that, in bipartite graph, size of minimum vertex cover equals size of maximum matching  </w:t>
      </w:r>
      <w:r>
        <w:fldChar w:fldCharType="begin" w:fldLock="1"/>
      </w:r>
      <w:r w:rsidR="00344802">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0]","plainTextFormattedCitation":"[10]","previouslyFormattedCitation":"[10]"},"properties":{"noteIndex":0},"schema":"https://github.com/citation-style-language/schema/raw/master/csl-citation.json"}</w:instrText>
      </w:r>
      <w:r>
        <w:fldChar w:fldCharType="separate"/>
      </w:r>
      <w:r w:rsidR="00EC70FC" w:rsidRPr="00EC70FC">
        <w:rPr>
          <w:noProof/>
        </w:rPr>
        <w:t>[10]</w:t>
      </w:r>
      <w:r>
        <w:fldChar w:fldCharType="end"/>
      </w:r>
    </w:p>
    <w:p w14:paraId="0643F0EC" w14:textId="47DB5EB8" w:rsidR="00763A6A" w:rsidRPr="009C4C01" w:rsidRDefault="00763A6A" w:rsidP="00763A6A">
      <w:r>
        <w:t xml:space="preserve">Construction of such a cover described is polynomial </w:t>
      </w:r>
      <w:r>
        <w:fldChar w:fldCharType="begin" w:fldLock="1"/>
      </w:r>
      <w:r w:rsidR="00344802">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1, pp. 74–75]","plainTextFormattedCitation":"[11, pp. 74–75]","previouslyFormattedCitation":"[11, pp. 74–75]"},"properties":{"noteIndex":0},"schema":"https://github.com/citation-style-language/schema/raw/master/csl-citation.json"}</w:instrText>
      </w:r>
      <w:r>
        <w:fldChar w:fldCharType="separate"/>
      </w:r>
      <w:r w:rsidR="00EC70FC" w:rsidRPr="00EC70FC">
        <w:rPr>
          <w:noProof/>
        </w:rPr>
        <w:t>[11, pp. 74–75]</w:t>
      </w:r>
      <w:r>
        <w:fldChar w:fldCharType="end"/>
      </w:r>
      <w:r>
        <w:t>.</w:t>
      </w:r>
    </w:p>
    <w:p w14:paraId="10766685" w14:textId="77777777" w:rsidR="00763A6A" w:rsidRDefault="00763A6A" w:rsidP="00763A6A">
      <w:pPr>
        <w:pStyle w:val="Heading3"/>
      </w:pPr>
      <w:r>
        <w:t>Hopcroft-Karp algorithm</w:t>
      </w:r>
    </w:p>
    <w:p w14:paraId="2947AEF8" w14:textId="55E00DD2" w:rsidR="00763A6A" w:rsidRDefault="00763A6A" w:rsidP="00763A6A">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344802">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2]","plainTextFormattedCitation":"[12]","previouslyFormattedCitation":"[12]"},"properties":{"noteIndex":0},"schema":"https://github.com/citation-style-language/schema/raw/master/csl-citation.json"}</w:instrText>
      </w:r>
      <w:r>
        <w:fldChar w:fldCharType="separate"/>
      </w:r>
      <w:r w:rsidR="00EC70FC" w:rsidRPr="00EC70FC">
        <w:rPr>
          <w:noProof/>
        </w:rPr>
        <w:t>[12]</w:t>
      </w:r>
      <w:r>
        <w:fldChar w:fldCharType="end"/>
      </w:r>
      <w:r>
        <w:t xml:space="preserve"> </w:t>
      </w:r>
    </w:p>
    <w:p w14:paraId="0F7F0FED" w14:textId="0CA24081" w:rsidR="000B0F32" w:rsidRDefault="000B0F32" w:rsidP="00BE44B4">
      <w:r>
        <w:t>Definitions:</w:t>
      </w:r>
    </w:p>
    <w:p w14:paraId="5990EC42" w14:textId="61335822" w:rsidR="000B0F32" w:rsidRDefault="000B0F32" w:rsidP="00BE44B4">
      <w:r>
        <w:t xml:space="preserve">Edge is </w:t>
      </w:r>
      <w:r w:rsidRPr="00BE44B4">
        <w:rPr>
          <w:b/>
          <w:bCs/>
        </w:rPr>
        <w:t>matched</w:t>
      </w:r>
      <w:r>
        <w:t xml:space="preserve"> if it belongs to a matching </w:t>
      </w:r>
      <m:oMath>
        <m:r>
          <w:rPr>
            <w:rFonts w:ascii="Cambria Math" w:hAnsi="Cambria Math"/>
          </w:rPr>
          <m:t>M</m:t>
        </m:r>
      </m:oMath>
      <w:r>
        <w:t xml:space="preserve">. Vertex is called </w:t>
      </w:r>
      <w:r w:rsidRPr="00BE44B4">
        <w:rPr>
          <w:b/>
          <w:bCs/>
        </w:rPr>
        <w:t>free</w:t>
      </w:r>
      <w:r>
        <w:t xml:space="preserve"> if it is not incident to a matched edge. </w:t>
      </w:r>
      <w:r w:rsidRPr="00BE44B4">
        <w:rPr>
          <w:b/>
          <w:bCs/>
        </w:rPr>
        <w:t>A</w:t>
      </w:r>
      <w:r w:rsidR="00BE44B4" w:rsidRPr="00BE44B4">
        <w:rPr>
          <w:b/>
          <w:bCs/>
        </w:rPr>
        <w:t>ugmenting</w:t>
      </w:r>
      <w:r w:rsidRPr="00BE44B4">
        <w:rPr>
          <w:b/>
          <w:bCs/>
        </w:rPr>
        <w:t xml:space="preserve"> path</w:t>
      </w:r>
      <w:r>
        <w:t xml:space="preserve"> is a path through the graph which starting and ending vertices are free and </w:t>
      </w:r>
      <w:r w:rsidR="00BE44B4">
        <w:t>the edges alternate between matched and not matched.</w:t>
      </w:r>
    </w:p>
    <w:p w14:paraId="3E1031D7" w14:textId="01E89811" w:rsidR="00763A6A" w:rsidRDefault="00763A6A" w:rsidP="00BE44B4">
      <w:r>
        <w:t xml:space="preserve">Main observation for the algorithm: having some matching </w:t>
      </w:r>
      <m:oMath>
        <m:r>
          <w:rPr>
            <w:rFonts w:ascii="Cambria Math" w:hAnsi="Cambria Math"/>
          </w:rPr>
          <m:t>M</m:t>
        </m:r>
      </m:oMath>
      <w:r>
        <w:t xml:space="preserve"> and an augmenting path </w:t>
      </w:r>
      <m:oMath>
        <m:r>
          <w:rPr>
            <w:rFonts w:ascii="Cambria Math" w:hAnsi="Cambria Math"/>
          </w:rPr>
          <m:t>P</m:t>
        </m:r>
      </m:oMath>
      <w:r>
        <w:t xml:space="preserve">,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0E54E577" w14:textId="77777777" w:rsidR="00763A6A" w:rsidRDefault="00763A6A" w:rsidP="00763A6A">
      <w:r>
        <w:t xml:space="preserve">Consider </w:t>
      </w:r>
      <m:oMath>
        <m:r>
          <w:rPr>
            <w:rFonts w:ascii="Cambria Math" w:hAnsi="Cambria Math"/>
          </w:rPr>
          <m:t>(L, R)</m:t>
        </m:r>
      </m:oMath>
      <w:r>
        <w:t xml:space="preserve"> bipartite graph. The algorithm starts breadth-first search from </w:t>
      </w:r>
      <m:oMath>
        <m:r>
          <w:rPr>
            <w:rFonts w:ascii="Cambria Math" w:hAnsi="Cambria Math"/>
          </w:rPr>
          <m:t>L</m:t>
        </m:r>
      </m:oMath>
      <w:r>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t xml:space="preserve">continues until exhaustion or alternating path is found. That way, for each layer of </w:t>
      </w:r>
      <m:oMath>
        <m:r>
          <w:rPr>
            <w:rFonts w:ascii="Cambria Math" w:hAnsi="Cambria Math"/>
          </w:rPr>
          <m:t>BFS</m:t>
        </m:r>
      </m:oMath>
      <w:r>
        <w:t xml:space="preserve">, </w:t>
      </w:r>
      <w:r>
        <w:rPr>
          <w:i/>
          <w:iCs/>
        </w:rPr>
        <w:t>maximal</w:t>
      </w:r>
      <w:r>
        <w:t xml:space="preserve"> set of vertex-disjoint augmenting paths is found. Taking symmetric difference of current matching and union of those paths will increase the size of the matching by the number of augmenting paths found.</w:t>
      </w:r>
    </w:p>
    <w:p w14:paraId="66784927" w14:textId="77777777" w:rsidR="00A87F31" w:rsidRDefault="00A87F31" w:rsidP="00AA2872">
      <w:pPr>
        <w:pStyle w:val="Heading3"/>
      </w:pPr>
      <w:r>
        <w:t>Crown lemma</w:t>
      </w:r>
    </w:p>
    <w:p w14:paraId="2F9B3A4E" w14:textId="35E4E3A5" w:rsidR="00A87F31" w:rsidRDefault="00A87F31" w:rsidP="00AA2872">
      <w:r>
        <w:tab/>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
    <w:p w14:paraId="711893B5" w14:textId="77777777" w:rsidR="00A87F31" w:rsidRDefault="00A87F31" w:rsidP="00AA2872">
      <w:pPr>
        <w:pStyle w:val="ListParagraph"/>
        <w:numPr>
          <w:ilvl w:val="0"/>
          <w:numId w:val="4"/>
        </w:numPr>
      </w:pPr>
      <w:r>
        <w:t>Matching of size k+1</w:t>
      </w:r>
    </w:p>
    <w:p w14:paraId="56E76AA2" w14:textId="77777777" w:rsidR="00A87F31" w:rsidRDefault="00A87F31" w:rsidP="00AA2872">
      <w:pPr>
        <w:pStyle w:val="ListParagraph"/>
        <w:numPr>
          <w:ilvl w:val="0"/>
          <w:numId w:val="4"/>
        </w:numPr>
      </w:pPr>
      <w:r>
        <w:t xml:space="preserve">Non-empty crown decomposition </w:t>
      </w:r>
    </w:p>
    <w:p w14:paraId="06F2A7A4" w14:textId="77777777" w:rsidR="00A87F31" w:rsidRDefault="00A87F31" w:rsidP="00AA2872"/>
    <w:p w14:paraId="2615E970" w14:textId="7A7C5324" w:rsidR="00A87F31" w:rsidRDefault="009A0EA2" w:rsidP="00AA2872">
      <w:r>
        <w:t>High-level description of the algorithm</w:t>
      </w:r>
      <w:r w:rsidR="00A87F31">
        <w:t>:</w:t>
      </w:r>
    </w:p>
    <w:p w14:paraId="31A943A2" w14:textId="77777777" w:rsidR="00A87F31" w:rsidRDefault="00A87F31" w:rsidP="00AA2872"/>
    <w:p w14:paraId="45945E71" w14:textId="77777777" w:rsidR="00A87F31" w:rsidRDefault="00A87F31" w:rsidP="00AA2872">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A2872">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A2872">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of </w:t>
      </w:r>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A2872">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A2872">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r w:rsidRPr="00A87F31">
        <w:rPr>
          <w:rStyle w:val="fontstyle01"/>
          <w:rFonts w:ascii="Garamond" w:hAnsi="Garamond"/>
          <w:i w:val="0"/>
          <w:iCs w:val="0"/>
          <w:sz w:val="24"/>
          <w:szCs w:val="24"/>
        </w:rPr>
        <w:t xml:space="preserve">and </w:t>
      </w:r>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AA2872">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Konig’s theorem)</w:t>
      </w:r>
    </w:p>
    <w:p w14:paraId="2A0B5013" w14:textId="2274548E" w:rsidR="009A0EA2" w:rsidRPr="009A0EA2" w:rsidRDefault="007B094B" w:rsidP="009A0EA2">
      <w:pPr>
        <w:pStyle w:val="ListParagraph"/>
        <w:numPr>
          <w:ilvl w:val="0"/>
          <w:numId w:val="8"/>
        </w:numPr>
        <w:rPr>
          <w:iCs/>
        </w:rPr>
      </w:pPr>
      <w:r>
        <w:rPr>
          <w:rStyle w:val="fontstyle01"/>
          <w:rFonts w:ascii="Garamond" w:hAnsi="Garamond"/>
          <w:i w:val="0"/>
          <w:color w:val="auto"/>
          <w:sz w:val="24"/>
          <w:szCs w:val="24"/>
        </w:rPr>
        <w:t xml:space="preserve">We can show that </w:t>
      </w:r>
      <m:oMath>
        <m:r>
          <m:rPr>
            <m:sty m:val="p"/>
          </m:rPr>
          <w:rPr>
            <w:rStyle w:val="fontstyle01"/>
            <w:rFonts w:ascii="Cambria Math" w:hAnsi="Cambria Math"/>
            <w:color w:val="auto"/>
            <w:sz w:val="24"/>
            <w:szCs w:val="24"/>
          </w:rPr>
          <m:t xml:space="preserve">X </m:t>
        </m:r>
        <m:r>
          <m:rPr>
            <m:sty m:val="p"/>
          </m:rPr>
          <w:rPr>
            <w:rStyle w:val="fontstyle01"/>
            <w:rFonts w:ascii="Cambria Math" w:hAnsi="Cambria Math"/>
            <w:color w:val="auto"/>
            <w:sz w:val="24"/>
            <w:szCs w:val="24"/>
          </w:rPr>
          <m:t>∪</m:t>
        </m:r>
        <m:sSub>
          <m:sSubPr>
            <m:ctrlPr>
              <w:rPr>
                <w:rStyle w:val="fontstyle01"/>
                <w:rFonts w:ascii="Cambria Math" w:hAnsi="Cambria Math"/>
                <w:i w:val="0"/>
                <w:iCs w:val="0"/>
                <w:color w:val="auto"/>
                <w:sz w:val="24"/>
                <w:szCs w:val="24"/>
              </w:rPr>
            </m:ctrlPr>
          </m:sSubPr>
          <m:e>
            <m:r>
              <m:rPr>
                <m:sty m:val="p"/>
              </m:rPr>
              <w:rPr>
                <w:rStyle w:val="fontstyle01"/>
                <w:rFonts w:ascii="Cambria Math" w:hAnsi="Cambria Math"/>
                <w:color w:val="auto"/>
                <w:sz w:val="24"/>
                <w:szCs w:val="24"/>
              </w:rPr>
              <m:t>V</m:t>
            </m:r>
          </m:e>
          <m:sub>
            <m:r>
              <m:rPr>
                <m:sty m:val="p"/>
              </m:rPr>
              <w:rPr>
                <w:rStyle w:val="fontstyle01"/>
                <w:rFonts w:ascii="Cambria Math" w:hAnsi="Cambria Math"/>
                <w:color w:val="auto"/>
                <w:sz w:val="24"/>
                <w:szCs w:val="24"/>
              </w:rPr>
              <m:t xml:space="preserve">m </m:t>
            </m:r>
          </m:sub>
        </m:sSub>
        <m:r>
          <m:rPr>
            <m:sty m:val="p"/>
          </m:rPr>
          <w:rPr>
            <w:rStyle w:val="fontstyle01"/>
            <w:rFonts w:ascii="Cambria Math" w:hAnsi="Cambria Math"/>
            <w:color w:val="auto"/>
            <w:sz w:val="24"/>
            <w:szCs w:val="24"/>
          </w:rPr>
          <m:t>≠</m:t>
        </m:r>
        <m:r>
          <m:rPr>
            <m:sty m:val="p"/>
          </m:rPr>
          <w:rPr>
            <w:rStyle w:val="fontstyle01"/>
            <w:rFonts w:ascii="Cambria Math" w:hAnsi="Cambria Math"/>
            <w:color w:val="auto"/>
            <w:sz w:val="24"/>
            <w:szCs w:val="24"/>
          </w:rPr>
          <m:t>∅</m:t>
        </m:r>
      </m:oMath>
      <w:r>
        <w:rPr>
          <w:rStyle w:val="fontstyle01"/>
          <w:rFonts w:ascii="Garamond" w:hAnsi="Garamond"/>
          <w:i w:val="0"/>
          <w:iCs w:val="0"/>
          <w:color w:val="auto"/>
          <w:sz w:val="24"/>
          <w:szCs w:val="24"/>
        </w:rPr>
        <w:t xml:space="preserve"> </w:t>
      </w:r>
      <w:r>
        <w:rPr>
          <w:rStyle w:val="fontstyle01"/>
          <w:rFonts w:ascii="Garamond" w:hAnsi="Garamond"/>
          <w:i w:val="0"/>
          <w:iCs w:val="0"/>
          <w:color w:val="auto"/>
          <w:sz w:val="24"/>
          <w:szCs w:val="24"/>
        </w:rPr>
        <w:fldChar w:fldCharType="begin" w:fldLock="1"/>
      </w:r>
      <w:r w:rsidR="00EC70FC">
        <w:rPr>
          <w:rStyle w:val="fontstyle01"/>
          <w:rFonts w:ascii="Garamond" w:hAnsi="Garamond"/>
          <w:i w:val="0"/>
          <w:iCs w:val="0"/>
          <w:color w:val="auto"/>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8","uris":["http://www.mendeley.com/documents/?uuid=27b61fc3-da57-384e-b11c-6f1aecbb2613"]}],"mendeley":{"formattedCitation":"[3, p. 28]","plainTextFormattedCitation":"[3, p. 28]","previouslyFormattedCitation":"[3, p. 28]"},"properties":{"noteIndex":0},"schema":"https://github.com/citation-style-language/schema/raw/master/csl-citation.json"}</w:instrText>
      </w:r>
      <w:r>
        <w:rPr>
          <w:rStyle w:val="fontstyle01"/>
          <w:rFonts w:ascii="Garamond" w:hAnsi="Garamond"/>
          <w:i w:val="0"/>
          <w:iCs w:val="0"/>
          <w:color w:val="auto"/>
          <w:sz w:val="24"/>
          <w:szCs w:val="24"/>
        </w:rPr>
        <w:fldChar w:fldCharType="separate"/>
      </w:r>
      <w:r w:rsidRPr="007B094B">
        <w:rPr>
          <w:rStyle w:val="fontstyle01"/>
          <w:rFonts w:ascii="Garamond" w:hAnsi="Garamond"/>
          <w:i w:val="0"/>
          <w:iCs w:val="0"/>
          <w:noProof/>
          <w:color w:val="auto"/>
          <w:sz w:val="24"/>
          <w:szCs w:val="24"/>
        </w:rPr>
        <w:t>[3, p. 28]</w:t>
      </w:r>
      <w:r>
        <w:rPr>
          <w:rStyle w:val="fontstyle01"/>
          <w:rFonts w:ascii="Garamond" w:hAnsi="Garamond"/>
          <w:i w:val="0"/>
          <w:iCs w:val="0"/>
          <w:color w:val="auto"/>
          <w:sz w:val="24"/>
          <w:szCs w:val="24"/>
        </w:rPr>
        <w:fldChar w:fldCharType="end"/>
      </w:r>
      <w:r>
        <w:rPr>
          <w:rStyle w:val="fontstyle01"/>
          <w:rFonts w:ascii="Garamond" w:hAnsi="Garamond"/>
          <w:i w:val="0"/>
          <w:iCs w:val="0"/>
          <w:color w:val="auto"/>
          <w:sz w:val="24"/>
          <w:szCs w:val="24"/>
        </w:rPr>
        <w:t xml:space="preserve">. </w:t>
      </w:r>
      <w:r w:rsidRPr="007B094B">
        <w:t xml:space="preserve">Let </w:t>
      </w:r>
      <m:oMath>
        <m:r>
          <w:rPr>
            <w:rFonts w:ascii="Cambria Math" w:hAnsi="Cambria Math"/>
          </w:rPr>
          <m:t>M</m:t>
        </m:r>
        <m:r>
          <w:rPr>
            <w:rFonts w:ascii="Cambria Math" w:hAnsi="Cambria Math" w:cs="Cambria Math"/>
          </w:rPr>
          <m:t>''</m:t>
        </m:r>
      </m:oMath>
      <w:r w:rsidRPr="007B094B">
        <w:rPr>
          <w:i/>
          <w:iCs/>
        </w:rPr>
        <w:t xml:space="preserve"> </w:t>
      </w:r>
      <w:r w:rsidRPr="007B094B">
        <w:t xml:space="preserve">denote the subset of </w:t>
      </w:r>
      <m:oMath>
        <m:r>
          <w:rPr>
            <w:rFonts w:ascii="Cambria Math" w:hAnsi="Cambria Math"/>
          </w:rPr>
          <m:t>M</m:t>
        </m:r>
        <m:r>
          <w:rPr>
            <w:rFonts w:ascii="Cambria Math" w:hAnsi="Cambria Math"/>
          </w:rPr>
          <m:t>'</m:t>
        </m:r>
      </m:oMath>
      <w:r w:rsidRPr="007B094B">
        <w:rPr>
          <w:i/>
          <w:iCs/>
        </w:rPr>
        <w:t xml:space="preserve"> </w:t>
      </w:r>
      <w:r w:rsidRPr="007B094B">
        <w:t xml:space="preserve">such that every edge from </w:t>
      </w:r>
      <m:oMath>
        <m:r>
          <w:rPr>
            <w:rFonts w:ascii="Cambria Math" w:hAnsi="Cambria Math"/>
          </w:rPr>
          <m:t>M</m:t>
        </m:r>
        <m:r>
          <w:rPr>
            <w:rFonts w:ascii="Cambria Math" w:hAnsi="Cambria Math" w:cs="Cambria Math"/>
          </w:rPr>
          <m:t>''</m:t>
        </m:r>
      </m:oMath>
      <w:r w:rsidRPr="007B094B">
        <w:rPr>
          <w:i/>
          <w:iCs/>
        </w:rPr>
        <w:t xml:space="preserve"> </w:t>
      </w:r>
      <w:r w:rsidRPr="007B094B">
        <w:t>has</w:t>
      </w:r>
      <w:r w:rsidR="009A0EA2">
        <w:t xml:space="preserve"> </w:t>
      </w:r>
      <w:r w:rsidRPr="007B094B">
        <w:t xml:space="preserve">exactly one endpoint in </w:t>
      </w:r>
      <m:oMath>
        <m:r>
          <w:rPr>
            <w:rFonts w:ascii="Cambria Math" w:hAnsi="Cambria Math"/>
          </w:rPr>
          <m:t xml:space="preserve">X ∩ </m:t>
        </m:r>
        <m:sSub>
          <m:sSubPr>
            <m:ctrlPr>
              <w:rPr>
                <w:rFonts w:ascii="Cambria Math" w:hAnsi="Cambria Math"/>
                <w:i/>
                <w:iCs/>
              </w:rPr>
            </m:ctrlPr>
          </m:sSubPr>
          <m:e>
            <m:r>
              <w:rPr>
                <w:rFonts w:ascii="Cambria Math" w:hAnsi="Cambria Math"/>
              </w:rPr>
              <m:t>V</m:t>
            </m:r>
          </m:e>
          <m:sub>
            <m:r>
              <w:rPr>
                <w:rFonts w:ascii="Cambria Math" w:hAnsi="Cambria Math"/>
              </w:rPr>
              <m:t>m</m:t>
            </m:r>
          </m:sub>
        </m:sSub>
      </m:oMath>
      <w:r w:rsidRPr="007B094B">
        <w:rPr>
          <w:i/>
          <w:iCs/>
        </w:rPr>
        <w:t xml:space="preserve"> </w:t>
      </w:r>
      <w:r w:rsidRPr="007B094B">
        <w:t xml:space="preserve">and let </w:t>
      </w:r>
      <m:oMath>
        <m:sSub>
          <m:sSubPr>
            <m:ctrlPr>
              <w:rPr>
                <w:rFonts w:ascii="Cambria Math" w:hAnsi="Cambria Math"/>
                <w:i/>
                <w:iCs/>
              </w:rPr>
            </m:ctrlPr>
          </m:sSubPr>
          <m:e>
            <m:r>
              <w:rPr>
                <w:rFonts w:ascii="Cambria Math" w:hAnsi="Cambria Math"/>
              </w:rPr>
              <m:t>V</m:t>
            </m:r>
          </m:e>
          <m:sub>
            <m:r>
              <w:rPr>
                <w:rFonts w:ascii="Cambria Math" w:hAnsi="Cambria Math"/>
              </w:rPr>
              <m:t>m''</m:t>
            </m:r>
          </m:sub>
        </m:sSub>
      </m:oMath>
      <w:r w:rsidRPr="007B094B">
        <w:rPr>
          <w:i/>
          <w:iCs/>
        </w:rPr>
        <w:t xml:space="preserve"> </w:t>
      </w:r>
      <w:r w:rsidRPr="007B094B">
        <w:t>denote the set of endpoints of</w:t>
      </w:r>
      <w:r w:rsidR="009A0EA2">
        <w:t xml:space="preserve"> </w:t>
      </w:r>
      <w:r w:rsidRPr="007B094B">
        <w:t xml:space="preserve">edges in </w:t>
      </w:r>
      <m:oMath>
        <m:r>
          <w:rPr>
            <w:rFonts w:ascii="Cambria Math" w:hAnsi="Cambria Math"/>
          </w:rPr>
          <m:t>M</m:t>
        </m:r>
        <m:r>
          <w:rPr>
            <w:rFonts w:ascii="Cambria Math" w:hAnsi="Cambria Math" w:cs="Cambria Math"/>
          </w:rPr>
          <m:t>*</m:t>
        </m:r>
      </m:oMath>
      <w:r w:rsidRPr="007B094B">
        <w:t>.</w:t>
      </w:r>
    </w:p>
    <w:p w14:paraId="63DC8FFE" w14:textId="77777777" w:rsidR="009A0EA2" w:rsidRPr="009A0EA2" w:rsidRDefault="009A0EA2" w:rsidP="009A0EA2">
      <w:pPr>
        <w:pStyle w:val="ListParagraph"/>
        <w:ind w:left="1080"/>
        <w:rPr>
          <w:iCs/>
        </w:rPr>
      </w:pPr>
    </w:p>
    <w:p w14:paraId="2CDEF3C6" w14:textId="77777777" w:rsidR="009A0EA2" w:rsidRDefault="007B094B" w:rsidP="009A0EA2">
      <w:pPr>
        <w:pStyle w:val="ListParagraph"/>
        <w:ind w:left="1080"/>
      </w:pPr>
      <w:r>
        <w:t xml:space="preserve">We define head: </w:t>
      </w:r>
      <m:oMath>
        <m:r>
          <w:rPr>
            <w:rFonts w:ascii="Cambria Math" w:hAnsi="Cambria Math"/>
          </w:rPr>
          <m:t xml:space="preserve">H = X ∩ </m:t>
        </m:r>
        <m:sSub>
          <m:sSubPr>
            <m:ctrlPr>
              <w:rPr>
                <w:rFonts w:ascii="Cambria Math" w:hAnsi="Cambria Math"/>
                <w:i/>
              </w:rPr>
            </m:ctrlPr>
          </m:sSubPr>
          <m:e>
            <m:r>
              <w:rPr>
                <w:rFonts w:ascii="Cambria Math" w:hAnsi="Cambria Math"/>
              </w:rPr>
              <m:t>V</m:t>
            </m:r>
          </m:e>
          <m:sub>
            <m:r>
              <w:rPr>
                <w:rFonts w:ascii="Cambria Math" w:hAnsi="Cambria Math"/>
              </w:rPr>
              <m:t>m</m:t>
            </m:r>
            <m:r>
              <w:rPr>
                <w:rFonts w:ascii="Cambria Math" w:hAnsi="Cambria Math"/>
              </w:rPr>
              <m:t>''</m:t>
            </m:r>
          </m:sub>
        </m:sSub>
      </m:oMath>
      <w:r>
        <w:t xml:space="preserve">, </w:t>
      </w:r>
      <w:r w:rsidRPr="007B094B">
        <w:t xml:space="preserve">crown </w:t>
      </w:r>
      <m:oMath>
        <m:r>
          <w:rPr>
            <w:rFonts w:ascii="Cambria Math" w:hAnsi="Cambria Math"/>
          </w:rPr>
          <m:t xml:space="preserve">C =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 ∩ I</m:t>
        </m:r>
      </m:oMath>
      <w:r w:rsidRPr="007B094B">
        <w:t>,</w:t>
      </w:r>
      <w:r w:rsidR="009A0EA2">
        <w:t xml:space="preserve"> </w:t>
      </w:r>
      <w:r w:rsidRPr="007B094B">
        <w:t>and the remaining part</w:t>
      </w:r>
    </w:p>
    <w:p w14:paraId="1493B5E6" w14:textId="21C0BE40" w:rsidR="009A0EA2" w:rsidRPr="009A0EA2" w:rsidRDefault="007B094B" w:rsidP="009A0EA2">
      <w:pPr>
        <w:pStyle w:val="ListParagraph"/>
        <w:ind w:left="1080"/>
        <w:rPr>
          <w:iCs/>
        </w:rPr>
      </w:pPr>
      <m:oMath>
        <m:r>
          <w:rPr>
            <w:rFonts w:ascii="Cambria Math" w:hAnsi="Cambria Math"/>
          </w:rPr>
          <m:t xml:space="preserve">R = V (G) \ (C </m:t>
        </m:r>
        <m:r>
          <w:rPr>
            <w:rFonts w:ascii="Cambria Math" w:hAnsi="Cambria Math" w:cs="Cambria Math"/>
          </w:rPr>
          <m:t>∪</m:t>
        </m:r>
        <m:r>
          <w:rPr>
            <w:rFonts w:ascii="Cambria Math" w:hAnsi="Cambria Math"/>
          </w:rPr>
          <m:t xml:space="preserve"> H) = V (G) \ </m:t>
        </m:r>
        <m:sSub>
          <m:sSubPr>
            <m:ctrlPr>
              <w:rPr>
                <w:rFonts w:ascii="Cambria Math" w:hAnsi="Cambria Math"/>
                <w:i/>
              </w:rPr>
            </m:ctrlPr>
          </m:sSubPr>
          <m:e>
            <m:r>
              <w:rPr>
                <w:rFonts w:ascii="Cambria Math" w:hAnsi="Cambria Math"/>
              </w:rPr>
              <m:t>V</m:t>
            </m:r>
          </m:e>
          <m:sub>
            <m:r>
              <w:rPr>
                <w:rFonts w:ascii="Cambria Math" w:hAnsi="Cambria Math"/>
              </w:rPr>
              <m:t>m''</m:t>
            </m:r>
          </m:sub>
        </m:sSub>
      </m:oMath>
      <w:r w:rsidRPr="007B094B">
        <w:t>.</w:t>
      </w:r>
    </w:p>
    <w:p w14:paraId="3E749E71" w14:textId="77777777" w:rsidR="00A87F31" w:rsidRDefault="00A87F31" w:rsidP="00AA2872"/>
    <w:p w14:paraId="2BD79448" w14:textId="6F01732C" w:rsidR="00B24474" w:rsidRPr="00B24474" w:rsidRDefault="00B24474" w:rsidP="00AA2872">
      <w:pPr>
        <w:pStyle w:val="Heading2"/>
        <w:rPr>
          <w:rFonts w:ascii="Times New Roman" w:hAnsi="Times New Roman" w:cs="Times New Roman"/>
          <w:b/>
          <w:bCs/>
          <w:sz w:val="36"/>
          <w:szCs w:val="36"/>
        </w:rPr>
      </w:pPr>
      <w:bookmarkStart w:id="9" w:name="_Toc7563313"/>
      <w:r w:rsidRPr="00B24474">
        <w:t>Branching</w:t>
      </w:r>
      <w:r w:rsidR="00960C86">
        <w:t xml:space="preserve"> and bounding</w:t>
      </w:r>
      <w:bookmarkEnd w:id="9"/>
    </w:p>
    <w:p w14:paraId="0860545E" w14:textId="24059888" w:rsidR="000D0106" w:rsidRPr="00B24474" w:rsidRDefault="00960C86" w:rsidP="00BF77E4">
      <w:r>
        <w:t>Bounded search trees</w:t>
      </w:r>
      <w:r w:rsidR="00B24474" w:rsidRPr="00B24474">
        <w:t xml:space="preserve">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00B24474" w:rsidRPr="003A1C9D">
        <w:rPr>
          <w:i/>
          <w:iCs/>
        </w:rPr>
        <w:t>branches</w:t>
      </w:r>
      <w:r w:rsidR="00B24474" w:rsidRPr="00B24474">
        <w:t xml:space="preserve"> on the vertex, and creates two subproblems - one where given vertex is included in VC and on where it is not. Then the same operation </w:t>
      </w:r>
      <w:r w:rsidR="005A7AD4">
        <w:t xml:space="preserve">is made recursively </w:t>
      </w:r>
      <w:r w:rsidR="00B24474" w:rsidRPr="00B24474">
        <w:t xml:space="preserve">on just created subproblems. </w:t>
      </w:r>
      <w:r w:rsidR="005A7AD4">
        <w:t>One may interpret t</w:t>
      </w:r>
      <w:r w:rsidR="00B24474" w:rsidRPr="00B24474">
        <w:t xml:space="preserve">he algorithm as a search tree, with the root being the original problem, and if we find a </w:t>
      </w:r>
      <w:r w:rsidR="003A1C9D" w:rsidRPr="00B24474">
        <w:t>solution,</w:t>
      </w:r>
      <w:r w:rsidR="00B24474" w:rsidRPr="00B24474">
        <w:t xml:space="preserve"> we terminate the algorithm. In decision version of </w:t>
      </w:r>
      <w:r w:rsidR="003A1C9D" w:rsidRPr="00B24474">
        <w:t>VC,</w:t>
      </w:r>
      <w:r w:rsidR="00B24474" w:rsidRPr="00B24474">
        <w:t xml:space="preserve"> we can </w:t>
      </w:r>
      <w:r w:rsidR="00BF77E4">
        <w:t>limit</w:t>
      </w:r>
      <w:r w:rsidR="00B24474" w:rsidRPr="00B24474">
        <w:t xml:space="preserve"> the size of the search tree created by branching </w:t>
      </w:r>
      <w:r w:rsidR="00BF77E4">
        <w:t xml:space="preserve">only in such a way so that it decreases the parameter </w:t>
      </w:r>
      <w:r w:rsidR="00B24474" w:rsidRPr="00B24474">
        <w:t xml:space="preserve">- thus bounded search trees belong to FPT algorithms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9F4584" w:rsidRPr="009F4584">
        <w:rPr>
          <w:noProof/>
        </w:rPr>
        <w:t>[3, p. 51]</w:t>
      </w:r>
      <w:r w:rsidR="000D0106">
        <w:fldChar w:fldCharType="end"/>
      </w:r>
      <w:r w:rsidR="000D0106">
        <w:t>.</w:t>
      </w:r>
    </w:p>
    <w:p w14:paraId="72915530" w14:textId="77777777" w:rsidR="00B24474" w:rsidRPr="00B24474" w:rsidRDefault="00B24474" w:rsidP="00AA2872">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AA2872">
      <w:pPr>
        <w:rPr>
          <w:rFonts w:ascii="Times New Roman" w:hAnsi="Times New Roman" w:cs="Times New Roman"/>
        </w:rPr>
      </w:pPr>
      <w:r>
        <w:t>Choice of</w:t>
      </w:r>
      <w:r w:rsidR="00B24474" w:rsidRPr="00B24474">
        <w:t xml:space="preserve"> the vertex that we branch on </w:t>
      </w:r>
      <w:r>
        <w:t xml:space="preserve">can be don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is chosen</w:t>
      </w:r>
      <w:r w:rsidR="00B24474" w:rsidRPr="00B24474">
        <w:t>.</w:t>
      </w:r>
    </w:p>
    <w:p w14:paraId="1C616689" w14:textId="6EADD9B7" w:rsidR="00B24474" w:rsidRPr="00B24474" w:rsidRDefault="005A7AD4" w:rsidP="00AA2872">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AA2872">
      <w:r w:rsidRPr="00B24474">
        <w:t xml:space="preserve">Running time of this algorithm is going to be </w:t>
      </w:r>
    </w:p>
    <w:p w14:paraId="2EEB707C" w14:textId="77777777" w:rsidR="003A4BBD" w:rsidRPr="003A1C9D" w:rsidRDefault="003A4BBD" w:rsidP="00AA2872"/>
    <w:p w14:paraId="194707E3" w14:textId="77777777" w:rsidR="00B24474" w:rsidRPr="003A4BBD" w:rsidRDefault="003A1C9D" w:rsidP="00AA2872">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AA2872"/>
    <w:p w14:paraId="6C6567AB" w14:textId="7F579E4E" w:rsidR="00B24474" w:rsidRDefault="005A7AD4" w:rsidP="00AA2872">
      <w:r>
        <w:t>Time</w:t>
      </w:r>
      <w:r w:rsidR="00B24474" w:rsidRPr="00B24474">
        <w:t xml:space="preserve"> taken by each node is </w:t>
      </w:r>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AA2872">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AA2872">
      <w:pPr>
        <w:rPr>
          <w:lang w:val="de-DE"/>
        </w:rPr>
      </w:pPr>
    </w:p>
    <w:p w14:paraId="4D8CE4C0" w14:textId="2196F77D" w:rsidR="00B24474" w:rsidRPr="00B24474" w:rsidRDefault="001F468C" w:rsidP="00AA2872">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AA2872"/>
    <w:p w14:paraId="2B4DB3D7" w14:textId="6762CE2D" w:rsidR="00B24474" w:rsidRDefault="00B24474" w:rsidP="00AA2872">
      <w:pPr>
        <w:rPr>
          <w:rStyle w:val="fontstyle01"/>
          <w:rFonts w:ascii="Garamond" w:hAnsi="Garamond"/>
          <w:i w:val="0"/>
          <w:iCs w:val="0"/>
          <w:sz w:val="22"/>
          <w:szCs w:val="22"/>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2CA5510F" w14:textId="5E246322" w:rsidR="00BF77E4" w:rsidRDefault="00BF77E4" w:rsidP="00BF77E4">
      <w:pPr>
        <w:pStyle w:val="Heading3"/>
      </w:pPr>
      <w:r>
        <w:t>Bounding</w:t>
      </w:r>
    </w:p>
    <w:p w14:paraId="3FAB3683" w14:textId="732BA6FE" w:rsidR="00BF77E4" w:rsidRPr="000D0106" w:rsidRDefault="00BF77E4" w:rsidP="00D93479">
      <w:pPr>
        <w:ind w:firstLine="720"/>
      </w:pPr>
      <w:r>
        <w:t xml:space="preserve">Branch method can be bound by calculating a minimum bound for a given branch and comparing it to the parameter. If minimum bound is bigger than the parameter, branch is rejected, </w:t>
      </w:r>
      <w:r w:rsidR="00D93479">
        <w:t xml:space="preserve">and pursued further otherwise. </w:t>
      </w:r>
    </w:p>
    <w:p w14:paraId="5EF8FC9F" w14:textId="6084D737" w:rsidR="00B24474" w:rsidRPr="00B24474" w:rsidRDefault="00B24474" w:rsidP="00AA2872">
      <w:pPr>
        <w:pStyle w:val="Heading2"/>
        <w:rPr>
          <w:rFonts w:ascii="Times New Roman" w:hAnsi="Times New Roman" w:cs="Times New Roman"/>
          <w:b/>
          <w:bCs/>
          <w:sz w:val="27"/>
          <w:szCs w:val="27"/>
        </w:rPr>
      </w:pPr>
      <w:bookmarkStart w:id="10" w:name="_Toc7563314"/>
      <w:r w:rsidRPr="00B24474">
        <w:t>Vertex Cover Above LP</w:t>
      </w:r>
      <w:bookmarkEnd w:id="10"/>
    </w:p>
    <w:p w14:paraId="11003E79" w14:textId="09DA94F9" w:rsidR="00B24474" w:rsidRDefault="00B24474" w:rsidP="00AA2872">
      <w:r w:rsidRPr="00B24474">
        <w:t xml:space="preserve">“If the minimum value of linear programming formulation of VC problem </w:t>
      </w:r>
      <m:oMath>
        <m:r>
          <w:rPr>
            <w:rFonts w:ascii="Cambria Math" w:hAnsi="Cambria Math"/>
          </w:rPr>
          <m:t>LPVC(G)</m:t>
        </m:r>
      </m:oMath>
      <w:r w:rsidRPr="00B24474">
        <w:t xml:space="preserve"> is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5A7AD4">
        <w:t>.</w:t>
      </w:r>
    </w:p>
    <w:p w14:paraId="51697236" w14:textId="77777777" w:rsidR="000D0106" w:rsidRPr="000D0106" w:rsidRDefault="000D0106" w:rsidP="00AA2872"/>
    <w:p w14:paraId="554F5BAE" w14:textId="2820FDC2" w:rsidR="00B24474" w:rsidRPr="00B24474" w:rsidRDefault="00B24474" w:rsidP="00AA2872">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of </w:t>
      </w:r>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84AE2FA" w:rsidR="00B24474" w:rsidRPr="00B24474" w:rsidRDefault="00B24474" w:rsidP="00AA2872">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81290A">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81290A">
        <w:rPr>
          <w:rFonts w:ascii="Times New Roman" w:hAnsi="Times New Roman" w:cs="Times New Roman"/>
        </w:rPr>
        <w:instrText>̈</w:instrText>
      </w:r>
      <w:r w:rsidR="0081290A">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9F4584" w:rsidRPr="009F4584">
        <w:rPr>
          <w:noProof/>
        </w:rPr>
        <w:t>[13]</w:t>
      </w:r>
      <w:r w:rsidR="0044608E">
        <w:fldChar w:fldCharType="end"/>
      </w:r>
      <w:r w:rsidRPr="00B24474">
        <w:t>.</w:t>
      </w:r>
    </w:p>
    <w:p w14:paraId="37C6FA69" w14:textId="77777777" w:rsidR="00EC67BD" w:rsidRDefault="00EC67BD" w:rsidP="00AA2872"/>
    <w:p w14:paraId="71B493C4" w14:textId="7FC6EF9E" w:rsidR="006A0FC4" w:rsidRDefault="006A0FC4" w:rsidP="00AA2872">
      <w:pPr>
        <w:pStyle w:val="Heading3"/>
      </w:pPr>
      <w:r>
        <w:t>Above Guarantee Vertex Cover</w:t>
      </w:r>
    </w:p>
    <w:p w14:paraId="67815D7E" w14:textId="55604CF6" w:rsidR="005909EF" w:rsidRDefault="006A0FC4" w:rsidP="00AA2872">
      <w:r w:rsidRPr="009F4584">
        <w:t>Lokshtanov et al.</w:t>
      </w:r>
      <w:r>
        <w:fldChar w:fldCharType="begin" w:fldLock="1"/>
      </w:r>
      <w:r w:rsidR="0081290A">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81290A">
        <w:rPr>
          <w:rFonts w:ascii="Cambria Math" w:hAnsi="Cambria Math" w:cs="Cambria Math"/>
        </w:rPr>
        <w:instrText>∗</w:instrText>
      </w:r>
      <w:r w:rsidR="0081290A">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fldChar w:fldCharType="separate"/>
      </w:r>
      <w:r w:rsidR="009F4584" w:rsidRPr="009F4584">
        <w:rPr>
          <w:noProof/>
        </w:rPr>
        <w:t>[14]</w:t>
      </w:r>
      <w:r>
        <w:fldChar w:fldCharType="end"/>
      </w:r>
      <w:r w:rsidRPr="009F4584">
        <w:t xml:space="preserve"> provide </w:t>
      </w:r>
      <m:oMath>
        <m:r>
          <w:rPr>
            <w:rFonts w:ascii="Cambria Math" w:hAnsi="Cambria Math"/>
          </w:rPr>
          <m:t xml:space="preserve">Above Guarantee Vertex Cover </m:t>
        </m:r>
      </m:oMath>
      <w:r w:rsidRPr="009F4584">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rsidRPr="009F4584">
        <w:t xml:space="preserve">, where k is size of solution minus size of maximum matching in </w:t>
      </w:r>
      <m:oMath>
        <m:r>
          <w:rPr>
            <w:rFonts w:ascii="Cambria Math" w:hAnsi="Cambria Math"/>
          </w:rPr>
          <m:t>G</m:t>
        </m:r>
      </m:oMath>
      <w:r w:rsidRPr="009F4584">
        <w:t xml:space="preserve">. </w:t>
      </w:r>
      <w:r>
        <w:t xml:space="preserve">It is a feasible method for instance, where solution size is large, but maximal matching size is large as well.   </w:t>
      </w:r>
    </w:p>
    <w:p w14:paraId="55ACB864" w14:textId="77777777" w:rsidR="000B0F32" w:rsidRDefault="000B0F32" w:rsidP="000B0F32">
      <w:pPr>
        <w:pStyle w:val="Heading2"/>
      </w:pPr>
      <w:bookmarkStart w:id="11" w:name="_Toc7563315"/>
      <w:r>
        <w:t>Interleaving</w:t>
      </w:r>
      <w:bookmarkEnd w:id="11"/>
    </w:p>
    <w:p w14:paraId="5E2AA82C" w14:textId="58DCA5D9" w:rsidR="000B0F32" w:rsidRPr="00084670" w:rsidRDefault="000B0F32" w:rsidP="00AF12AB">
      <w:r>
        <w:t>Up until now, kernelizations were analysed independently. However, as decomposition proceeds, additional reductions can be often realized by re-application of previous preprocessing methods</w:t>
      </w:r>
      <w:r>
        <w:fldChar w:fldCharType="begin" w:fldLock="1"/>
      </w:r>
      <w:r w:rsidR="00EC7B5E">
        <w:instrText>ADDIN CSL_CITATION {"citationItems":[{"id":"ITEM-1","itemData":{"DOI":"http://dx.doi.org/10.1016/S0020-0190(00)00004-1","ISSN":"0020-0190","abstract":"A fixed-parameter-tractable algorithm, or FPT algorithm for short, gets an instance (I,k) as its input and has to decide whether (I,k)</w:instrText>
      </w:r>
      <w:r w:rsidR="00EC7B5E">
        <w:rPr>
          <w:rFonts w:ascii="Cambria Math" w:hAnsi="Cambria Math" w:cs="Cambria Math"/>
        </w:rPr>
        <w:instrText>∈</w:instrText>
      </w:r>
      <w:r w:rsidR="00EC7B5E">
        <w:instrText>L for some parameterized problem L. Many parameterized algorithms work in two stages: reduction to a problem kernel and bounded search tree. Their time complexity is then of the form O(p(|I|)+q(k)</w:instrText>
      </w:r>
      <w:r w:rsidR="00EC7B5E">
        <w:rPr>
          <w:rFonts w:cs="Garamond"/>
        </w:rPr>
        <w:instrText>ξ</w:instrText>
      </w:r>
      <w:r w:rsidR="00EC7B5E">
        <w:instrText>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EC7B5E" w:rsidRPr="00EC7B5E">
        <w:rPr>
          <w:noProof/>
        </w:rPr>
        <w:t>[15]</w:t>
      </w:r>
      <w:r>
        <w:fldChar w:fldCharType="end"/>
      </w:r>
      <w:r>
        <w:t xml:space="preserve">. In context of </w:t>
      </w:r>
      <w:r w:rsidR="00BE44B4">
        <w:t>FPT,</w:t>
      </w:r>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EC7B5E">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EC7B5E" w:rsidRPr="00EC7B5E">
        <w:rPr>
          <w:noProof/>
        </w:rPr>
        <w:t>[16]</w:t>
      </w:r>
      <w:r>
        <w:fldChar w:fldCharType="end"/>
      </w:r>
      <w:r>
        <w:t>.</w:t>
      </w:r>
      <w:r w:rsidR="00BE44B4">
        <w:t xml:space="preserve"> In the implementation</w:t>
      </w:r>
      <w:r w:rsidR="00AF12AB">
        <w:t>, two versions of interleaving are implemented:</w:t>
      </w:r>
      <w:r w:rsidR="00BE44B4">
        <w:t xml:space="preserve"> ‘local’ </w:t>
      </w:r>
      <w:r w:rsidR="00AF12AB">
        <w:t xml:space="preserve">where, </w:t>
      </w:r>
      <w:r w:rsidR="00BE44B4">
        <w:t>only vertices neighbouring the one branched on are considered when applying preprocessing rules</w:t>
      </w:r>
      <w:r w:rsidR="00AF12AB">
        <w:t>, and ‘naïve’, where all vertices are iterated upon until the instance cannot be reduced anymore</w:t>
      </w:r>
      <w:r w:rsidR="00BE44B4">
        <w:t xml:space="preserve">. </w:t>
      </w:r>
    </w:p>
    <w:p w14:paraId="48F1D88A" w14:textId="149FA65D" w:rsidR="0064062A" w:rsidRDefault="0064062A" w:rsidP="0064062A">
      <w:pPr>
        <w:pStyle w:val="Heading2"/>
      </w:pPr>
      <w:bookmarkStart w:id="12" w:name="_Toc7563316"/>
      <w:r>
        <w:t>Non-standard vertex-degree based parametrizations of Vertex Cover</w:t>
      </w:r>
      <w:bookmarkEnd w:id="12"/>
    </w:p>
    <w:p w14:paraId="485EDF73" w14:textId="77777777" w:rsidR="00EC70FC" w:rsidRDefault="0064062A" w:rsidP="00EC70FC">
      <w:r>
        <w:tab/>
        <w:t xml:space="preserve">There is an alternative approach to </w:t>
      </w:r>
      <m:oMath>
        <m:r>
          <w:rPr>
            <w:rFonts w:ascii="Cambria Math" w:hAnsi="Cambria Math"/>
          </w:rPr>
          <m:t>V-C</m:t>
        </m:r>
      </m:oMath>
      <w:r>
        <w:t xml:space="preserve"> in case of large instances</w:t>
      </w:r>
      <w:r w:rsidR="00763A6A">
        <w:t xml:space="preserve">. If </w:t>
      </w:r>
      <w:r w:rsidR="00EC70FC">
        <w:t xml:space="preserve">a graph has </w:t>
      </w:r>
      <m:oMath>
        <m:r>
          <w:rPr>
            <w:rFonts w:ascii="Cambria Math" w:hAnsi="Cambria Math"/>
          </w:rPr>
          <m:t>m</m:t>
        </m:r>
      </m:oMath>
      <w:r w:rsidR="00EC70FC">
        <w:t xml:space="preserve"> edges and all degrees are bound from above by </w:t>
      </w:r>
      <m:oMath>
        <m:r>
          <w:rPr>
            <w:rFonts w:ascii="Cambria Math" w:hAnsi="Cambria Math"/>
          </w:rPr>
          <m:t>B</m:t>
        </m:r>
      </m:oMath>
      <w:r w:rsidR="00EC70FC">
        <w:t xml:space="preserve">, we know that vertex cover will be at least of cardinality </w:t>
      </w:r>
      <m:oMath>
        <m:r>
          <w:rPr>
            <w:rFonts w:ascii="Cambria Math" w:hAnsi="Cambria Math"/>
          </w:rPr>
          <m:t>m/B</m:t>
        </m:r>
      </m:oMath>
      <w:r w:rsidR="00EC70FC">
        <w:t xml:space="preserve">. Therefore, </w:t>
      </w:r>
      <m:oMath>
        <m:r>
          <w:rPr>
            <w:rFonts w:ascii="Cambria Math" w:hAnsi="Cambria Math"/>
          </w:rPr>
          <m:t>V-C</m:t>
        </m:r>
      </m:oMath>
      <w:r w:rsidR="00EC70FC">
        <w:t xml:space="preserve"> can be parametrized as follows:</w:t>
      </w:r>
    </w:p>
    <w:p w14:paraId="22652452" w14:textId="4AA878A6" w:rsidR="0064062A" w:rsidRPr="00EC70FC" w:rsidRDefault="00EC70FC" w:rsidP="00EC70FC">
      <w:r>
        <w:t xml:space="preserve">For </w:t>
      </w:r>
      <m:oMath>
        <m:r>
          <w:rPr>
            <w:rFonts w:ascii="Cambria Math" w:hAnsi="Cambria Math"/>
          </w:rPr>
          <m:t>G</m:t>
        </m:r>
      </m:oMath>
      <w:r>
        <w:t xml:space="preserve"> where </w:t>
      </w:r>
      <m:oMath>
        <m:r>
          <w:rPr>
            <w:rFonts w:ascii="Cambria Math" w:hAnsi="Cambria Math"/>
          </w:rPr>
          <m:t>∀ v∈V</m:t>
        </m:r>
        <m:d>
          <m:dPr>
            <m:ctrlPr>
              <w:rPr>
                <w:rFonts w:ascii="Cambria Math" w:hAnsi="Cambria Math"/>
                <w:i/>
              </w:rPr>
            </m:ctrlPr>
          </m:dPr>
          <m:e>
            <m:r>
              <w:rPr>
                <w:rFonts w:ascii="Cambria Math" w:hAnsi="Cambria Math"/>
              </w:rPr>
              <m:t>G</m:t>
            </m:r>
          </m:e>
        </m:d>
        <m:r>
          <w:rPr>
            <w:rFonts w:ascii="Cambria Math" w:hAnsi="Cambria Math"/>
          </w:rPr>
          <m:t xml:space="preserve"> .  N</m:t>
        </m:r>
        <m:d>
          <m:dPr>
            <m:ctrlPr>
              <w:rPr>
                <w:rFonts w:ascii="Cambria Math" w:hAnsi="Cambria Math"/>
                <w:i/>
              </w:rPr>
            </m:ctrlPr>
          </m:dPr>
          <m:e>
            <m:r>
              <w:rPr>
                <w:rFonts w:ascii="Cambria Math" w:hAnsi="Cambria Math"/>
              </w:rPr>
              <m:t>v</m:t>
            </m:r>
          </m:e>
        </m:d>
        <m:r>
          <w:rPr>
            <w:rFonts w:ascii="Cambria Math" w:hAnsi="Cambria Math"/>
          </w:rPr>
          <m:t>≤B</m:t>
        </m:r>
      </m:oMath>
      <w:r>
        <w:t xml:space="preserve">, and </w:t>
      </w:r>
      <m:oMath>
        <m:r>
          <w:rPr>
            <w:rFonts w:ascii="Cambria Math" w:hAnsi="Cambria Math"/>
          </w:rPr>
          <m:t>k</m:t>
        </m:r>
      </m:oMath>
      <w:r>
        <w:t xml:space="preserve">, is there a vertex cover with at most </w:t>
      </w:r>
      <m:oMath>
        <m:f>
          <m:fPr>
            <m:ctrlPr>
              <w:rPr>
                <w:rFonts w:ascii="Cambria Math" w:hAnsi="Cambria Math"/>
                <w:i/>
              </w:rPr>
            </m:ctrlPr>
          </m:fPr>
          <m:num>
            <m:r>
              <w:rPr>
                <w:rFonts w:ascii="Cambria Math" w:hAnsi="Cambria Math"/>
              </w:rPr>
              <m:t>m</m:t>
            </m:r>
          </m:num>
          <m:den>
            <m:r>
              <w:rPr>
                <w:rFonts w:ascii="Cambria Math" w:hAnsi="Cambria Math"/>
              </w:rPr>
              <m:t>B</m:t>
            </m:r>
          </m:den>
        </m:f>
        <m:r>
          <w:rPr>
            <w:rFonts w:ascii="Cambria Math" w:hAnsi="Cambria Math"/>
          </w:rPr>
          <m:t xml:space="preserve">+k </m:t>
        </m:r>
      </m:oMath>
      <w:r>
        <w:t>vertices?</w:t>
      </w:r>
      <w:r>
        <w:fldChar w:fldCharType="begin" w:fldLock="1"/>
      </w:r>
      <w:r w:rsidR="00EC7B5E">
        <w:instrText>ADDIN CSL_CITATION {"citationItems":[{"id":"ITEM-1","itemData":{"abstract":"We study the well-known Vertex Cover problem parameter-ized above and below tight bounds. We show that two of the parameter-izations (both were suggested by Mahajan, Raman and Sikdar, J. Computer and System Sciences, 75(2):137-153, 2009) are fixed-parameter tractable and two other parameterizations are W[1]-hard (one of them is, in fact, W[2]-hard).","author":[{"dropping-particle":"","family":"Gutin","given":"Gregory","non-dropping-particle":"","parse-names":false,"suffix":""},{"dropping-particle":"","family":"Kim","given":"Eun Jung","non-dropping-particle":"","parse-names":false,"suffix":""},{"dropping-particle":"","family":"Lampis","given":"Michael","non-dropping-particle":"","parse-names":false,"suffix":""},{"dropping-particle":"","family":"Mitsou","given":"Valia","non-dropping-particle":"","parse-names":false,"suffix":""}],"id":"ITEM-1","issued":{"date-parts":[["0"]]},"title":"Vertex Cover Problem Parameterized Above and Below Tight Bounds","type":"report"},"uris":["http://www.mendeley.com/documents/?uuid=c180521c-f0a4-3368-93fd-3fbee7f91a46"]}],"mendeley":{"formattedCitation":"[17]","plainTextFormattedCitation":"[17]","previouslyFormattedCitation":"[17]"},"properties":{"noteIndex":0},"schema":"https://github.com/citation-style-language/schema/raw/master/csl-citation.json"}</w:instrText>
      </w:r>
      <w:r>
        <w:fldChar w:fldCharType="separate"/>
      </w:r>
      <w:r w:rsidR="00EC7B5E" w:rsidRPr="00EC7B5E">
        <w:rPr>
          <w:noProof/>
        </w:rPr>
        <w:t>[17]</w:t>
      </w:r>
      <w:r>
        <w:fldChar w:fldCharType="end"/>
      </w:r>
      <w:r>
        <w:t xml:space="preserve">. </w:t>
      </w:r>
      <w:r w:rsidRPr="00EC70FC">
        <w:t xml:space="preserve">Gutin, </w:t>
      </w:r>
      <w:r>
        <w:t>Kim</w:t>
      </w:r>
      <w:r w:rsidRPr="00EC70FC">
        <w:t xml:space="preserve">, </w:t>
      </w:r>
      <w:r>
        <w:t xml:space="preserve">Lampis </w:t>
      </w:r>
      <w:r w:rsidRPr="00EC70FC">
        <w:t xml:space="preserve">and </w:t>
      </w:r>
      <w:r>
        <w:t xml:space="preserve">Mitsou in this paper provide number of similar formulations of </w:t>
      </w:r>
      <m:oMath>
        <m:r>
          <w:rPr>
            <w:rFonts w:ascii="Cambria Math" w:hAnsi="Cambria Math"/>
          </w:rPr>
          <m:t>V-C</m:t>
        </m:r>
      </m:oMath>
      <w:r>
        <w:t>, which will not be focused on further in this work.</w:t>
      </w:r>
    </w:p>
    <w:p w14:paraId="650AB35D" w14:textId="191EE738" w:rsidR="00173634" w:rsidRDefault="00173634" w:rsidP="007879CA">
      <w:pPr>
        <w:pStyle w:val="Heading1"/>
      </w:pPr>
      <w:bookmarkStart w:id="13" w:name="_Toc7563317"/>
      <w:r>
        <w:t>Chapter 4:</w:t>
      </w:r>
      <w:r w:rsidR="00AB7566">
        <w:t xml:space="preserve"> Design</w:t>
      </w:r>
      <w:r w:rsidR="007879CA">
        <w:t xml:space="preserve"> and testing</w:t>
      </w:r>
      <w:bookmarkEnd w:id="13"/>
    </w:p>
    <w:p w14:paraId="7B47A1C3" w14:textId="0C421E13" w:rsidR="00966D91" w:rsidRDefault="002664B9" w:rsidP="00966D91">
      <w:r>
        <w:tab/>
        <w:t>In Design chapter, justification of the choice of tooling for the project is presented along the alternatives, implemented modules and their functionality are described. Pseudocode for crucial parts of the final version of the algorithm is offered. Tools for profiling the performance of the program are given (cProfile, timeit and performance_counter()</w:t>
      </w:r>
      <w:r w:rsidR="00E7638E">
        <w:rPr>
          <w:rStyle w:val="FootnoteReference"/>
        </w:rPr>
        <w:footnoteReference w:id="2"/>
      </w:r>
      <w:r>
        <w:t xml:space="preserve">) and those are used to identify </w:t>
      </w:r>
      <w:r w:rsidR="00966D91">
        <w:t>inefficient parts of the implementation. Corrections are proposed, and advanced version of the program is benchmarked against initial one over PACE problem instances, which proves that changes were justified and shortened the runtime of the program considerably.</w:t>
      </w:r>
    </w:p>
    <w:p w14:paraId="7A877D59" w14:textId="4535ECD4" w:rsidR="00966D91" w:rsidRDefault="00966D91" w:rsidP="00966D91">
      <w:pPr>
        <w:pStyle w:val="Heading2"/>
      </w:pPr>
      <w:bookmarkStart w:id="14" w:name="_Toc7563318"/>
      <w:r>
        <w:t>Programming language considerations</w:t>
      </w:r>
      <w:bookmarkEnd w:id="14"/>
    </w:p>
    <w:p w14:paraId="3DA2D2C1" w14:textId="16815932" w:rsidR="00AF12AB" w:rsidRDefault="00AF12AB" w:rsidP="00AF12AB">
      <w:pPr>
        <w:ind w:firstLine="720"/>
      </w:pPr>
      <w:r>
        <w:t>Several libraries to implement the algorithm were considered</w:t>
      </w:r>
      <w:r>
        <w:rPr>
          <w:rStyle w:val="FootnoteReference"/>
        </w:rPr>
        <w:footnoteReference w:id="3"/>
      </w:r>
      <w:r>
        <w:t>. There are advantages to using a pre-written library – focus is placed solely on developing algorithms. However writing data structures from the ground up allows more fine-grained control over how the program performs.</w:t>
      </w:r>
    </w:p>
    <w:p w14:paraId="2A7C0863" w14:textId="77777777" w:rsidR="00AF12AB" w:rsidRDefault="00AF12AB" w:rsidP="00AF12AB">
      <w:r>
        <w:t>I have chosen to implement the solver using Python and iGraph library</w:t>
      </w:r>
      <w:r>
        <w:rPr>
          <w:rStyle w:val="FootnoteReference"/>
        </w:rPr>
        <w:footnoteReference w:id="4"/>
      </w:r>
      <w:r>
        <w:t xml:space="preserve">. </w:t>
      </w:r>
    </w:p>
    <w:p w14:paraId="60B742A2" w14:textId="77777777" w:rsidR="00AF12AB" w:rsidRPr="00AF12AB" w:rsidRDefault="00AF12AB" w:rsidP="00AF12AB"/>
    <w:p w14:paraId="6A69A878" w14:textId="1E075704" w:rsidR="009F5646" w:rsidRDefault="00C111F3" w:rsidP="00AF12AB">
      <w:r w:rsidRPr="00C111F3">
        <w:t>Main</w:t>
      </w:r>
      <w:r>
        <w:t xml:space="preserve"> </w:t>
      </w:r>
      <w:r w:rsidR="009F5646" w:rsidRPr="00C111F3">
        <w:t>trade</w:t>
      </w:r>
      <w:r w:rsidR="009F5646" w:rsidRPr="009F5646">
        <w:t xml:space="preserve">-off of using Python instead of C or </w:t>
      </w:r>
      <w:r w:rsidR="00A71A26">
        <w:t>iGraph</w:t>
      </w:r>
      <w:r w:rsidR="009F5646" w:rsidRPr="009F5646">
        <w:t>’s implement</w:t>
      </w:r>
      <w:r w:rsidR="009F5646">
        <w:t>ation in C is lack of control over memory allocation</w:t>
      </w:r>
      <w:r w:rsidR="009F5646" w:rsidRPr="009F5646">
        <w:t>.</w:t>
      </w:r>
      <w:r w:rsidR="009F5646">
        <w:t xml:space="preserve"> According to benchmarks</w:t>
      </w:r>
      <w:r w:rsidR="00FB5FD3">
        <w:rPr>
          <w:rStyle w:val="FootnoteReference"/>
        </w:rPr>
        <w:footnoteReference w:id="5"/>
      </w:r>
      <w:r w:rsidR="009F5646">
        <w:t xml:space="preserve">, </w:t>
      </w:r>
      <w:r w:rsidR="00A71A26">
        <w:t>iGraph</w:t>
      </w:r>
      <w:r w:rsidR="009F5646">
        <w:t xml:space="preserve"> implementation in python does not differ in speed of particular functions over </w:t>
      </w:r>
      <w:r w:rsidR="00AF12AB">
        <w:t xml:space="preserve">iGraph library in </w:t>
      </w:r>
      <w:r w:rsidR="009F5646">
        <w:t xml:space="preserve">C and R. On the other side, due to being higher-level language, using Python allowed to </w:t>
      </w:r>
      <w:r w:rsidR="001B6CC7">
        <w:t>write functions in a concise manner.</w:t>
      </w:r>
    </w:p>
    <w:p w14:paraId="0DA319BE" w14:textId="77777777" w:rsidR="001B6CC7" w:rsidRDefault="001B6CC7" w:rsidP="001B6CC7">
      <w:pPr>
        <w:pStyle w:val="Heading2"/>
      </w:pPr>
      <w:bookmarkStart w:id="15" w:name="_Toc7563319"/>
      <w:r>
        <w:t>Implementation</w:t>
      </w:r>
      <w:bookmarkEnd w:id="15"/>
    </w:p>
    <w:p w14:paraId="451F4FCF" w14:textId="77777777" w:rsidR="001B6CC7" w:rsidRDefault="001B6CC7" w:rsidP="001B6CC7">
      <w:r>
        <w:t xml:space="preserve">Implementation of </w:t>
      </w:r>
      <m:oMath>
        <m:r>
          <w:rPr>
            <w:rFonts w:ascii="Cambria Math" w:hAnsi="Cambria Math"/>
          </w:rPr>
          <m:t>Vertex-Cover</m:t>
        </m:r>
      </m:oMath>
      <w:r>
        <w:t xml:space="preserve"> solver is divided into separate modules serving different purposes:</w:t>
      </w:r>
    </w:p>
    <w:p w14:paraId="5D45A478" w14:textId="36335F99" w:rsidR="001B6CC7" w:rsidRDefault="001B6CC7" w:rsidP="00CC0D45">
      <w:pPr>
        <w:pStyle w:val="ListParagraph"/>
        <w:numPr>
          <w:ilvl w:val="0"/>
          <w:numId w:val="3"/>
        </w:numPr>
      </w:pPr>
      <w:r>
        <w:t>vc_solver.py –</w:t>
      </w:r>
      <w:r w:rsidR="00CC0D45">
        <w:t xml:space="preserve">main program to solve </w:t>
      </w:r>
      <m:oMath>
        <m:r>
          <w:rPr>
            <w:rFonts w:ascii="Cambria Math" w:hAnsi="Cambria Math"/>
          </w:rPr>
          <m:t>V-C</m:t>
        </m:r>
      </m:oMath>
      <w:r w:rsidR="00CC0D45">
        <w:t xml:space="preserve"> instances. I</w:t>
      </w:r>
      <w:r>
        <w:t xml:space="preserve">t also has performance measures to compare different versions of kernels. Those measures use Python’s performance counter </w:t>
      </w:r>
      <w:r>
        <w:rPr>
          <w:rStyle w:val="FootnoteReference"/>
        </w:rPr>
        <w:footnoteReference w:id="6"/>
      </w:r>
      <w:r>
        <w:t>, which is a default tool for benchmarking in Python modules</w:t>
      </w:r>
      <w:r>
        <w:fldChar w:fldCharType="begin" w:fldLock="1"/>
      </w:r>
      <w:r w:rsidR="00EC7B5E">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18, p. 633]","plainTextFormattedCitation":"[18, p. 633]","previouslyFormattedCitation":"[18, p. 633]"},"properties":{"noteIndex":0},"schema":"https://github.com/citation-style-language/schema/raw/master/csl-citation.json"}</w:instrText>
      </w:r>
      <w:r>
        <w:fldChar w:fldCharType="separate"/>
      </w:r>
      <w:r w:rsidR="00EC7B5E" w:rsidRPr="00EC7B5E">
        <w:rPr>
          <w:noProof/>
        </w:rPr>
        <w:t>[18, p. 633]</w:t>
      </w:r>
      <w:r>
        <w:fldChar w:fldCharType="end"/>
      </w:r>
      <w:r>
        <w:t xml:space="preserve">, and number of vertices in the graph visited, saving them to performance log. </w:t>
      </w:r>
    </w:p>
    <w:p w14:paraId="53C37B7D" w14:textId="77777777" w:rsidR="001B6CC7" w:rsidRDefault="001B6CC7" w:rsidP="001B6CC7">
      <w:pPr>
        <w:pStyle w:val="ListParagraph"/>
        <w:numPr>
          <w:ilvl w:val="0"/>
          <w:numId w:val="3"/>
        </w:numPr>
      </w:pPr>
      <w:r>
        <w:t>vc_preprocessing.py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preprocessing rules together: apply_preprocessing, which applies all the rules until none of them diminishes the size of the instance, and no_param_preprocessing, which applies those rules that do not require the instance to be parametrized.</w:t>
      </w:r>
    </w:p>
    <w:p w14:paraId="0D6559D5" w14:textId="211907C6" w:rsidR="001B6CC7" w:rsidRDefault="001B6CC7" w:rsidP="001B6CC7">
      <w:pPr>
        <w:pStyle w:val="ListParagraph"/>
        <w:numPr>
          <w:ilvl w:val="0"/>
          <w:numId w:val="3"/>
        </w:numPr>
      </w:pPr>
      <w:r>
        <w:t xml:space="preserve">Crown_decomposition.py – this module provides a crown decomposition kernel for </w:t>
      </w:r>
      <m:oMath>
        <m:r>
          <w:rPr>
            <w:rFonts w:ascii="Cambria Math" w:hAnsi="Cambria Math"/>
          </w:rPr>
          <m:t>K-Vertex-Cover</m:t>
        </m:r>
      </m:oMath>
      <w:r>
        <w:t>. Additionally, it implements: finding maximal matching (greedy), Hopcroft-Karp algorithm to find maximum matching in bipartite graph, Konig’s theorem to get minimum Vertex Cover from maximum matching in bipartite graph</w:t>
      </w:r>
      <w:r>
        <w:fldChar w:fldCharType="begin" w:fldLock="1"/>
      </w:r>
      <w:r w:rsidR="00EC7B5E">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fldChar w:fldCharType="separate"/>
      </w:r>
      <w:r w:rsidR="00EC7B5E" w:rsidRPr="00EC7B5E">
        <w:rPr>
          <w:noProof/>
        </w:rPr>
        <w:t>[19]</w:t>
      </w:r>
      <w:r>
        <w:fldChar w:fldCharType="end"/>
      </w:r>
    </w:p>
    <w:p w14:paraId="0433F7AE" w14:textId="77777777" w:rsidR="001B6CC7" w:rsidRDefault="001B6CC7" w:rsidP="001B6CC7">
      <w:pPr>
        <w:pStyle w:val="ListParagraph"/>
        <w:numPr>
          <w:ilvl w:val="0"/>
          <w:numId w:val="3"/>
        </w:numPr>
      </w:pPr>
      <w:r>
        <w:t>vc_io.py – module that creates iGraph graph instances from text files provided on PACE website. It is also used to export solutions to format required by PACE, as well as convert graph files to other formats for the sake of benchmarking the program with different sets of graphs.</w:t>
      </w:r>
    </w:p>
    <w:p w14:paraId="58B183A2" w14:textId="3503E5B8" w:rsidR="001B6CC7" w:rsidRDefault="001B6CC7" w:rsidP="007879CA">
      <w:pPr>
        <w:pStyle w:val="ListParagraph"/>
        <w:numPr>
          <w:ilvl w:val="0"/>
          <w:numId w:val="3"/>
        </w:numPr>
      </w:pPr>
      <w:r>
        <w:t xml:space="preserve">vc_checker.py – module to check correctness of other modules. </w:t>
      </w:r>
      <w:r w:rsidRPr="00FC238C">
        <w:rPr>
          <w:rStyle w:val="codeChar"/>
        </w:rPr>
        <w:t>check_correctness</w:t>
      </w:r>
      <w:r>
        <w:t>, given a graph and a vertex cover, verifies whether the solution is correct, though it does</w:t>
      </w:r>
      <w:r>
        <w:rPr>
          <w:i/>
          <w:iCs/>
        </w:rPr>
        <w:t xml:space="preserve"> </w:t>
      </w:r>
      <w:r>
        <w:t>not check whether it is optimal. There are also subroutines to check and visualize correctness of crown decomposition and maximal matching.</w:t>
      </w:r>
      <w:r w:rsidR="007879CA">
        <w:t xml:space="preserve"> Additionaly, checker includes simple plotting subroutine to visualize solutions using graphic library Pycairo</w:t>
      </w:r>
      <w:r w:rsidR="00771A68">
        <w:rPr>
          <w:rStyle w:val="FootnoteReference"/>
        </w:rPr>
        <w:footnoteReference w:id="7"/>
      </w:r>
    </w:p>
    <w:p w14:paraId="2D13CB40" w14:textId="457F7131" w:rsidR="001B6CC7" w:rsidRDefault="001B6CC7" w:rsidP="001B6CC7">
      <w:pPr>
        <w:pStyle w:val="ListParagraph"/>
        <w:numPr>
          <w:ilvl w:val="0"/>
          <w:numId w:val="3"/>
        </w:numPr>
      </w:pPr>
      <w:r>
        <w:t xml:space="preserve">branchbound.py – main function </w:t>
      </w:r>
      <w:r w:rsidRPr="00FC238C">
        <w:rPr>
          <w:rStyle w:val="codeChar"/>
        </w:rPr>
        <w:t>branch_and_reduce</w:t>
      </w:r>
      <w:r>
        <w:t xml:space="preserve"> is used to branch on for </w:t>
      </w:r>
      <m:oMath>
        <m:r>
          <w:rPr>
            <w:rFonts w:ascii="Cambria Math" w:hAnsi="Cambria Math"/>
          </w:rPr>
          <m:t>K-Vertex-Cover</m:t>
        </m:r>
      </m:oMath>
      <w:r>
        <w:t xml:space="preserve"> instances to which preprocessing cannot be applied. branch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EC7B5E">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0]","plainTextFormattedCitation":"[20]","previouslyFormattedCitation":"[20]"},"properties":{"noteIndex":0},"schema":"https://github.com/citation-style-language/schema/raw/master/csl-citation.json"}</w:instrText>
      </w:r>
      <w:r>
        <w:fldChar w:fldCharType="separate"/>
      </w:r>
      <w:r w:rsidR="00EC7B5E" w:rsidRPr="00EC7B5E">
        <w:rPr>
          <w:noProof/>
        </w:rPr>
        <w:t>[20]</w:t>
      </w:r>
      <w:r>
        <w:fldChar w:fldCharType="end"/>
      </w:r>
    </w:p>
    <w:p w14:paraId="6B691137" w14:textId="77777777" w:rsidR="001B6CC7" w:rsidRDefault="001B6CC7" w:rsidP="001B6CC7">
      <w:pPr>
        <w:pStyle w:val="ListParagraph"/>
        <w:numPr>
          <w:ilvl w:val="0"/>
          <w:numId w:val="3"/>
        </w:numPr>
      </w:pPr>
      <w:r>
        <w:t xml:space="preserve">vc_profiler.py – to cut down and process data about function calls into human-readable format. Also provides auxiliary functions to retrieve size of solutions from solution files. </w:t>
      </w:r>
    </w:p>
    <w:p w14:paraId="38C6694F" w14:textId="78C89A51" w:rsidR="001B6CC7" w:rsidRDefault="001B6CC7" w:rsidP="00256E33">
      <w:pPr>
        <w:pStyle w:val="ListParagraph"/>
        <w:numPr>
          <w:ilvl w:val="0"/>
          <w:numId w:val="3"/>
        </w:numPr>
      </w:pPr>
      <w:r>
        <w:t xml:space="preserve">Graph_generator.py – function </w:t>
      </w:r>
      <w:r w:rsidRPr="009F39E5">
        <w:rPr>
          <w:rStyle w:val="codeChar"/>
        </w:rPr>
        <w:t>generate_random_graphs</w:t>
      </w:r>
      <w:r>
        <w:t xml:space="preserve"> generates graphs and saves them to a folder. Takes 4 arguments of: folder </w:t>
      </w:r>
      <w:r w:rsidR="00256E33">
        <w:t>to save graphs to</w:t>
      </w:r>
      <w:r>
        <w:t>, number of instances to create, vertices in each instance, density of a graph ( from 0 to 1).</w:t>
      </w:r>
    </w:p>
    <w:p w14:paraId="7E8D5841" w14:textId="0E3BECF4" w:rsidR="00256E33" w:rsidRPr="00256E33" w:rsidRDefault="00256E33" w:rsidP="00D76D24">
      <w:pPr>
        <w:pStyle w:val="ListParagraph"/>
        <w:numPr>
          <w:ilvl w:val="1"/>
          <w:numId w:val="3"/>
        </w:numPr>
        <w:rPr>
          <w:lang w:val="de-DE"/>
        </w:rPr>
      </w:pPr>
      <w:r w:rsidRPr="00256E33">
        <w:rPr>
          <w:lang w:val="de-DE"/>
        </w:rPr>
        <w:t xml:space="preserve">Usage: </w:t>
      </w:r>
      <w:r w:rsidRPr="00256E33">
        <w:rPr>
          <w:rStyle w:val="codeChar"/>
          <w:lang w:val="de-DE"/>
        </w:rPr>
        <w:t>python3 graph_generator.py f n v d</w:t>
      </w:r>
      <w:r w:rsidR="00D76D24">
        <w:rPr>
          <w:rStyle w:val="codeChar"/>
          <w:lang w:val="de-DE"/>
        </w:rPr>
        <w:t xml:space="preserve"> </w:t>
      </w:r>
    </w:p>
    <w:p w14:paraId="2EC2DF21" w14:textId="77777777" w:rsidR="001B6CC7" w:rsidRPr="00256E33" w:rsidRDefault="001B6CC7" w:rsidP="001B6CC7">
      <w:pPr>
        <w:rPr>
          <w:lang w:val="de-DE"/>
        </w:rPr>
      </w:pPr>
    </w:p>
    <w:p w14:paraId="04F6D041" w14:textId="74A18583" w:rsidR="001B6CC7" w:rsidRDefault="001B6CC7" w:rsidP="00CC0D45">
      <w:pPr>
        <w:ind w:firstLine="360"/>
      </w:pPr>
      <w:r>
        <w:t xml:space="preserve">When vc_solver is invoked, it requires one </w:t>
      </w:r>
      <w:r w:rsidR="00CC0D45">
        <w:t xml:space="preserve">positional </w:t>
      </w:r>
      <w:r>
        <w:t xml:space="preserve">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0BA00A3C" w14:textId="77777777" w:rsidR="001B6CC7" w:rsidRDefault="001B6CC7" w:rsidP="001B6CC7">
      <w:r>
        <w:t xml:space="preserve">Additional arguments taken by vc_solver are: </w:t>
      </w:r>
    </w:p>
    <w:p w14:paraId="15B55141" w14:textId="77777777" w:rsidR="001B6CC7" w:rsidRDefault="001B6CC7" w:rsidP="001B6CC7">
      <w:pPr>
        <w:pStyle w:val="ListParagraph"/>
        <w:numPr>
          <w:ilvl w:val="0"/>
          <w:numId w:val="3"/>
        </w:numPr>
      </w:pPr>
      <m:oMath>
        <m:r>
          <w:rPr>
            <w:rFonts w:ascii="Cambria Math" w:hAnsi="Cambria Math"/>
          </w:rPr>
          <m:t xml:space="preserve">-o </m:t>
        </m:r>
        <m:r>
          <m:rPr>
            <m:sty m:val="p"/>
          </m:rPr>
          <w:rPr>
            <w:rFonts w:ascii="Cambria Math" w:hAnsi="Cambria Math"/>
          </w:rPr>
          <m:t>{0,1,2,3,4,5}</m:t>
        </m:r>
      </m:oMath>
      <w:r>
        <w:t xml:space="preserve"> – choice of algorithm, where </w:t>
      </w:r>
    </w:p>
    <w:p w14:paraId="67FAD997" w14:textId="491DBAFA" w:rsidR="001B6CC7" w:rsidRDefault="001B6CC7" w:rsidP="001B6CC7">
      <w:pPr>
        <w:pStyle w:val="ListParagraph"/>
        <w:numPr>
          <w:ilvl w:val="1"/>
          <w:numId w:val="3"/>
        </w:numPr>
      </w:pPr>
      <w:r>
        <w:t>0 is naïve branching</w:t>
      </w:r>
      <w:r w:rsidR="00D76D24">
        <w:t xml:space="preserve"> on highest degree vertex</w:t>
      </w:r>
      <w:r>
        <w:t>,</w:t>
      </w:r>
    </w:p>
    <w:p w14:paraId="1D7A71CA" w14:textId="77777777" w:rsidR="001B6CC7" w:rsidRDefault="001B6CC7" w:rsidP="001B6CC7">
      <w:pPr>
        <w:pStyle w:val="ListParagraph"/>
        <w:numPr>
          <w:ilvl w:val="1"/>
          <w:numId w:val="3"/>
        </w:numPr>
      </w:pPr>
      <w:r>
        <w:t xml:space="preserve">1 is branch and bound – for each branch, upper bound is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1</m:t>
        </m:r>
      </m:oMath>
      <w:r>
        <w:t xml:space="preserve"> and lower bound is size of naively found maximal matching,</w:t>
      </w:r>
    </w:p>
    <w:p w14:paraId="7D6C167D" w14:textId="702110CE" w:rsidR="001B6CC7" w:rsidRDefault="001B6CC7" w:rsidP="00880965">
      <w:pPr>
        <w:pStyle w:val="ListParagraph"/>
        <w:numPr>
          <w:ilvl w:val="1"/>
          <w:numId w:val="3"/>
        </w:numPr>
      </w:pPr>
      <w:r>
        <w:t xml:space="preserve">2 –simple quadratic kernel – </w:t>
      </w:r>
      <w:r w:rsidR="00880965">
        <w:t xml:space="preserve">naïve </w:t>
      </w:r>
      <w:r>
        <w:t>preprocessing</w:t>
      </w:r>
      <w:r w:rsidR="00880965">
        <w:t>; each of the reduction</w:t>
      </w:r>
      <w:r>
        <w:t xml:space="preserve"> rules </w:t>
      </w:r>
      <w:r w:rsidR="00880965">
        <w:t xml:space="preserve">is </w:t>
      </w:r>
      <w:r>
        <w:t xml:space="preserve">applied </w:t>
      </w:r>
      <w:r w:rsidR="00880965">
        <w:t xml:space="preserve">to each of the vertices, </w:t>
      </w:r>
      <w:r>
        <w:t xml:space="preserve">in </w:t>
      </w:r>
      <w:r w:rsidR="00880965">
        <w:t xml:space="preserve">total </w:t>
      </w:r>
      <w:r>
        <w:t xml:space="preserve">time </w:t>
      </w:r>
      <m:oMath>
        <m:r>
          <w:rPr>
            <w:rFonts w:ascii="Cambria Math" w:hAnsi="Cambria Math"/>
          </w:rPr>
          <m:t>O(n)</m:t>
        </m:r>
      </m:oMath>
      <w:r>
        <w:t>,</w:t>
      </w:r>
    </w:p>
    <w:p w14:paraId="36A7BDE2" w14:textId="77777777" w:rsidR="001B6CC7" w:rsidRDefault="001B6CC7" w:rsidP="001B6CC7">
      <w:pPr>
        <w:pStyle w:val="ListParagraph"/>
        <w:numPr>
          <w:ilvl w:val="1"/>
          <w:numId w:val="3"/>
        </w:numPr>
      </w:pPr>
      <w:r>
        <w:t>3 – interleaving (preprocessing after each branch),</w:t>
      </w:r>
    </w:p>
    <w:p w14:paraId="5C2C6656" w14:textId="77777777" w:rsidR="001B6CC7" w:rsidRDefault="001B6CC7" w:rsidP="001B6CC7">
      <w:pPr>
        <w:pStyle w:val="ListParagraph"/>
        <w:numPr>
          <w:ilvl w:val="1"/>
          <w:numId w:val="3"/>
        </w:numPr>
      </w:pPr>
      <w:r>
        <w:t>4 – addition of crown decomposition (linear) kernel,</w:t>
      </w:r>
    </w:p>
    <w:p w14:paraId="2E5EC5EA" w14:textId="546E221C" w:rsidR="001B6CC7" w:rsidRDefault="001B6CC7" w:rsidP="001B6CC7">
      <w:pPr>
        <w:pStyle w:val="ListParagraph"/>
        <w:numPr>
          <w:ilvl w:val="1"/>
          <w:numId w:val="3"/>
        </w:numPr>
      </w:pPr>
      <w:r>
        <w:t>5 – local preprocessing</w:t>
      </w:r>
      <w:r w:rsidR="00B17DE7">
        <w:t xml:space="preserve"> (described in improvements)</w:t>
      </w:r>
      <w:r>
        <w:t xml:space="preserve">; </w:t>
      </w:r>
    </w:p>
    <w:p w14:paraId="04DB5F3A" w14:textId="77777777" w:rsidR="001B6CC7" w:rsidRDefault="001B6CC7" w:rsidP="001B6CC7">
      <w:pPr>
        <w:pStyle w:val="ListParagraph"/>
        <w:numPr>
          <w:ilvl w:val="0"/>
          <w:numId w:val="3"/>
        </w:numPr>
      </w:pPr>
      <m:oMath>
        <m:r>
          <w:rPr>
            <w:rFonts w:ascii="Cambria Math" w:hAnsi="Cambria Math"/>
          </w:rPr>
          <m:t>-d</m:t>
        </m:r>
      </m:oMath>
      <w:r>
        <w:t xml:space="preserve"> –draw each solution with iGraph’s graphics library</w:t>
      </w:r>
      <w:r w:rsidRPr="00960C86">
        <w:t xml:space="preserve"> </w:t>
      </w:r>
      <w:r>
        <w:t xml:space="preserve">(for graphs </w:t>
      </w:r>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visualisation takes considerable time to draw. This function was used only to check correctness and present the example solutions from famous benchmark.), </w:t>
      </w:r>
    </w:p>
    <w:p w14:paraId="6EE0F6E7" w14:textId="77777777" w:rsidR="001B6CC7" w:rsidRDefault="001B6CC7" w:rsidP="001B6CC7">
      <w:pPr>
        <w:pStyle w:val="ListParagraph"/>
        <w:numPr>
          <w:ilvl w:val="0"/>
          <w:numId w:val="3"/>
        </w:numPr>
      </w:pPr>
      <m:oMath>
        <m:r>
          <w:rPr>
            <w:rFonts w:ascii="Cambria Math" w:hAnsi="Cambria Math"/>
          </w:rPr>
          <m:t>-t TIMEOUT</m:t>
        </m:r>
      </m:oMath>
      <w:r>
        <w:t xml:space="preserve"> – set timeout on a single instance to </w:t>
      </w:r>
      <m:oMath>
        <m:r>
          <w:rPr>
            <w:rFonts w:ascii="Cambria Math" w:hAnsi="Cambria Math"/>
          </w:rPr>
          <m:t>TIMEOUT</m:t>
        </m:r>
      </m:oMath>
      <w:r>
        <w:t>,</w:t>
      </w:r>
    </w:p>
    <w:p w14:paraId="476CFD05" w14:textId="77777777" w:rsidR="001B6CC7" w:rsidRDefault="001B6CC7" w:rsidP="001B6CC7">
      <w:pPr>
        <w:pStyle w:val="ListParagraph"/>
        <w:numPr>
          <w:ilvl w:val="0"/>
          <w:numId w:val="3"/>
        </w:numPr>
      </w:pPr>
      <m:oMath>
        <m:r>
          <w:rPr>
            <w:rFonts w:ascii="Cambria Math" w:hAnsi="Cambria Math"/>
          </w:rPr>
          <m:t>-v {0,1,2,3}</m:t>
        </m:r>
      </m:oMath>
      <w:r>
        <w:t xml:space="preserve"> – verbosity of the program, mainly used for debugging purposes. When set to 0, program does not print to stdout. Each consecutive number produces information about kernelizations and branching with increasing granularity.</w:t>
      </w:r>
    </w:p>
    <w:p w14:paraId="3B338175" w14:textId="77777777" w:rsidR="001B6CC7" w:rsidRDefault="001B6CC7" w:rsidP="001B6CC7"/>
    <w:p w14:paraId="41FA3AC6" w14:textId="77777777" w:rsidR="001B6CC7" w:rsidRDefault="001B6CC7" w:rsidP="001B6CC7">
      <w:r>
        <w:t xml:space="preserve">Example usage: </w:t>
      </w:r>
    </w:p>
    <w:bookmarkStart w:id="16" w:name="_MON_1617796441"/>
    <w:bookmarkEnd w:id="16"/>
    <w:p w14:paraId="37AD8C88" w14:textId="77777777" w:rsidR="001B6CC7" w:rsidRDefault="001B6CC7" w:rsidP="001B6CC7">
      <w:pPr>
        <w:ind w:left="720"/>
      </w:pPr>
      <w:r>
        <w:object w:dxaOrig="9360" w:dyaOrig="246" w14:anchorId="5A7B8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37" type="#_x0000_t75" style="width:468.55pt;height:12.35pt" o:ole="">
            <v:imagedata r:id="rId11" o:title=""/>
          </v:shape>
          <o:OLEObject Type="Embed" ProgID="Word.OpenDocumentText.12" ShapeID="_x0000_i1837" DrawAspect="Content" ObjectID="_1618176378" r:id="rId12"/>
        </w:object>
      </w:r>
    </w:p>
    <w:p w14:paraId="17F505A4" w14:textId="77777777" w:rsidR="001B6CC7" w:rsidRDefault="001B6CC7" w:rsidP="001B6CC7"/>
    <w:p w14:paraId="2DE61BF4" w14:textId="77777777" w:rsidR="001B6CC7" w:rsidRDefault="001B6CC7" w:rsidP="001B6CC7">
      <w:r>
        <w:t>To get decomposition of running time for particular functions and primitives, use:</w:t>
      </w:r>
    </w:p>
    <w:bookmarkStart w:id="17" w:name="_MON_1617797185"/>
    <w:bookmarkEnd w:id="17"/>
    <w:p w14:paraId="6FCB1C08" w14:textId="77777777" w:rsidR="001B6CC7" w:rsidRPr="001439F7" w:rsidRDefault="001B6CC7" w:rsidP="001B6CC7">
      <w:pPr>
        <w:ind w:left="720"/>
      </w:pPr>
      <w:r w:rsidRPr="001439F7">
        <w:object w:dxaOrig="9360" w:dyaOrig="246" w14:anchorId="4F410D2B">
          <v:shape id="_x0000_i1838" type="#_x0000_t75" style="width:468.55pt;height:12.35pt" o:ole="">
            <v:imagedata r:id="rId13" o:title=""/>
          </v:shape>
          <o:OLEObject Type="Embed" ProgID="Word.OpenDocumentText.12" ShapeID="_x0000_i1838" DrawAspect="Content" ObjectID="_1618176379" r:id="rId14"/>
        </w:object>
      </w:r>
    </w:p>
    <w:p w14:paraId="5DFF482E" w14:textId="77777777" w:rsidR="001B6CC7" w:rsidRDefault="001B6CC7" w:rsidP="001B6CC7"/>
    <w:p w14:paraId="2580EE7F" w14:textId="77777777" w:rsidR="001B6CC7" w:rsidRDefault="001B6CC7" w:rsidP="001B6CC7">
      <w:r>
        <w:t>To run generated tests:</w:t>
      </w:r>
    </w:p>
    <w:p w14:paraId="5E4A332F" w14:textId="77777777" w:rsidR="001B6CC7" w:rsidRDefault="001B6CC7" w:rsidP="001B6CC7">
      <w:pPr>
        <w:pStyle w:val="code"/>
        <w:ind w:left="720"/>
      </w:pPr>
      <w:r>
        <w:t>python3 graph_generator [folder] [# of instances] [# of vertices in an instace] [density (0-1)]</w:t>
      </w:r>
    </w:p>
    <w:p w14:paraId="5F9A82FD" w14:textId="77777777" w:rsidR="001B6CC7" w:rsidRDefault="001B6CC7" w:rsidP="001B6CC7">
      <w:pPr>
        <w:pStyle w:val="code"/>
        <w:ind w:left="720"/>
      </w:pPr>
      <w:r>
        <w:t>python3 vc_solver [folder]</w:t>
      </w:r>
    </w:p>
    <w:p w14:paraId="45A019D9" w14:textId="77777777" w:rsidR="001B6CC7" w:rsidRPr="001439F7" w:rsidRDefault="001B6CC7" w:rsidP="001B6CC7">
      <w:pPr>
        <w:pStyle w:val="code"/>
      </w:pPr>
    </w:p>
    <w:p w14:paraId="2A0C6FED" w14:textId="77777777" w:rsidR="001B6CC7" w:rsidRDefault="001B6CC7" w:rsidP="001B6CC7">
      <w:r>
        <w:t>F</w:t>
      </w:r>
      <w:r w:rsidRPr="0003643C">
        <w:t>inally,</w:t>
      </w:r>
      <w:r>
        <w:t xml:space="preserve"> </w:t>
      </w:r>
      <w:r w:rsidRPr="00B46056">
        <w:rPr>
          <w:rStyle w:val="codeChar"/>
          <w:sz w:val="20"/>
          <w:szCs w:val="22"/>
        </w:rPr>
        <w:t>python3 vc_solver –h</w:t>
      </w:r>
      <w:r w:rsidRPr="00B46056">
        <w:rPr>
          <w:sz w:val="22"/>
          <w:szCs w:val="22"/>
        </w:rPr>
        <w:t xml:space="preserve"> </w:t>
      </w:r>
      <w:r>
        <w:t>for possible configurations.</w:t>
      </w:r>
    </w:p>
    <w:p w14:paraId="60960E60" w14:textId="1E494229" w:rsidR="00AF12AB" w:rsidRDefault="001B6CC7" w:rsidP="00AF12AB">
      <w:pPr>
        <w:pStyle w:val="Heading2"/>
      </w:pPr>
      <w:bookmarkStart w:id="18" w:name="_Toc7563320"/>
      <w:r>
        <w:t>Pseudocode</w:t>
      </w:r>
      <w:bookmarkEnd w:id="18"/>
    </w:p>
    <w:p w14:paraId="1DF5608C" w14:textId="77777777" w:rsidR="007879CA" w:rsidRDefault="00CC0D45" w:rsidP="007879CA">
      <w:r>
        <w:tab/>
        <w:t xml:space="preserve">Main functions of solvers are </w:t>
      </w:r>
      <m:oMath>
        <m:r>
          <w:rPr>
            <w:rFonts w:ascii="Cambria Math" w:hAnsi="Cambria Math"/>
          </w:rPr>
          <m:t>Branch and reduce</m:t>
        </m:r>
      </m:oMath>
      <w:r>
        <w:t xml:space="preserve"> and </w:t>
      </w:r>
      <m:oMath>
        <m:r>
          <w:rPr>
            <w:rFonts w:ascii="Cambria Math" w:hAnsi="Cambria Math"/>
          </w:rPr>
          <m:t>Branch</m:t>
        </m:r>
      </m:oMath>
      <w:r>
        <w:t>.</w:t>
      </w:r>
      <w:r w:rsidR="007879CA">
        <w:t xml:space="preserve"> Lower bound of the search tree was adapted from work of Akiba, Takuya, Iwata, Yoichi </w:t>
      </w:r>
      <w:r w:rsidR="007879CA">
        <w:fldChar w:fldCharType="begin" w:fldLock="1"/>
      </w:r>
      <w:r w:rsidR="007879CA">
        <w:instrText>ADDIN CSL_CITATION {"citationItems":[{"id":"ITEM-1","itemData":{"abstract":"We investigate the gap between theory and practice for exact branching algorithms. In theory, branch-and-reduce algorithms currently have the best time complexity for numerous important problems. On the other hand, in practice, state-of-the-art methods are based on different approaches, and the empirical efficiency of such theoretical algorithms have seldom been investigated probably because they are seemingly inefficient because of the plethora of complex reduction rules. In this paper, we design a branch-and-reduce algorithm for the ver-tex cover problem using the techniques developed for theoretical algorithms and compare its practical performance with other state-of-the-art empirical methods. The results indicate that branch-and-reduce algorithms are actually quite practical and competitive with other state-of-the-art approaches for several kinds of instances, thus showing the practical impact of theoretical research on branching algorithms.","author":[{"dropping-particle":"","family":"Akiba","given":"Takuya","non-dropping-particle":"","parse-names":false,"suffix":""},{"dropping-particle":"","family":"Iwata","given":"Yoichi","non-dropping-particle":"","parse-names":false,"suffix":""}],"id":"ITEM-1","issued":{"date-parts":[["2014"]]},"note":"main algo","title":"Branch-and-Reduce Exponential/FPT Algorithms in Practice: A Case Study of Vertex Cover","type":"report"},"uris":["http://www.mendeley.com/documents/?uuid=fe024369-fb7f-316c-ac42-f91cea82a4e7"]}],"mendeley":{"formattedCitation":"[21]","plainTextFormattedCitation":"[21]"},"properties":{"noteIndex":0},"schema":"https://github.com/citation-style-language/schema/raw/master/csl-citation.json"}</w:instrText>
      </w:r>
      <w:r w:rsidR="007879CA">
        <w:fldChar w:fldCharType="separate"/>
      </w:r>
      <w:r w:rsidR="007879CA" w:rsidRPr="007879CA">
        <w:rPr>
          <w:noProof/>
        </w:rPr>
        <w:t>[21]</w:t>
      </w:r>
      <w:r w:rsidR="007879CA">
        <w:fldChar w:fldCharType="end"/>
      </w:r>
      <w:r w:rsidR="007879CA">
        <w:t>.</w:t>
      </w:r>
    </w:p>
    <w:p w14:paraId="599724B7" w14:textId="77777777" w:rsidR="007879CA" w:rsidRDefault="007879CA" w:rsidP="007879CA"/>
    <w:p w14:paraId="4FFFC7EA" w14:textId="79595111" w:rsidR="00CC0D45" w:rsidRDefault="00CC0D45" w:rsidP="007879CA">
      <w:pPr>
        <w:ind w:firstLine="720"/>
      </w:pPr>
      <w:r>
        <w:t xml:space="preserve">Solver first calculates </w:t>
      </w:r>
      <m:oMath>
        <m:r>
          <w:rPr>
            <w:rFonts w:ascii="Cambria Math" w:hAnsi="Cambria Math"/>
          </w:rPr>
          <m:t>lower bound</m:t>
        </m:r>
      </m:oMath>
      <w:r>
        <w:t xml:space="preserve"> for </w:t>
      </w:r>
      <m:oMath>
        <m:r>
          <w:rPr>
            <w:rFonts w:ascii="Cambria Math" w:hAnsi="Cambria Math"/>
          </w:rPr>
          <m:t>V-C</m:t>
        </m:r>
      </m:oMath>
      <w:r>
        <w:t xml:space="preserve"> solution size as the size of maximal matching and sets </w:t>
      </w:r>
      <m:oMath>
        <m:r>
          <w:rPr>
            <w:rFonts w:ascii="Cambria Math" w:hAnsi="Cambria Math"/>
          </w:rPr>
          <m:t>upper bound</m:t>
        </m:r>
      </m:oMath>
      <w:r>
        <w:t xml:space="preserve"> to </w:t>
      </w:r>
      <m:oMath>
        <m:r>
          <w:rPr>
            <w:rFonts w:ascii="Cambria Math" w:hAnsi="Cambria Math"/>
          </w:rPr>
          <m:t>|V|</m:t>
        </m:r>
      </m:oMath>
      <w:r>
        <w:t xml:space="preserve">. Using binary search over </w:t>
      </w:r>
      <m:oMath>
        <m:r>
          <w:rPr>
            <w:rFonts w:ascii="Cambria Math" w:hAnsi="Cambria Math"/>
          </w:rPr>
          <m:t xml:space="preserve">&lt;lower bound, upper bound&gt; </m:t>
        </m:r>
      </m:oMath>
      <w:r>
        <w:t xml:space="preserve">for parameter </w:t>
      </w:r>
      <m:oMath>
        <m:r>
          <w:rPr>
            <w:rFonts w:ascii="Cambria Math" w:hAnsi="Cambria Math"/>
          </w:rPr>
          <m:t>k</m:t>
        </m:r>
      </m:oMath>
      <w:r>
        <w:t xml:space="preserve">, it invokes </w:t>
      </w:r>
      <m:oMath>
        <m:r>
          <w:rPr>
            <w:rFonts w:ascii="Cambria Math" w:hAnsi="Cambria Math"/>
          </w:rPr>
          <m:t>Branch and reduce</m:t>
        </m:r>
      </m:oMath>
      <w:r>
        <w:t xml:space="preserve">. </w:t>
      </w:r>
    </w:p>
    <w:p w14:paraId="3395A9FE" w14:textId="77777777" w:rsidR="00CC0D45" w:rsidRDefault="00CC0D45" w:rsidP="00CC0D45">
      <w:r>
        <w:t xml:space="preserve">In </w:t>
      </w:r>
      <m:oMath>
        <m:r>
          <w:rPr>
            <w:rFonts w:ascii="Cambria Math" w:hAnsi="Cambria Math"/>
          </w:rPr>
          <m:t>Branch and reduce</m:t>
        </m:r>
      </m:oMath>
      <w:r>
        <w:t xml:space="preserve">, </w:t>
      </w:r>
      <m:oMath>
        <m:r>
          <w:rPr>
            <w:rFonts w:ascii="Cambria Math" w:hAnsi="Cambria Math"/>
          </w:rPr>
          <m:t>solution</m:t>
        </m:r>
      </m:oMath>
      <w:r>
        <w:t xml:space="preserve"> parameter is partial solution at a given branch in the algorithm.</w:t>
      </w:r>
    </w:p>
    <w:p w14:paraId="3AAB835B" w14:textId="5C220FE4" w:rsidR="00CC0D45" w:rsidRDefault="00CC0D45" w:rsidP="00CC0D45">
      <w:r>
        <w:t xml:space="preserve">Vertices are added to </w:t>
      </w:r>
      <m:oMath>
        <m:r>
          <w:rPr>
            <w:rFonts w:ascii="Cambria Math" w:hAnsi="Cambria Math"/>
          </w:rPr>
          <m:t>solution</m:t>
        </m:r>
      </m:oMath>
      <w:r>
        <w:t xml:space="preserve"> in </w:t>
      </w:r>
      <m:oMath>
        <m:r>
          <w:rPr>
            <w:rFonts w:ascii="Cambria Math" w:hAnsi="Cambria Math"/>
          </w:rPr>
          <m:t>Reduce</m:t>
        </m:r>
      </m:oMath>
      <w:r>
        <w:t xml:space="preserve"> and in </w:t>
      </w:r>
      <m:oMath>
        <m:r>
          <w:rPr>
            <w:rFonts w:ascii="Cambria Math" w:hAnsi="Cambria Math"/>
          </w:rPr>
          <m:t>Branch</m:t>
        </m:r>
      </m:oMath>
      <w:r>
        <w:t xml:space="preserve">, as well as deleted from instance </w:t>
      </w:r>
      <m:oMath>
        <m:r>
          <w:rPr>
            <w:rFonts w:ascii="Cambria Math" w:hAnsi="Cambria Math"/>
          </w:rPr>
          <m:t>G</m:t>
        </m:r>
      </m:oMath>
      <w:r>
        <w:t>.</w:t>
      </w:r>
    </w:p>
    <w:p w14:paraId="21C888FA" w14:textId="200EF583" w:rsidR="00B60176" w:rsidRDefault="00B60176" w:rsidP="00B60176">
      <m:oMath>
        <m:r>
          <w:rPr>
            <w:rFonts w:ascii="Cambria Math" w:hAnsi="Cambria Math"/>
          </w:rPr>
          <m:t>current-solution</m:t>
        </m:r>
      </m:oMath>
      <w:r>
        <w:t xml:space="preserve"> is passing the best solution found so far in the search tree.</w:t>
      </w:r>
    </w:p>
    <w:p w14:paraId="78ED55FD" w14:textId="519DEC95" w:rsidR="00B17DE7" w:rsidRDefault="00B17DE7">
      <w:pPr>
        <w:spacing w:after="160" w:line="259" w:lineRule="auto"/>
        <w:jc w:val="left"/>
      </w:pPr>
      <w:r>
        <w:br w:type="page"/>
      </w:r>
    </w:p>
    <w:p w14:paraId="3289F775" w14:textId="77777777" w:rsidR="00B60176" w:rsidRPr="00B60176" w:rsidRDefault="00B60176" w:rsidP="00B60176"/>
    <w:p w14:paraId="4F8567CC" w14:textId="200E296A" w:rsidR="00344802" w:rsidRDefault="00B60176" w:rsidP="00B60176">
      <w:pPr>
        <w:pBdr>
          <w:top w:val="single" w:sz="4" w:space="1" w:color="auto"/>
          <w:bottom w:val="single" w:sz="4" w:space="1" w:color="auto"/>
        </w:pBdr>
      </w:pPr>
      <w:r w:rsidRPr="00B60176">
        <w:rPr>
          <w:b/>
          <w:bCs/>
        </w:rPr>
        <w:t>Algorithm 1</w:t>
      </w:r>
      <w:r>
        <w:t xml:space="preserve">: branch and bound algorithm for </w:t>
      </w:r>
      <m:oMath>
        <m:r>
          <w:rPr>
            <w:rFonts w:ascii="Cambria Math" w:hAnsi="Cambria Math"/>
          </w:rPr>
          <m:t>K-Vertex-Cover</m:t>
        </m:r>
      </m:oMath>
    </w:p>
    <w:p w14:paraId="34791453" w14:textId="78416133" w:rsidR="001B6CC7" w:rsidRDefault="001B6CC7" w:rsidP="00B60176">
      <w:pPr>
        <w:pStyle w:val="ListParagraph"/>
        <w:numPr>
          <w:ilvl w:val="0"/>
          <w:numId w:val="14"/>
        </w:numPr>
      </w:pPr>
      <w:r w:rsidRPr="00B60176">
        <w:rPr>
          <w:b/>
          <w:bCs/>
        </w:rPr>
        <w:t>Function</w:t>
      </w:r>
      <w:r>
        <w:t xml:space="preserve"> </w:t>
      </w:r>
      <m:oMath>
        <m:r>
          <w:rPr>
            <w:rFonts w:ascii="Cambria Math" w:hAnsi="Cambria Math"/>
          </w:rPr>
          <m:t>Branch and reduce (G,  k,  solution, current</m:t>
        </m:r>
        <m:r>
          <w:rPr>
            <w:rFonts w:ascii="Cambria Math" w:hAnsi="Cambria Math"/>
          </w:rPr>
          <m:t>_</m:t>
        </m:r>
        <m:r>
          <w:rPr>
            <w:rFonts w:ascii="Cambria Math" w:hAnsi="Cambria Math"/>
          </w:rPr>
          <m:t>solution)</m:t>
        </m:r>
      </m:oMath>
      <w:r>
        <w:t>:</w:t>
      </w:r>
    </w:p>
    <w:p w14:paraId="240D8DFE" w14:textId="77777777" w:rsidR="001B6CC7" w:rsidRPr="00960C86" w:rsidRDefault="001B6CC7" w:rsidP="001B6CC7">
      <w:pPr>
        <w:pStyle w:val="ListParagraph"/>
        <w:numPr>
          <w:ilvl w:val="1"/>
          <w:numId w:val="14"/>
        </w:numPr>
      </w:pPr>
      <w:r>
        <w:t xml:space="preserve">If –o flag set to {3, 4} then </w:t>
      </w:r>
      <m:oMath>
        <m:r>
          <w:rPr>
            <w:rFonts w:ascii="Cambria Math" w:hAnsi="Cambria Math"/>
          </w:rPr>
          <m:t>(G, k, solution)</m:t>
        </m:r>
      </m:oMath>
      <w:r>
        <w:t xml:space="preserve">  </w:t>
      </w:r>
      <m:oMath>
        <m:r>
          <w:rPr>
            <w:rFonts w:ascii="Cambria Math" w:hAnsi="Cambria Math"/>
          </w:rPr>
          <m:t>⃪ Reduce(G,k, solution)</m:t>
        </m:r>
      </m:oMath>
    </w:p>
    <w:p w14:paraId="370D1AF2" w14:textId="3B273CF7" w:rsidR="001B6CC7" w:rsidRDefault="001B6CC7" w:rsidP="007879CA">
      <w:pPr>
        <w:pStyle w:val="ListParagraph"/>
        <w:numPr>
          <w:ilvl w:val="1"/>
          <w:numId w:val="14"/>
        </w:numPr>
      </w:pPr>
      <w:r>
        <w:t>If –o fla</w:t>
      </w:r>
      <w:r w:rsidR="007B63BF">
        <w:t>g</w:t>
      </w:r>
      <w:r>
        <w:t xml:space="preserve"> set above 0 and </w:t>
      </w:r>
      <m:oMath>
        <m:r>
          <w:rPr>
            <w:rFonts w:ascii="Cambria Math" w:hAnsi="Cambria Math"/>
          </w:rPr>
          <m:t xml:space="preserve">lower bound </m:t>
        </m:r>
        <m:d>
          <m:dPr>
            <m:ctrlPr>
              <w:rPr>
                <w:rFonts w:ascii="Cambria Math" w:hAnsi="Cambria Math"/>
                <w:i/>
              </w:rPr>
            </m:ctrlPr>
          </m:dPr>
          <m:e>
            <m:r>
              <w:rPr>
                <w:rFonts w:ascii="Cambria Math" w:hAnsi="Cambria Math"/>
              </w:rPr>
              <m:t>G</m:t>
            </m:r>
          </m:e>
        </m:d>
        <m:r>
          <w:rPr>
            <w:rFonts w:ascii="Cambria Math" w:hAnsi="Cambria Math"/>
          </w:rPr>
          <m:t>+</m:t>
        </m:r>
        <m:r>
          <w:rPr>
            <w:rFonts w:ascii="Cambria Math" w:hAnsi="Cambria Math"/>
          </w:rPr>
          <m:t>sizeOf(solution)</m:t>
        </m:r>
        <m:r>
          <w:rPr>
            <w:rFonts w:ascii="Cambria Math" w:hAnsi="Cambria Math"/>
          </w:rPr>
          <m:t>≥k</m:t>
        </m:r>
      </m:oMath>
      <w:r>
        <w:t xml:space="preserve"> then return </w:t>
      </w:r>
      <m:oMath>
        <m:r>
          <w:rPr>
            <w:rFonts w:ascii="Cambria Math" w:hAnsi="Cambria Math"/>
          </w:rPr>
          <m:t xml:space="preserve">current_solution </m:t>
        </m:r>
      </m:oMath>
    </w:p>
    <w:p w14:paraId="0CCF8F4F" w14:textId="77777777" w:rsidR="001B6CC7" w:rsidRDefault="001B6CC7" w:rsidP="001B6CC7">
      <w:pPr>
        <w:pStyle w:val="ListParagraph"/>
        <w:numPr>
          <w:ilvl w:val="1"/>
          <w:numId w:val="14"/>
        </w:numPr>
      </w:pPr>
      <w:r>
        <w:t xml:space="preserve">if </w:t>
      </w:r>
      <m:oMath>
        <m:r>
          <w:rPr>
            <w:rFonts w:ascii="Cambria Math" w:hAnsi="Cambria Math"/>
          </w:rPr>
          <m:t>E</m:t>
        </m:r>
        <m:d>
          <m:dPr>
            <m:ctrlPr>
              <w:rPr>
                <w:rFonts w:ascii="Cambria Math" w:hAnsi="Cambria Math"/>
                <w:i/>
              </w:rPr>
            </m:ctrlPr>
          </m:dPr>
          <m:e>
            <m:r>
              <w:rPr>
                <w:rFonts w:ascii="Cambria Math" w:hAnsi="Cambria Math"/>
              </w:rPr>
              <m:t>G</m:t>
            </m:r>
          </m:e>
        </m:d>
        <m:r>
          <w:rPr>
            <w:rFonts w:ascii="Cambria Math" w:hAnsi="Cambria Math"/>
          </w:rPr>
          <m:t>==0</m:t>
        </m:r>
      </m:oMath>
      <w:r>
        <w:t xml:space="preserve"> theb return </w:t>
      </w:r>
      <m:oMath>
        <m:r>
          <w:rPr>
            <w:rFonts w:ascii="Cambria Math" w:hAnsi="Cambria Math"/>
          </w:rPr>
          <m:t>solution</m:t>
        </m:r>
      </m:oMath>
    </w:p>
    <w:p w14:paraId="11B97190" w14:textId="77777777" w:rsidR="001B6CC7" w:rsidRDefault="001B6CC7" w:rsidP="001B6CC7">
      <w:pPr>
        <w:pStyle w:val="ListParagraph"/>
        <w:numPr>
          <w:ilvl w:val="1"/>
          <w:numId w:val="14"/>
        </w:numPr>
      </w:pPr>
      <w:r>
        <w:t xml:space="preserve">let </w:t>
      </w:r>
      <m:oMath>
        <m:r>
          <w:rPr>
            <w:rFonts w:ascii="Cambria Math" w:hAnsi="Cambria Math"/>
          </w:rPr>
          <m:t>v</m:t>
        </m:r>
      </m:oMath>
      <w:r>
        <w:t xml:space="preserve"> be maximum degree vertex</w:t>
      </w:r>
    </w:p>
    <w:p w14:paraId="12466D11" w14:textId="1A73B2E6" w:rsidR="001B6CC7" w:rsidRDefault="004A3171" w:rsidP="001B6CC7">
      <w:pPr>
        <w:pStyle w:val="ListParagraph"/>
        <w:numPr>
          <w:ilvl w:val="1"/>
          <w:numId w:val="14"/>
        </w:numPr>
      </w:pP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r>
          <m:rPr>
            <m:sty m:val="p"/>
          </m:rPr>
          <w:rPr>
            <w:rFonts w:ascii="Cambria Math" w:hAnsi="Cambria Math"/>
          </w:rPr>
          <m:t xml:space="preserve"> </m:t>
        </m:r>
        <m:r>
          <w:rPr>
            <w:rFonts w:ascii="Cambria Math" w:hAnsi="Cambria Math"/>
          </w:rPr>
          <m:t>⃪ Branch(G, k, solution, v)</m:t>
        </m:r>
      </m:oMath>
    </w:p>
    <w:p w14:paraId="5D4C9C2B" w14:textId="396CAD76" w:rsidR="00B60176" w:rsidRDefault="00B60176" w:rsidP="00B60176">
      <w:pPr>
        <w:pStyle w:val="ListParagraph"/>
        <w:numPr>
          <w:ilvl w:val="1"/>
          <w:numId w:val="14"/>
        </w:numPr>
      </w:pPr>
      <m:oMath>
        <m:r>
          <w:rPr>
            <w:rFonts w:ascii="Cambria Math" w:hAnsi="Cambria Math"/>
          </w:rPr>
          <m:t>current_solution =Branch and reduce (</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current-solution)</m:t>
        </m:r>
      </m:oMath>
    </w:p>
    <w:p w14:paraId="3DDFED50" w14:textId="21C893E4" w:rsidR="00B60176" w:rsidRDefault="00B60176" w:rsidP="00B60176">
      <w:pPr>
        <w:pStyle w:val="ListParagraph"/>
        <w:numPr>
          <w:ilvl w:val="1"/>
          <w:numId w:val="14"/>
        </w:numPr>
      </w:pPr>
      <m:oMath>
        <m:r>
          <w:rPr>
            <w:rFonts w:ascii="Cambria Math" w:hAnsi="Cambria Math"/>
          </w:rPr>
          <m:t>current_solution =Branch and reduc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current-solution)</m:t>
        </m:r>
      </m:oMath>
    </w:p>
    <w:p w14:paraId="32D2F127" w14:textId="00D8641C" w:rsidR="001B6CC7" w:rsidRDefault="001B6CC7" w:rsidP="001B6CC7">
      <w:pPr>
        <w:pStyle w:val="ListParagraph"/>
        <w:numPr>
          <w:ilvl w:val="1"/>
          <w:numId w:val="14"/>
        </w:numPr>
      </w:pPr>
      <w:r w:rsidRPr="00B60176">
        <w:rPr>
          <w:b/>
          <w:bCs/>
        </w:rPr>
        <w:t>Return</w:t>
      </w:r>
      <w:r>
        <w:t xml:space="preserve"> </w:t>
      </w:r>
      <m:oMath>
        <m:r>
          <w:rPr>
            <w:rFonts w:ascii="Cambria Math" w:hAnsi="Cambria Math"/>
          </w:rPr>
          <m:t>current_solution</m:t>
        </m:r>
      </m:oMath>
    </w:p>
    <w:p w14:paraId="088549FC" w14:textId="77777777" w:rsidR="00D76D24" w:rsidRDefault="00D76D24" w:rsidP="00D76D24">
      <w:pPr>
        <w:pStyle w:val="ListParagraph"/>
        <w:ind w:left="792"/>
      </w:pPr>
    </w:p>
    <w:p w14:paraId="617A460C" w14:textId="77777777" w:rsidR="001B6CC7" w:rsidRPr="00331758" w:rsidRDefault="001B6CC7" w:rsidP="001B6CC7">
      <w:pPr>
        <w:pStyle w:val="ListParagraph"/>
        <w:numPr>
          <w:ilvl w:val="0"/>
          <w:numId w:val="14"/>
        </w:numPr>
      </w:pPr>
      <w:r w:rsidRPr="00B60176">
        <w:rPr>
          <w:b/>
          <w:bCs/>
        </w:rPr>
        <w:t>Function</w:t>
      </w:r>
      <w:r>
        <w:t xml:space="preserve"> </w:t>
      </w:r>
      <m:oMath>
        <m:r>
          <w:rPr>
            <w:rFonts w:ascii="Cambria Math" w:hAnsi="Cambria Math"/>
          </w:rPr>
          <m:t>Branch</m:t>
        </m:r>
        <m:d>
          <m:dPr>
            <m:ctrlPr>
              <w:rPr>
                <w:rFonts w:ascii="Cambria Math" w:hAnsi="Cambria Math"/>
                <w:i/>
              </w:rPr>
            </m:ctrlPr>
          </m:dPr>
          <m:e>
            <m:r>
              <w:rPr>
                <w:rFonts w:ascii="Cambria Math" w:hAnsi="Cambria Math"/>
              </w:rPr>
              <m:t>G,k, solution, v</m:t>
            </m:r>
          </m:e>
        </m:d>
        <m:r>
          <w:rPr>
            <w:rFonts w:ascii="Cambria Math" w:hAnsi="Cambria Math"/>
          </w:rPr>
          <m:t>:</m:t>
        </m:r>
      </m:oMath>
    </w:p>
    <w:p w14:paraId="2ADE353E" w14:textId="04A6DF52" w:rsidR="001B6CC7" w:rsidRPr="00331758" w:rsidRDefault="001B6CC7" w:rsidP="007B63BF">
      <w:pPr>
        <w:pStyle w:val="ListParagraph"/>
        <w:numPr>
          <w:ilvl w:val="1"/>
          <w:numId w:val="14"/>
        </w:numPr>
      </w:pPr>
      <w:r>
        <w:t xml:space="preserve">Let </w:t>
      </w:r>
      <m:oMath>
        <m:r>
          <w:rPr>
            <w:rFonts w:ascii="Cambria Math" w:hAnsi="Cambria Math"/>
          </w:rPr>
          <m:t>N(v)</m:t>
        </m:r>
      </m:oMath>
      <w:r>
        <w:t xml:space="preserve"> be neighbourhood of </w:t>
      </w:r>
      <m:oMath>
        <m:r>
          <w:rPr>
            <w:rFonts w:ascii="Cambria Math" w:hAnsi="Cambria Math"/>
          </w:rPr>
          <m:t>v</m:t>
        </m:r>
      </m:oMath>
      <w:r>
        <w:t xml:space="preserve">, and </w:t>
      </w:r>
      <m:oMath>
        <m:r>
          <w:rPr>
            <w:rFonts w:ascii="Cambria Math" w:hAnsi="Cambria Math"/>
          </w:rPr>
          <m:t>N</m:t>
        </m:r>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v</m:t>
                </m:r>
              </m:e>
            </m:d>
          </m:e>
        </m:d>
      </m:oMath>
      <w:r>
        <w:t xml:space="preserve"> </w:t>
      </w:r>
      <w:r w:rsidR="007B63BF">
        <w:t>union</w:t>
      </w:r>
      <w:r>
        <w:t xml:space="preserve"> of neighbourhoods of vertices in </w:t>
      </w:r>
      <m:oMath>
        <m:r>
          <w:rPr>
            <w:rFonts w:ascii="Cambria Math" w:hAnsi="Cambria Math"/>
          </w:rPr>
          <m:t>N(v)</m:t>
        </m:r>
      </m:oMath>
    </w:p>
    <w:p w14:paraId="29AD612B" w14:textId="0FB67292"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1</m:t>
            </m:r>
          </m:sub>
        </m:sSub>
        <m:r>
          <m:rPr>
            <m:sty m:val="p"/>
          </m:rPr>
          <w:rPr>
            <w:rFonts w:ascii="Cambria Math" w:hAnsi="Cambria Math"/>
          </w:rPr>
          <m:t xml:space="preserve">  </m:t>
        </m:r>
        <m:r>
          <w:rPr>
            <w:rFonts w:ascii="Cambria Math" w:hAnsi="Cambria Math"/>
          </w:rPr>
          <m:t>⃪ solution</m:t>
        </m:r>
        <m:r>
          <w:rPr>
            <w:rFonts w:ascii="Cambria Math" w:hAnsi="Cambria Math"/>
          </w:rPr>
          <m:t>∪</m:t>
        </m:r>
        <m:r>
          <w:rPr>
            <w:rFonts w:ascii="Cambria Math" w:hAnsi="Cambria Math"/>
          </w:rPr>
          <m:t>v</m:t>
        </m:r>
      </m:oMath>
    </w:p>
    <w:p w14:paraId="7B7579B2" w14:textId="0B08210B" w:rsidR="001B6CC7" w:rsidRPr="00331758" w:rsidRDefault="004A3171" w:rsidP="007B63BF">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2</m:t>
            </m:r>
          </m:sub>
        </m:sSub>
        <m:r>
          <m:rPr>
            <m:sty m:val="p"/>
          </m:rPr>
          <w:rPr>
            <w:rFonts w:ascii="Cambria Math" w:hAnsi="Cambria Math"/>
          </w:rPr>
          <m:t xml:space="preserve"> </m:t>
        </m:r>
        <m:r>
          <w:rPr>
            <w:rFonts w:ascii="Cambria Math" w:hAnsi="Cambria Math"/>
          </w:rPr>
          <m:t>⃪  solution</m:t>
        </m:r>
        <m:r>
          <w:rPr>
            <w:rFonts w:ascii="Cambria Math" w:hAnsi="Cambria Math"/>
          </w:rPr>
          <m:t xml:space="preserve">∪ </m:t>
        </m:r>
        <m:r>
          <w:rPr>
            <w:rFonts w:ascii="Cambria Math" w:hAnsi="Cambria Math"/>
          </w:rPr>
          <m:t>N(v)</m:t>
        </m:r>
      </m:oMath>
    </w:p>
    <w:p w14:paraId="64CAA204" w14:textId="4234F1D7" w:rsidR="001B6CC7" w:rsidRPr="00331758"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1</m:t>
            </m:r>
          </m:sub>
        </m:sSub>
        <m:r>
          <m:rPr>
            <m:sty m:val="p"/>
          </m:rPr>
          <w:rPr>
            <w:rFonts w:ascii="Cambria Math" w:hAnsi="Cambria Math"/>
          </w:rPr>
          <m:t xml:space="preserve">  </m:t>
        </m:r>
        <m:r>
          <w:rPr>
            <w:rFonts w:ascii="Cambria Math" w:hAnsi="Cambria Math"/>
          </w:rPr>
          <m:t>⃪ G</m:t>
        </m:r>
        <m:r>
          <w:rPr>
            <w:rFonts w:ascii="Cambria Math" w:hAnsi="Cambria Math"/>
          </w:rPr>
          <m:t>∖</m:t>
        </m:r>
        <m:r>
          <w:rPr>
            <w:rFonts w:ascii="Cambria Math" w:hAnsi="Cambria Math"/>
          </w:rPr>
          <m:t>v</m:t>
        </m:r>
      </m:oMath>
    </w:p>
    <w:p w14:paraId="4CB65323" w14:textId="50BB48FA" w:rsidR="001B6CC7"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2</m:t>
            </m:r>
          </m:sub>
        </m:sSub>
        <m:r>
          <m:rPr>
            <m:sty m:val="p"/>
          </m:rPr>
          <w:rPr>
            <w:rFonts w:ascii="Cambria Math" w:hAnsi="Cambria Math"/>
          </w:rPr>
          <m:t xml:space="preserve"> </m:t>
        </m:r>
        <m:r>
          <w:rPr>
            <w:rFonts w:ascii="Cambria Math" w:hAnsi="Cambria Math"/>
          </w:rPr>
          <m:t>⃪ G</m:t>
        </m:r>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v</m:t>
            </m:r>
          </m:e>
        </m:d>
        <m:r>
          <w:rPr>
            <w:rFonts w:ascii="Cambria Math" w:hAnsi="Cambria Math"/>
          </w:rPr>
          <m:t>∪</m:t>
        </m:r>
        <m:r>
          <w:rPr>
            <w:rFonts w:ascii="Cambria Math" w:hAnsi="Cambria Math"/>
          </w:rPr>
          <m:t>v)</m:t>
        </m:r>
      </m:oMath>
      <w:r w:rsidR="001B6CC7">
        <w:t xml:space="preserve"> </w:t>
      </w:r>
    </w:p>
    <w:p w14:paraId="09A03DD6" w14:textId="77777777"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 xml:space="preserve">  </m:t>
        </m:r>
        <m:r>
          <w:rPr>
            <w:rFonts w:ascii="Cambria Math" w:hAnsi="Cambria Math"/>
          </w:rPr>
          <m:t>⃪ k-1</m:t>
        </m:r>
      </m:oMath>
    </w:p>
    <w:p w14:paraId="6370DF3B" w14:textId="77777777"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2</m:t>
            </m:r>
          </m:sub>
        </m:sSub>
        <m:r>
          <m:rPr>
            <m:sty m:val="p"/>
          </m:rPr>
          <w:rPr>
            <w:rFonts w:ascii="Cambria Math" w:hAnsi="Cambria Math"/>
          </w:rPr>
          <m:t xml:space="preserve"> </m:t>
        </m:r>
        <m:r>
          <w:rPr>
            <w:rFonts w:ascii="Cambria Math" w:hAnsi="Cambria Math"/>
          </w:rPr>
          <m:t>⃪ k-count(N</m:t>
        </m:r>
        <m:d>
          <m:dPr>
            <m:ctrlPr>
              <w:rPr>
                <w:rFonts w:ascii="Cambria Math" w:hAnsi="Cambria Math"/>
                <w:i/>
              </w:rPr>
            </m:ctrlPr>
          </m:dPr>
          <m:e>
            <m:r>
              <w:rPr>
                <w:rFonts w:ascii="Cambria Math" w:hAnsi="Cambria Math"/>
              </w:rPr>
              <m:t>v</m:t>
            </m:r>
          </m:e>
        </m:d>
        <m:r>
          <w:rPr>
            <w:rFonts w:ascii="Cambria Math" w:hAnsi="Cambria Math"/>
          </w:rPr>
          <m:t>)</m:t>
        </m:r>
      </m:oMath>
    </w:p>
    <w:p w14:paraId="7C30C5E1" w14:textId="77777777" w:rsidR="001B6CC7" w:rsidRDefault="001B6CC7" w:rsidP="001B6CC7">
      <w:pPr>
        <w:pStyle w:val="ListParagraph"/>
        <w:numPr>
          <w:ilvl w:val="1"/>
          <w:numId w:val="14"/>
        </w:numPr>
      </w:pPr>
      <w:r>
        <w:t>If –o flag set to 5 then</w:t>
      </w:r>
    </w:p>
    <w:p w14:paraId="762434B5"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m:rPr>
            <m:sty m:val="p"/>
          </m:rPr>
          <w:rPr>
            <w:rFonts w:ascii="Cambria Math" w:hAnsi="Cambria Math"/>
          </w:rPr>
          <m:t xml:space="preserve">  </m:t>
        </m:r>
        <m:r>
          <w:rPr>
            <w:rFonts w:ascii="Cambria Math" w:hAnsi="Cambria Math"/>
          </w:rPr>
          <m:t>⃪ Local reduce</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k, 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1</m:t>
                </m:r>
              </m:sub>
            </m:sSub>
          </m:e>
        </m:d>
        <m:r>
          <w:rPr>
            <w:rFonts w:ascii="Cambria Math" w:hAnsi="Cambria Math"/>
          </w:rPr>
          <m:t>,</m:t>
        </m:r>
      </m:oMath>
    </w:p>
    <w:p w14:paraId="6606FA37"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r>
              <w:rPr>
                <w:rFonts w:ascii="Cambria Math" w:hAnsi="Cambria Math"/>
              </w:rPr>
              <m:t>G, k, solutio</m:t>
            </m:r>
            <m:sSub>
              <m:sSubPr>
                <m:ctrlPr>
                  <w:rPr>
                    <w:rFonts w:ascii="Cambria Math" w:hAnsi="Cambria Math"/>
                    <w:i/>
                  </w:rPr>
                </m:ctrlPr>
              </m:sSubPr>
              <m:e>
                <m:r>
                  <w:rPr>
                    <w:rFonts w:ascii="Cambria Math" w:hAnsi="Cambria Math"/>
                  </w:rPr>
                  <m:t>n</m:t>
                </m:r>
              </m:e>
              <m:sub>
                <m:r>
                  <w:rPr>
                    <w:rFonts w:ascii="Cambria Math" w:hAnsi="Cambria Math"/>
                  </w:rPr>
                  <m:t>2</m:t>
                </m:r>
              </m:sub>
            </m:sSub>
          </m:e>
        </m:d>
        <m:r>
          <m:rPr>
            <m:sty m:val="p"/>
          </m:rPr>
          <w:rPr>
            <w:rFonts w:ascii="Cambria Math" w:hAnsi="Cambria Math"/>
          </w:rPr>
          <m:t xml:space="preserve"> </m:t>
        </m:r>
        <m:r>
          <w:rPr>
            <w:rFonts w:ascii="Cambria Math" w:hAnsi="Cambria Math"/>
          </w:rPr>
          <m:t>⃪ Local reduce(</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k, N(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2</m:t>
            </m:r>
          </m:sub>
        </m:sSub>
        <m:r>
          <w:rPr>
            <w:rFonts w:ascii="Cambria Math" w:hAnsi="Cambria Math"/>
          </w:rPr>
          <m:t xml:space="preserve">) </m:t>
        </m:r>
      </m:oMath>
    </w:p>
    <w:p w14:paraId="34B9F090" w14:textId="5191AF0E" w:rsidR="001B6CC7" w:rsidRPr="00B60176" w:rsidRDefault="00B60176" w:rsidP="00B60176">
      <w:pPr>
        <w:pStyle w:val="ListParagraph"/>
        <w:numPr>
          <w:ilvl w:val="1"/>
          <w:numId w:val="14"/>
        </w:numPr>
        <w:pBdr>
          <w:bottom w:val="single" w:sz="4" w:space="1" w:color="auto"/>
        </w:pBdr>
      </w:pPr>
      <w:r>
        <w:rPr>
          <w:b/>
          <w:bCs/>
        </w:rPr>
        <w:t>r</w:t>
      </w:r>
      <w:r w:rsidRPr="00B60176">
        <w:rPr>
          <w:b/>
          <w:bCs/>
        </w:rPr>
        <w:t>eturn</w:t>
      </w:r>
      <w:r>
        <w:t xml:space="preserve">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oMath>
    </w:p>
    <w:p w14:paraId="5C4EA352" w14:textId="77777777" w:rsidR="001B6CC7" w:rsidRPr="00B60176" w:rsidRDefault="001B6CC7" w:rsidP="001B6CC7">
      <w:pPr>
        <w:pStyle w:val="ListParagraph"/>
        <w:ind w:left="360"/>
      </w:pPr>
    </w:p>
    <w:p w14:paraId="4FDC66EA" w14:textId="00683BB8" w:rsidR="001B6CC7" w:rsidRDefault="00C029B8" w:rsidP="00291F77">
      <m:oMath>
        <m:r>
          <w:rPr>
            <w:rFonts w:ascii="Cambria Math" w:hAnsi="Cambria Math"/>
          </w:rPr>
          <m:t xml:space="preserve">Reduce </m:t>
        </m:r>
      </m:oMath>
      <w:r>
        <w:t xml:space="preserve">function guarantees </w:t>
      </w:r>
      <w:r w:rsidR="001B6CC7">
        <w:t xml:space="preserve">linear kernel in respect to vertex cover size. </w:t>
      </w:r>
      <w:r>
        <w:t xml:space="preserve">Using it inside </w:t>
      </w:r>
      <m:oMath>
        <m:r>
          <w:rPr>
            <w:rFonts w:ascii="Cambria Math" w:hAnsi="Cambria Math"/>
          </w:rPr>
          <m:t>Branch and reduce</m:t>
        </m:r>
      </m:oMath>
      <w:r w:rsidR="001B6CC7">
        <w:t xml:space="preserve"> </w:t>
      </w:r>
      <w:r>
        <w:t xml:space="preserve">executes </w:t>
      </w:r>
      <w:r w:rsidR="001B6CC7">
        <w:t xml:space="preserve">interleaving. </w:t>
      </w:r>
      <m:oMath>
        <m:r>
          <w:rPr>
            <w:rFonts w:ascii="Cambria Math" w:hAnsi="Cambria Math"/>
          </w:rPr>
          <m:t>Branch</m:t>
        </m:r>
      </m:oMath>
      <w:r w:rsidR="00291F77">
        <w:t xml:space="preserve"> </w:t>
      </w:r>
      <w:r>
        <w:t>bounds</w:t>
      </w:r>
      <w:r w:rsidR="001B6CC7">
        <w:t xml:space="preserve"> tree depth according to branching on maximum degree vertex.  </w:t>
      </w:r>
    </w:p>
    <w:p w14:paraId="0B045770" w14:textId="749A12F1" w:rsidR="007879CA" w:rsidRDefault="007879CA" w:rsidP="007879CA">
      <w:pPr>
        <w:pStyle w:val="Heading2"/>
      </w:pPr>
      <w:bookmarkStart w:id="19" w:name="_Toc7563321"/>
      <w:r>
        <w:t>Profiling</w:t>
      </w:r>
      <w:bookmarkEnd w:id="19"/>
    </w:p>
    <w:p w14:paraId="20FB685B" w14:textId="77777777" w:rsidR="001B6CC7" w:rsidRDefault="001B6CC7" w:rsidP="001B6CC7">
      <w:r>
        <w:t>Profiling using cProfile</w:t>
      </w:r>
      <w:r>
        <w:rPr>
          <w:rStyle w:val="FootnoteReference"/>
        </w:rPr>
        <w:footnoteReference w:id="8"/>
      </w:r>
      <w:r>
        <w:t xml:space="preserve"> has shown important property of the program. It is a tool for </w:t>
      </w:r>
      <w:r>
        <w:rPr>
          <w:i/>
          <w:iCs/>
        </w:rPr>
        <w:t>deterministic profiling</w:t>
      </w:r>
      <w:r>
        <w:t xml:space="preserve">- that is, shows how long various parts of the program were executed. For public PACE instances and timeout of 120 seconds per instance, the program took 6720 seconds to execute. </w:t>
      </w:r>
    </w:p>
    <w:p w14:paraId="67DF29FF" w14:textId="2040A460" w:rsidR="001B6CC7" w:rsidRDefault="001B6CC7" w:rsidP="001B6CC7">
      <w:r>
        <w:t xml:space="preserve">This version of the program was using </w:t>
      </w:r>
      <w:r w:rsidRPr="008710E6">
        <w:rPr>
          <w:rStyle w:val="codeChar"/>
        </w:rPr>
        <w:t>deepcopy</w:t>
      </w:r>
      <w:r>
        <w:rPr>
          <w:rStyle w:val="codeChar"/>
        </w:rPr>
        <w:t xml:space="preserve"> </w:t>
      </w:r>
      <w:r w:rsidRPr="008710E6">
        <w:t>module extensive</w:t>
      </w:r>
      <w:r>
        <w:t xml:space="preserve">ly, which resulted in majority of the execution time spent on </w:t>
      </w:r>
      <w:r w:rsidRPr="008710E6">
        <w:rPr>
          <w:rStyle w:val="codeChar"/>
        </w:rPr>
        <w:t>copy</w:t>
      </w:r>
      <w:r>
        <w:t xml:space="preserve"> subroutines.</w:t>
      </w:r>
    </w:p>
    <w:p w14:paraId="6AEEAB66" w14:textId="77777777" w:rsidR="007B63BF" w:rsidRDefault="007B63BF" w:rsidP="001B6CC7"/>
    <w:bookmarkStart w:id="20" w:name="_MON_1617965951"/>
    <w:bookmarkEnd w:id="20"/>
    <w:p w14:paraId="775B0BA7" w14:textId="51552FEF" w:rsidR="001B6CC7" w:rsidRDefault="007B63BF" w:rsidP="001B6CC7">
      <w:pPr>
        <w:keepNext/>
      </w:pPr>
      <w:r>
        <w:object w:dxaOrig="9360" w:dyaOrig="7563" w14:anchorId="5396AFF1">
          <v:shape id="_x0000_i1841" type="#_x0000_t75" style="width:468.55pt;height:377.75pt" o:ole="">
            <v:imagedata r:id="rId15" o:title=""/>
          </v:shape>
          <o:OLEObject Type="Embed" ProgID="Word.OpenDocumentText.12" ShapeID="_x0000_i1841" DrawAspect="Content" ObjectID="_1618176380" r:id="rId16"/>
        </w:object>
      </w:r>
    </w:p>
    <w:p w14:paraId="7ADAF4B5" w14:textId="2A7F21F4" w:rsidR="001B6CC7" w:rsidRDefault="001B6CC7" w:rsidP="001B6CC7">
      <w:pPr>
        <w:pStyle w:val="Caption"/>
      </w:pPr>
      <w:r>
        <w:t xml:space="preserve">Figure </w:t>
      </w:r>
      <w:r w:rsidR="004A3171">
        <w:fldChar w:fldCharType="begin"/>
      </w:r>
      <w:r w:rsidR="004A3171">
        <w:instrText xml:space="preserve"> SEQ Figure \* ARABIC </w:instrText>
      </w:r>
      <w:r w:rsidR="004A3171">
        <w:fldChar w:fldCharType="separate"/>
      </w:r>
      <w:r w:rsidR="00B937DC">
        <w:rPr>
          <w:noProof/>
        </w:rPr>
        <w:t>2</w:t>
      </w:r>
      <w:r w:rsidR="004A3171">
        <w:rPr>
          <w:noProof/>
        </w:rPr>
        <w:fldChar w:fldCharType="end"/>
      </w:r>
      <w:r>
        <w:t xml:space="preserve">: </w:t>
      </w:r>
      <w:r w:rsidRPr="00317C62">
        <w:t>profiling of solver with cProfile over PACE benchmark tests</w:t>
      </w:r>
    </w:p>
    <w:p w14:paraId="17A38A05" w14:textId="77777777" w:rsidR="001B6CC7" w:rsidRDefault="001B6CC7" w:rsidP="001B6CC7">
      <w:pPr>
        <w:pStyle w:val="Heading2"/>
      </w:pPr>
      <w:bookmarkStart w:id="21" w:name="_Toc7563322"/>
      <w:r>
        <w:t>Improvements</w:t>
      </w:r>
      <w:bookmarkEnd w:id="21"/>
    </w:p>
    <w:p w14:paraId="77F29703" w14:textId="77777777" w:rsidR="001B6CC7" w:rsidRDefault="001B6CC7" w:rsidP="001B6CC7">
      <w:pPr>
        <w:pStyle w:val="Heading3"/>
      </w:pPr>
      <w:r>
        <w:t>Local preprocessing</w:t>
      </w:r>
    </w:p>
    <w:p w14:paraId="30984CF2" w14:textId="0ADDA8ED" w:rsidR="001B6CC7" w:rsidRDefault="001B6CC7" w:rsidP="000F6D88">
      <w:r>
        <w:tab/>
        <w:t xml:space="preserve">One way to make preprocessing rules faster </w:t>
      </w:r>
      <w:r w:rsidR="000F6D88">
        <w:t xml:space="preserve">is </w:t>
      </w:r>
      <w:r>
        <w:t xml:space="preserve">implementation of local preprocessing. When branching, it </w:t>
      </w:r>
      <w:r w:rsidR="000F6D88">
        <w:t xml:space="preserve">queues </w:t>
      </w:r>
      <w:r>
        <w:t>neighbours of vertex branched on, and apply preprocessing reductions only to those vertices, adding their neighbours to queue in case one of the rules was applied. One can see it as performing breadth-first search from neighbours of the vertex branched on.</w:t>
      </w:r>
    </w:p>
    <w:p w14:paraId="695C8A0E" w14:textId="1FB1E915" w:rsidR="00344802" w:rsidRDefault="00344802" w:rsidP="00344802">
      <w:pPr>
        <w:rPr>
          <w:shd w:val="pct15" w:color="auto" w:fill="FFFFFF"/>
        </w:rPr>
      </w:pPr>
    </w:p>
    <w:p w14:paraId="07478214" w14:textId="773A8598" w:rsidR="000F6D88" w:rsidRPr="000F6D88" w:rsidRDefault="000F6D88" w:rsidP="000F6D88">
      <w:pPr>
        <w:pBdr>
          <w:top w:val="single" w:sz="4" w:space="1" w:color="auto"/>
          <w:bottom w:val="single" w:sz="4" w:space="1" w:color="auto"/>
        </w:pBdr>
      </w:pPr>
      <w:r w:rsidRPr="000F6D88">
        <w:rPr>
          <w:b/>
          <w:bCs/>
        </w:rPr>
        <w:t>Algorithm 2</w:t>
      </w:r>
      <w:r w:rsidRPr="000F6D88">
        <w:t>: local preprocessing</w:t>
      </w:r>
    </w:p>
    <w:p w14:paraId="6A3233FE" w14:textId="374A6E87" w:rsidR="000F6D88" w:rsidRDefault="000F6D88" w:rsidP="000F6D88">
      <w:pPr>
        <w:pStyle w:val="ListParagraph"/>
        <w:numPr>
          <w:ilvl w:val="0"/>
          <w:numId w:val="15"/>
        </w:numPr>
      </w:pPr>
      <w:r w:rsidRPr="000F6D88">
        <w:rPr>
          <w:b/>
          <w:bCs/>
        </w:rPr>
        <w:t>function</w:t>
      </w:r>
      <w:r>
        <w:t xml:space="preserve"> </w:t>
      </w:r>
      <m:oMath>
        <m:r>
          <w:rPr>
            <w:rFonts w:ascii="Cambria Math" w:hAnsi="Cambria Math"/>
          </w:rPr>
          <m:t>Local Reduce (G, k, Q, solution)</m:t>
        </m:r>
      </m:oMath>
    </w:p>
    <w:p w14:paraId="050B214F" w14:textId="71145EF3" w:rsidR="001B6CC7" w:rsidRPr="00AA2872" w:rsidRDefault="001B6CC7" w:rsidP="000F6D88">
      <w:pPr>
        <w:pStyle w:val="ListParagraph"/>
        <w:numPr>
          <w:ilvl w:val="1"/>
          <w:numId w:val="15"/>
        </w:numPr>
      </w:pPr>
      <w:r w:rsidRPr="000F6D88">
        <w:rPr>
          <w:b/>
          <w:bCs/>
        </w:rPr>
        <w:t>While</w:t>
      </w:r>
      <w:r w:rsidRPr="00AA2872">
        <w:t xml:space="preserve"> </w:t>
      </w:r>
      <m:oMath>
        <m:r>
          <w:rPr>
            <w:rFonts w:ascii="Cambria Math" w:hAnsi="Cambria Math"/>
          </w:rPr>
          <m:t>Q</m:t>
        </m:r>
      </m:oMath>
      <w:r w:rsidRPr="00AA2872">
        <w:t xml:space="preserve"> is not empty:</w:t>
      </w:r>
    </w:p>
    <w:p w14:paraId="1709927E" w14:textId="350F2780" w:rsidR="001B6CC7" w:rsidRPr="00AA2872" w:rsidRDefault="000F6D88" w:rsidP="000F6D88">
      <w:pPr>
        <w:pStyle w:val="ListParagraph"/>
        <w:numPr>
          <w:ilvl w:val="2"/>
          <w:numId w:val="15"/>
        </w:numPr>
      </w:pPr>
      <m:oMath>
        <m:r>
          <w:rPr>
            <w:rFonts w:ascii="Cambria Math" w:hAnsi="Cambria Math"/>
          </w:rPr>
          <m:t>v = Q.pop()</m:t>
        </m:r>
      </m:oMath>
    </w:p>
    <w:p w14:paraId="6545A77D" w14:textId="45136519" w:rsidR="001B6CC7" w:rsidRPr="00AA2872" w:rsidRDefault="000F6D88" w:rsidP="000F6D88">
      <w:pPr>
        <w:pStyle w:val="ListParagraph"/>
        <w:numPr>
          <w:ilvl w:val="2"/>
          <w:numId w:val="15"/>
        </w:numPr>
      </w:pPr>
      <w:r w:rsidRPr="000F6D88">
        <w:rPr>
          <w:b/>
          <w:bCs/>
        </w:rPr>
        <w:t>i</w:t>
      </w:r>
      <w:r w:rsidR="001B6CC7" w:rsidRPr="000F6D88">
        <w:rPr>
          <w:b/>
          <w:bCs/>
        </w:rPr>
        <w:t>f</w:t>
      </w:r>
      <w:r w:rsidR="001B6CC7" w:rsidRPr="00AA2872">
        <w:t xml:space="preserve"> one of the preprocessing rules allows to reduce </w:t>
      </w:r>
      <m:oMath>
        <m:r>
          <w:rPr>
            <w:rFonts w:ascii="Cambria Math" w:hAnsi="Cambria Math"/>
          </w:rPr>
          <m:t>v</m:t>
        </m:r>
      </m:oMath>
      <w:r w:rsidR="001B6CC7" w:rsidRPr="00AA2872">
        <w:t>:</w:t>
      </w:r>
    </w:p>
    <w:p w14:paraId="3C375DB2" w14:textId="12779FB0" w:rsidR="001B6CC7" w:rsidRPr="00AA2872" w:rsidRDefault="000F6D88" w:rsidP="000F6D88">
      <w:pPr>
        <w:pStyle w:val="ListParagraph"/>
        <w:numPr>
          <w:ilvl w:val="3"/>
          <w:numId w:val="15"/>
        </w:numPr>
      </w:pPr>
      <m:oMath>
        <m:r>
          <w:rPr>
            <w:rFonts w:ascii="Cambria Math" w:hAnsi="Cambria Math"/>
          </w:rPr>
          <m:t>G=G∖v</m:t>
        </m:r>
      </m:oMath>
      <w:r>
        <w:t>,</w:t>
      </w:r>
      <w:r w:rsidR="001B6CC7" w:rsidRPr="00AA2872">
        <w:t xml:space="preserve"> add to partial solution if needed</w:t>
      </w:r>
      <w:r>
        <w:t xml:space="preserve"> (depending on particular reduction rule)</w:t>
      </w:r>
    </w:p>
    <w:p w14:paraId="33125619" w14:textId="5AB0DC12" w:rsidR="001B6CC7" w:rsidRDefault="000F6D88" w:rsidP="000F6D88">
      <w:pPr>
        <w:pStyle w:val="ListParagraph"/>
        <w:numPr>
          <w:ilvl w:val="3"/>
          <w:numId w:val="15"/>
        </w:numPr>
      </w:pPr>
      <m:oMath>
        <m:r>
          <w:rPr>
            <w:rFonts w:ascii="Cambria Math" w:hAnsi="Cambria Math"/>
          </w:rPr>
          <m:t>Q.push(N(v))</m:t>
        </m:r>
      </m:oMath>
    </w:p>
    <w:p w14:paraId="71DAB2D9" w14:textId="303136DA" w:rsidR="00344802" w:rsidRPr="000F6D88" w:rsidRDefault="000F6D88" w:rsidP="000F6D88">
      <w:pPr>
        <w:pStyle w:val="ListParagraph"/>
        <w:numPr>
          <w:ilvl w:val="0"/>
          <w:numId w:val="15"/>
        </w:numPr>
        <w:pBdr>
          <w:bottom w:val="single" w:sz="4" w:space="1" w:color="auto"/>
        </w:pBdr>
      </w:pPr>
      <w:r w:rsidRPr="000F6D88">
        <w:rPr>
          <w:b/>
          <w:bCs/>
        </w:rPr>
        <w:t>return</w:t>
      </w:r>
      <w:r>
        <w:t xml:space="preserve"> </w:t>
      </w:r>
      <m:oMath>
        <m:r>
          <w:rPr>
            <w:rFonts w:ascii="Cambria Math" w:hAnsi="Cambria Math"/>
          </w:rPr>
          <m:t>G, k, solution</m:t>
        </m:r>
      </m:oMath>
    </w:p>
    <w:p w14:paraId="325A9C8A" w14:textId="77777777" w:rsidR="001B6CC7" w:rsidRDefault="001B6CC7" w:rsidP="001B6CC7"/>
    <w:p w14:paraId="593422F6" w14:textId="67A03EF6" w:rsidR="001B6CC7" w:rsidRDefault="001B6CC7" w:rsidP="001B6CC7">
      <w:r>
        <w:tab/>
        <w:t xml:space="preserve">This local preprocessing algorithm does not look at all vertices of </w:t>
      </w:r>
      <m:oMath>
        <m:r>
          <w:rPr>
            <w:rFonts w:ascii="Cambria Math" w:hAnsi="Cambria Math"/>
          </w:rPr>
          <m:t>G</m:t>
        </m:r>
      </m:oMath>
      <w:r>
        <w:t xml:space="preserve"> in every invocation; instead, aft</w:t>
      </w:r>
      <w:r w:rsidR="00880965">
        <w:t xml:space="preserve">er first iteration, it looks at </w:t>
      </w:r>
      <w:r>
        <w:t xml:space="preserve">at most </w:t>
      </w:r>
      <m:oMath>
        <m:r>
          <w:rPr>
            <w:rFonts w:ascii="Cambria Math" w:hAnsi="Cambria Math"/>
          </w:rPr>
          <m:t>k</m:t>
        </m:r>
      </m:oMath>
      <w:r>
        <w:t xml:space="preserve"> vertices without any deletion (if a vertex of degree </w:t>
      </w:r>
      <m:oMath>
        <m:r>
          <w:rPr>
            <w:rFonts w:ascii="Cambria Math" w:hAnsi="Cambria Math"/>
          </w:rPr>
          <m:t>k</m:t>
        </m:r>
      </m:oMath>
      <w:r>
        <w:t xml:space="preserve"> was branched on). Additional vertices will be retrieved only if some vertices are added to the solution. Efficiency of this addition is  measured by solving the same instances with one version of algorithm using local preprocessing rules, and one of them standard preprocessing (iterating over all vertices) and comparing number of nodes visited. </w:t>
      </w:r>
    </w:p>
    <w:p w14:paraId="402E267C" w14:textId="77777777" w:rsidR="001B6CC7" w:rsidRDefault="001B6CC7" w:rsidP="001B6CC7">
      <w:r>
        <w:tab/>
        <w:t xml:space="preserve">Additionally, local preprocessing uses all of the reduction rules in the same iteration, in contrast to initial version, which iterated over all vertices for each reduction rule separately. </w:t>
      </w:r>
    </w:p>
    <w:p w14:paraId="725CA96F" w14:textId="77777777" w:rsidR="001B6CC7" w:rsidRDefault="001B6CC7" w:rsidP="001B6CC7"/>
    <w:p w14:paraId="226B9AC4" w14:textId="01148B60" w:rsidR="001B6CC7" w:rsidRDefault="00C029B8" w:rsidP="00C029B8">
      <w:pPr>
        <w:pStyle w:val="Heading3"/>
      </w:pPr>
      <w:r>
        <w:t>Python and iGraph-specific improvements</w:t>
      </w:r>
    </w:p>
    <w:p w14:paraId="151D0881" w14:textId="77777777" w:rsidR="001B6CC7" w:rsidRDefault="001B6CC7" w:rsidP="001B6CC7">
      <w:r>
        <w:tab/>
        <w:t>Implementation of local preprocessing was attempted. However, because deletion of vertices in iGraph causes ids of other vertices to change</w:t>
      </w:r>
      <w:r>
        <w:rPr>
          <w:rStyle w:val="FootnoteReference"/>
        </w:rPr>
        <w:footnoteReference w:id="9"/>
      </w:r>
      <w:r>
        <w:t xml:space="preserve">, retrieving neighbours of a given vertex requires assigning additional attribute to them and finding those vertices based on their attributes in updated graph. It requires </w:t>
      </w:r>
      <m:oMath>
        <m:r>
          <w:rPr>
            <w:rFonts w:ascii="Cambria Math" w:hAnsi="Cambria Math"/>
          </w:rPr>
          <m:t>O(n)</m:t>
        </m:r>
      </m:oMath>
      <w:r>
        <w:t xml:space="preserve"> time, which defeats the purpose of making the preprocessing rules local – if the reduction still has to look through all of the vertices of </w:t>
      </w:r>
      <m:oMath>
        <m:r>
          <w:rPr>
            <w:rFonts w:ascii="Cambria Math" w:hAnsi="Cambria Math"/>
          </w:rPr>
          <m:t>G,</m:t>
        </m:r>
      </m:oMath>
      <w:r>
        <w:t xml:space="preserve"> it’s time complexity remains unchanged.</w:t>
      </w:r>
    </w:p>
    <w:p w14:paraId="15DBF24A" w14:textId="77777777" w:rsidR="001B6CC7" w:rsidRDefault="001B6CC7" w:rsidP="001B6CC7"/>
    <w:p w14:paraId="31EAC7EB" w14:textId="77777777" w:rsidR="001B6CC7" w:rsidRDefault="001B6CC7" w:rsidP="001B6CC7">
      <w:pPr>
        <w:pStyle w:val="Heading4"/>
      </w:pPr>
      <w:r>
        <w:t>Difference in performance for different vertex selection</w:t>
      </w:r>
    </w:p>
    <w:p w14:paraId="17043D58" w14:textId="10C56243" w:rsidR="001B6CC7" w:rsidRDefault="001B6CC7" w:rsidP="001B6CC7">
      <w:pPr>
        <w:ind w:firstLine="720"/>
      </w:pPr>
      <w:r>
        <w:t xml:space="preserve">Due to one of the undocumented features of iGraph, finding vertices in updated graphs can be achieved in </w:t>
      </w:r>
      <m:oMath>
        <m:r>
          <w:rPr>
            <w:rFonts w:ascii="Cambria Math" w:hAnsi="Cambria Math"/>
          </w:rPr>
          <m:t>O(1)</m:t>
        </m:r>
      </m:oMath>
      <w:r>
        <w:t xml:space="preserve"> </w:t>
      </w:r>
      <w:r w:rsidRPr="00CB3EB0">
        <w:t xml:space="preserve">using </w:t>
      </w:r>
      <w:r w:rsidRPr="00CB3EB0">
        <w:rPr>
          <w:rFonts w:ascii="Lucida Console" w:hAnsi="Lucida Console"/>
          <w:sz w:val="21"/>
          <w:szCs w:val="21"/>
        </w:rPr>
        <w:t>“name”</w:t>
      </w:r>
      <w:r w:rsidRPr="00D94B15">
        <w:rPr>
          <w:sz w:val="21"/>
          <w:szCs w:val="21"/>
        </w:rPr>
        <w:t xml:space="preserve"> </w:t>
      </w:r>
      <w:r w:rsidRPr="00D94B15">
        <w:t>attribute</w:t>
      </w:r>
      <w:r w:rsidR="00D76D24">
        <w:t>, because this attribute is the only attribute of vertices in iGraph that is indexed</w:t>
      </w:r>
      <w:r w:rsidR="00D76D24">
        <w:rPr>
          <w:rStyle w:val="FootnoteReference"/>
        </w:rPr>
        <w:footnoteReference w:id="10"/>
      </w:r>
      <w:r w:rsidRPr="00D94B15">
        <w:t>.</w:t>
      </w:r>
      <w:r>
        <w:t xml:space="preserve"> This allowed to complete local preprocessing to improve worst-case time complexity. In tests </w:t>
      </w:r>
      <w:r w:rsidR="00C029B8">
        <w:t>performed,</w:t>
      </w:r>
      <w:r>
        <w:t xml:space="preserve"> it did not influence time performance of the program greatly, due to the fact that copying elements is leading in total time and resource consumption of the program. </w:t>
      </w:r>
    </w:p>
    <w:p w14:paraId="18B20A93" w14:textId="17C1F991" w:rsidR="001B6CC7" w:rsidRDefault="001B6CC7" w:rsidP="00C029B8">
      <w:pPr>
        <w:ind w:firstLine="720"/>
      </w:pPr>
      <w:r>
        <w:t>Comparison of retrieving vertices was made using IPython’s magic built-in functions</w:t>
      </w:r>
      <w:r>
        <w:rPr>
          <w:rStyle w:val="FootnoteReference"/>
        </w:rPr>
        <w:footnoteReference w:id="11"/>
      </w:r>
      <w:r>
        <w:t xml:space="preserve">. </w:t>
      </w:r>
      <w:r w:rsidR="00D76D24">
        <w:t xml:space="preserve">For randomly generated graph </w:t>
      </w:r>
      <m:oMath>
        <m:r>
          <w:rPr>
            <w:rFonts w:ascii="Cambria Math" w:hAnsi="Cambria Math"/>
          </w:rPr>
          <m:t>G</m:t>
        </m:r>
      </m:oMath>
      <w:r w:rsidR="00D76D24">
        <w:t xml:space="preserve"> with 10 000 vertices, </w:t>
      </w:r>
      <w:r w:rsidR="00C029B8">
        <w:t>retrieval of</w:t>
      </w:r>
      <w:r w:rsidR="00D76D24">
        <w:t xml:space="preserve"> vertex using ‘name’ attribute turned out to </w:t>
      </w:r>
      <w:r w:rsidR="00C029B8">
        <w:t xml:space="preserve">take on average </w:t>
      </w:r>
      <m:oMath>
        <m:r>
          <w:rPr>
            <w:rFonts w:ascii="Cambria Math" w:hAnsi="Cambria Math"/>
          </w:rPr>
          <m:t>2.17 μs</m:t>
        </m:r>
      </m:oMath>
      <w:r w:rsidR="00C029B8">
        <w:t xml:space="preserve">, while the same operation but using different attribute averaged at </w:t>
      </w:r>
      <m:oMath>
        <m:r>
          <w:rPr>
            <w:rFonts w:ascii="Cambria Math" w:hAnsi="Cambria Math"/>
          </w:rPr>
          <m:t>1.38 ms</m:t>
        </m:r>
      </m:oMath>
      <w:r w:rsidR="00C029B8">
        <w:t xml:space="preserve">. </w:t>
      </w:r>
      <w:r>
        <w:t xml:space="preserve">It reaffirmed results from </w:t>
      </w:r>
      <w:r w:rsidR="00D76D24">
        <w:t xml:space="preserve">iGraph’s </w:t>
      </w:r>
      <w:r>
        <w:t>mailing list</w:t>
      </w:r>
      <w:r>
        <w:rPr>
          <w:rStyle w:val="FootnoteReference"/>
          <w:sz w:val="32"/>
          <w:szCs w:val="32"/>
        </w:rPr>
        <w:footnoteReference w:id="12"/>
      </w:r>
      <w:r>
        <w:t xml:space="preserve"> – </w:t>
      </w:r>
      <w:r w:rsidRPr="00CB3EB0">
        <w:rPr>
          <w:rStyle w:val="codeChar"/>
        </w:rPr>
        <w:t>find</w:t>
      </w:r>
      <w:r w:rsidR="00D76D24">
        <w:rPr>
          <w:rStyle w:val="codeChar"/>
        </w:rPr>
        <w:t xml:space="preserve"> </w:t>
      </w:r>
      <w:r w:rsidRPr="00CB3EB0">
        <w:t>executes around 636</w:t>
      </w:r>
      <w:r>
        <w:t xml:space="preserve"> times faster</w:t>
      </w:r>
      <w:r w:rsidR="00C029B8">
        <w:t xml:space="preserve"> using ‘name’ attribute.</w:t>
      </w:r>
    </w:p>
    <w:bookmarkStart w:id="22" w:name="_MON_1617961228"/>
    <w:bookmarkEnd w:id="22"/>
    <w:p w14:paraId="014C6653" w14:textId="77777777" w:rsidR="001B6CC7" w:rsidRDefault="001B6CC7" w:rsidP="001B6CC7">
      <w:pPr>
        <w:spacing w:before="120"/>
      </w:pPr>
      <w:r w:rsidRPr="00B35AF4">
        <w:object w:dxaOrig="9266" w:dyaOrig="5352" w14:anchorId="6FE9414A">
          <v:shape id="_x0000_i1839" type="#_x0000_t75" style="width:463.15pt;height:268.1pt" o:ole="">
            <v:imagedata r:id="rId17" o:title=""/>
          </v:shape>
          <o:OLEObject Type="Embed" ProgID="Word.OpenDocumentText.12" ShapeID="_x0000_i1839" DrawAspect="Content" ObjectID="_1618176381" r:id="rId18"/>
        </w:object>
      </w:r>
    </w:p>
    <w:p w14:paraId="6AFE251D" w14:textId="18810B38" w:rsidR="001B6CC7" w:rsidRDefault="001B6CC7" w:rsidP="001B6CC7">
      <w:pPr>
        <w:pStyle w:val="Caption"/>
      </w:pPr>
      <w:r w:rsidRPr="00857923">
        <w:t xml:space="preserve">Figure </w:t>
      </w:r>
      <w:r w:rsidR="004A3171">
        <w:fldChar w:fldCharType="begin"/>
      </w:r>
      <w:r w:rsidR="004A3171">
        <w:instrText xml:space="preserve"> SEQ Figure \* ARABIC </w:instrText>
      </w:r>
      <w:r w:rsidR="004A3171">
        <w:fldChar w:fldCharType="separate"/>
      </w:r>
      <w:r w:rsidR="00B937DC">
        <w:rPr>
          <w:noProof/>
        </w:rPr>
        <w:t>3</w:t>
      </w:r>
      <w:r w:rsidR="004A3171">
        <w:fldChar w:fldCharType="end"/>
      </w:r>
      <w:r w:rsidRPr="00857923">
        <w:t xml:space="preserve"> time </w:t>
      </w:r>
      <w:r w:rsidR="00331A21" w:rsidRPr="00857923">
        <w:t>measure</w:t>
      </w:r>
      <w:r w:rsidRPr="00857923">
        <w:t xml:space="preserve"> comparison for "name" and </w:t>
      </w:r>
      <w:r w:rsidR="00331A21" w:rsidRPr="00857923">
        <w:t>arbitrary</w:t>
      </w:r>
      <w:r w:rsidRPr="00857923">
        <w:t xml:space="preserve"> attribute</w:t>
      </w:r>
    </w:p>
    <w:p w14:paraId="47778529" w14:textId="77777777" w:rsidR="00331A21" w:rsidRPr="00331A21" w:rsidRDefault="00331A21" w:rsidP="00331A21"/>
    <w:p w14:paraId="32E2B4C3" w14:textId="77777777" w:rsidR="001B6CC7" w:rsidRDefault="001B6CC7" w:rsidP="001B6CC7">
      <w:pPr>
        <w:pStyle w:val="Heading4"/>
      </w:pPr>
      <w:r>
        <w:t>Difference in performance for different graph copying methods</w:t>
      </w:r>
    </w:p>
    <w:p w14:paraId="3E3D5928" w14:textId="15849BB8" w:rsidR="001B6CC7" w:rsidRDefault="001B6CC7" w:rsidP="001B6CC7">
      <w:r>
        <w:tab/>
        <w:t xml:space="preserve">Various parts of the program make extensive use of deepcopy </w:t>
      </w:r>
      <m:oMath>
        <m:r>
          <w:rPr>
            <w:rFonts w:ascii="Cambria Math" w:hAnsi="Cambria Math"/>
          </w:rPr>
          <m:t>copy()</m:t>
        </m:r>
      </m:oMath>
      <w:r>
        <w:t xml:space="preserve"> method from </w:t>
      </w:r>
      <m:oMath>
        <m:r>
          <w:rPr>
            <w:rFonts w:ascii="Cambria Math" w:hAnsi="Cambria Math"/>
          </w:rPr>
          <m:t>igraph</m:t>
        </m:r>
      </m:oMath>
      <w:r>
        <w:t xml:space="preserve"> as well as </w:t>
      </w:r>
      <m:oMath>
        <m:r>
          <w:rPr>
            <w:rStyle w:val="codeChar"/>
            <w:rFonts w:ascii="Cambria Math" w:hAnsi="Cambria Math"/>
            <w:sz w:val="24"/>
            <w:szCs w:val="32"/>
          </w:rPr>
          <m:t>copy.deepcopy()</m:t>
        </m:r>
      </m:oMath>
      <w:r>
        <w:t>. Comparison of three different copying methods was done –from deepcopy, pickle and graph module respectively.</w:t>
      </w:r>
    </w:p>
    <w:p w14:paraId="363FD097" w14:textId="0FCCE875" w:rsidR="00031138" w:rsidRDefault="001B6CC7" w:rsidP="00771A68">
      <w:r>
        <w:tab/>
      </w:r>
      <w:r w:rsidR="00771A68">
        <w:t xml:space="preserve">Comparison was done using the same method as for vertex retrieval in figure 3. </w:t>
      </w:r>
      <w:r>
        <w:t>For graph of 10000 vertices, deepcopy module took 7.04 seconds on average, pickle – 1.48 seconds and iGraph 24.9 milliseconds</w:t>
      </w:r>
      <w:r w:rsidR="00771A68">
        <w:t xml:space="preserve"> (figure 4)</w:t>
      </w:r>
      <w:r>
        <w:t xml:space="preserve">. Therefore, using iGraph’s copy is on average </w:t>
      </w:r>
      <w:r w:rsidRPr="00771A68">
        <w:rPr>
          <w:b/>
          <w:bCs/>
        </w:rPr>
        <w:t>282</w:t>
      </w:r>
      <w:r>
        <w:t xml:space="preserve"> times faster.</w:t>
      </w:r>
      <w:r w:rsidR="00771A68">
        <w:t xml:space="preserve"> </w:t>
      </w:r>
    </w:p>
    <w:p w14:paraId="528E5709" w14:textId="77777777" w:rsidR="00031138" w:rsidRPr="00B35AF4" w:rsidRDefault="00031138" w:rsidP="00031138"/>
    <w:bookmarkStart w:id="23" w:name="_MON_1617962678"/>
    <w:bookmarkEnd w:id="23"/>
    <w:p w14:paraId="79C1A560" w14:textId="77777777" w:rsidR="00771A68" w:rsidRDefault="001B6CC7" w:rsidP="00771A68">
      <w:pPr>
        <w:keepNext/>
      </w:pPr>
      <w:r>
        <w:object w:dxaOrig="9026" w:dyaOrig="3514" w14:anchorId="627AAF4A">
          <v:shape id="_x0000_i1840" type="#_x0000_t75" style="width:451.35pt;height:175.7pt" o:ole="" o:bordertopcolor="this" o:borderleftcolor="this" o:borderbottomcolor="this" o:borderrightcolor="this">
            <v:imagedata r:id="rId19" o:title=""/>
            <w10:bordertop type="single" width="6"/>
            <w10:borderleft type="single" width="6"/>
            <w10:borderbottom type="single" width="6"/>
            <w10:borderright type="single" width="6"/>
          </v:shape>
          <o:OLEObject Type="Embed" ProgID="Word.OpenDocumentText.12" ShapeID="_x0000_i1840" DrawAspect="Content" ObjectID="_1618176382" r:id="rId20"/>
        </w:object>
      </w:r>
    </w:p>
    <w:p w14:paraId="4E283892" w14:textId="4BFBB0B9" w:rsidR="001B6CC7" w:rsidRPr="00771A68" w:rsidRDefault="00771A68" w:rsidP="00771A68">
      <w:pPr>
        <w:pStyle w:val="Caption"/>
        <w:rPr>
          <w:sz w:val="24"/>
          <w:szCs w:val="20"/>
        </w:rPr>
      </w:pPr>
      <w:r>
        <w:t xml:space="preserve">Figure </w:t>
      </w:r>
      <w:r>
        <w:fldChar w:fldCharType="begin"/>
      </w:r>
      <w:r>
        <w:instrText xml:space="preserve"> SEQ Figure \* ARABIC </w:instrText>
      </w:r>
      <w:r>
        <w:fldChar w:fldCharType="separate"/>
      </w:r>
      <w:r w:rsidR="00B937DC">
        <w:rPr>
          <w:noProof/>
        </w:rPr>
        <w:t>4</w:t>
      </w:r>
      <w:r>
        <w:fldChar w:fldCharType="end"/>
      </w:r>
      <w:r>
        <w:t xml:space="preserve"> timeit benchmarks for different copying methods</w:t>
      </w:r>
    </w:p>
    <w:p w14:paraId="090A6AFD" w14:textId="77777777" w:rsidR="00771A68" w:rsidRDefault="00771A68" w:rsidP="001B6CC7"/>
    <w:p w14:paraId="07AE4719" w14:textId="018E7901" w:rsidR="00771A68" w:rsidRDefault="00771A68" w:rsidP="00771A68">
      <w:pPr>
        <w:keepNext/>
        <w:ind w:firstLine="720"/>
      </w:pPr>
      <w:r>
        <w:t xml:space="preserve">Figure 4 shows difference in time performance between the program (using linear kernel –o 4) . For 99 PACE instances provided, initial version of the algorithm executed for 33 of them with timeout set to 120 seconds. Number of nodes and time of execution visited has grown exponentially with the size of the solution (and, in case of those instances, with </w:t>
      </w:r>
      <m:oMath>
        <m:r>
          <w:rPr>
            <w:rFonts w:ascii="Cambria Math" w:hAnsi="Cambria Math"/>
          </w:rPr>
          <m:t>V(G)</m:t>
        </m:r>
      </m:oMath>
      <w:r>
        <w:t xml:space="preserve"> as well – see table 1 and 2 in appendix for performance measures for particular instances.</w:t>
      </w:r>
    </w:p>
    <w:p w14:paraId="43EA329E" w14:textId="77777777" w:rsidR="00771A68" w:rsidRDefault="00771A68" w:rsidP="00771A68">
      <w:pPr>
        <w:keepNext/>
      </w:pPr>
      <w:r>
        <w:t xml:space="preserve"> </w:t>
      </w:r>
      <w:r>
        <w:rPr>
          <w:noProof/>
        </w:rPr>
        <w:drawing>
          <wp:inline distT="0" distB="0" distL="0" distR="0" wp14:anchorId="6CBA111D" wp14:editId="44E7372E">
            <wp:extent cx="5731510" cy="3335655"/>
            <wp:effectExtent l="0" t="0" r="254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AA4BB82" w14:textId="79899F8D" w:rsidR="00771A68" w:rsidRDefault="00771A68" w:rsidP="00771A68">
      <w:pPr>
        <w:pStyle w:val="Caption"/>
      </w:pPr>
      <w:r>
        <w:t xml:space="preserve">Figure </w:t>
      </w:r>
      <w:r>
        <w:fldChar w:fldCharType="begin"/>
      </w:r>
      <w:r>
        <w:instrText xml:space="preserve"> SEQ Figure \* ARABIC </w:instrText>
      </w:r>
      <w:r>
        <w:fldChar w:fldCharType="separate"/>
      </w:r>
      <w:r w:rsidR="00B937DC">
        <w:rPr>
          <w:noProof/>
        </w:rPr>
        <w:t>5</w:t>
      </w:r>
      <w:r>
        <w:fldChar w:fldCharType="end"/>
      </w:r>
      <w:r>
        <w:t xml:space="preserve"> comparison of performance for different copy functions used</w:t>
      </w:r>
    </w:p>
    <w:p w14:paraId="780F0D1B" w14:textId="0675B20C" w:rsidR="001B6CC7" w:rsidRDefault="001B6CC7" w:rsidP="001B6CC7">
      <w:pPr>
        <w:pStyle w:val="Caption"/>
      </w:pPr>
    </w:p>
    <w:p w14:paraId="7476BD5E" w14:textId="77777777" w:rsidR="001B6CC7" w:rsidRDefault="001B6CC7" w:rsidP="001B6CC7">
      <w:pPr>
        <w:pStyle w:val="Heading4"/>
      </w:pPr>
      <w:r>
        <w:t>Recursive depth problem</w:t>
      </w:r>
    </w:p>
    <w:p w14:paraId="0A4BA308" w14:textId="09A1EE06" w:rsidR="001B6CC7" w:rsidRPr="00363BAA" w:rsidRDefault="001B6CC7" w:rsidP="00331A21">
      <w:pPr>
        <w:ind w:firstLine="720"/>
      </w:pPr>
      <w:r>
        <w:t xml:space="preserve">Python sets </w:t>
      </w:r>
      <w:r w:rsidR="00331A21">
        <w:t>what is considered by some to be conservative</w:t>
      </w:r>
      <w:r w:rsidR="002664B9">
        <w:rPr>
          <w:rStyle w:val="FootnoteReference"/>
        </w:rPr>
        <w:footnoteReference w:id="13"/>
      </w:r>
      <w:r>
        <w:t xml:space="preserve"> limit on a maximum number of recursive program calls in order to avoid segmentation fault errors </w:t>
      </w:r>
      <w:r>
        <w:fldChar w:fldCharType="begin" w:fldLock="1"/>
      </w:r>
      <w:r w:rsidR="00EC7B5E">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561","uris":["http://www.mendeley.com/documents/?uuid=17493d83-392f-39f2-98e9-86e2351d1f2c"]}],"mendeley":{"formattedCitation":"[18, p. 561]","plainTextFormattedCitation":"[18, p. 561]","previouslyFormattedCitation":"[18, p. 561]"},"properties":{"noteIndex":0},"schema":"https://github.com/citation-style-language/schema/raw/master/csl-citation.json"}</w:instrText>
      </w:r>
      <w:r>
        <w:fldChar w:fldCharType="separate"/>
      </w:r>
      <w:r w:rsidR="00EC7B5E" w:rsidRPr="00EC7B5E">
        <w:rPr>
          <w:noProof/>
        </w:rPr>
        <w:t>[18, p. 561]</w:t>
      </w:r>
      <w:r>
        <w:fldChar w:fldCharType="end"/>
      </w:r>
      <w:r>
        <w:t xml:space="preserve">. On largest instances from PACE, program was throwing </w:t>
      </w:r>
      <w:r w:rsidRPr="000979E9">
        <w:rPr>
          <w:rStyle w:val="codeChar"/>
        </w:rPr>
        <w:t>RecursionError</w:t>
      </w:r>
      <w:r w:rsidRPr="000979E9">
        <w:t>.</w:t>
      </w:r>
      <w:r>
        <w:t xml:space="preserve"> This was rectified by increasing recursion limit</w:t>
      </w:r>
      <w:r w:rsidR="00E141E1">
        <w:t xml:space="preserve"> to 10 000</w:t>
      </w:r>
      <w:r>
        <w:t xml:space="preserve">. However, this does not guarantee that the error is not going to be thrown for even larger instances – something that could be ultimately fixed by rewriting program to work iteratively. </w:t>
      </w:r>
    </w:p>
    <w:p w14:paraId="1EA61534" w14:textId="657856C8" w:rsidR="00857923" w:rsidRDefault="009F5646" w:rsidP="00E7638E">
      <w:pPr>
        <w:pStyle w:val="Heading1"/>
      </w:pPr>
      <w:bookmarkStart w:id="24" w:name="_Toc7563323"/>
      <w:r w:rsidRPr="009F5646">
        <w:t xml:space="preserve">Chapter 5: </w:t>
      </w:r>
      <w:r w:rsidR="007879CA">
        <w:t>Benchmarks and relative performance comparison</w:t>
      </w:r>
      <w:bookmarkEnd w:id="24"/>
    </w:p>
    <w:p w14:paraId="39638220" w14:textId="2E259AAA" w:rsidR="00857923" w:rsidRDefault="00857923" w:rsidP="00857923">
      <w:pPr>
        <w:ind w:firstLine="414"/>
      </w:pPr>
      <w:r>
        <w:t>First, initial implementation and results are discussed. Performance of the algorithm is analysed, improvements in data structures and functions used are proposed. Finally, best produced version is presented and possible future improvements are considered.</w:t>
      </w:r>
    </w:p>
    <w:p w14:paraId="7FAE84EE" w14:textId="47E8064A" w:rsidR="00461F2C" w:rsidRDefault="0081290A" w:rsidP="00B17DE7">
      <w:pPr>
        <w:ind w:firstLine="414"/>
      </w:pPr>
      <w:r>
        <w:t>Results are presented using survival plots as recommended defined in SAT community practices paper</w:t>
      </w:r>
      <w:r w:rsidR="00B17DE7">
        <w:t xml:space="preserve"> </w:t>
      </w:r>
      <w:r>
        <w:fldChar w:fldCharType="begin" w:fldLock="1"/>
      </w:r>
      <w:r w:rsidR="007879CA">
        <w:instrText>ADDIN CSL_CITATION {"citationItems":[{"id":"ITEM-1","itemData":{"abstract":"The SAT community, and hence the SMT community, have substantial experience in bench-marking solvers against each other on large sample sets, and publishing summaries, whereas the computer algebra community tends to time solvers on a small set of problems, and publishing individual times. This paper aims to document the SAT community practice for the benefit of the computer algebra community.","author":[{"dropping-particle":"","family":"Nyx Brain","given":"Martin","non-dropping-particle":"","parse-names":false,"suffix":""},{"dropping-particle":"","family":"Davenport","given":"James H","non-dropping-particle":"","parse-names":false,"suffix":""},{"dropping-particle":"","family":"Griggio","given":"Alberto","non-dropping-particle":"","parse-names":false,"suffix":""}],"id":"ITEM-1","issued":{"date-parts":[["0"]]},"title":"Benchmarking Solvers, SAT-style","type":"report"},"uris":["http://www.mendeley.com/documents/?uuid=ebd3a894-0fae-3203-a40c-22f7b47aa140"]}],"mendeley":{"formattedCitation":"[22]","plainTextFormattedCitation":"[22]","previouslyFormattedCitation":"[21]"},"properties":{"noteIndex":0},"schema":"https://github.com/citation-style-language/schema/raw/master/csl-citation.json"}</w:instrText>
      </w:r>
      <w:r>
        <w:fldChar w:fldCharType="separate"/>
      </w:r>
      <w:r w:rsidR="007879CA" w:rsidRPr="007879CA">
        <w:rPr>
          <w:noProof/>
        </w:rPr>
        <w:t>[22]</w:t>
      </w:r>
      <w:r>
        <w:fldChar w:fldCharType="end"/>
      </w:r>
      <w:r w:rsidR="00A512F8">
        <w:t>. With each algorithm version separately, it sorts the time of execution on each instance into increasing order</w:t>
      </w:r>
      <w:r w:rsidR="00C32DDA">
        <w:t xml:space="preserve">. </w:t>
      </w:r>
      <w:r w:rsidR="00B17DE7">
        <w:t>Thus,</w:t>
      </w:r>
      <w:r w:rsidR="00C32DDA">
        <w:t xml:space="preserve"> </w:t>
      </w:r>
      <w:r w:rsidR="00B17DE7">
        <w:t>it has</w:t>
      </w:r>
      <w:r w:rsidR="00C32DDA">
        <w:t xml:space="preserve"> clearly shown which algorithms perform faster on average. </w:t>
      </w:r>
    </w:p>
    <w:p w14:paraId="7DCE1292" w14:textId="77777777" w:rsidR="00E7638E" w:rsidRDefault="00E7638E" w:rsidP="00E7638E">
      <w:r>
        <w:t xml:space="preserve">Program was tested on </w:t>
      </w:r>
      <w:r w:rsidRPr="006E599E">
        <w:t>Intel Core i7 2620M</w:t>
      </w:r>
      <w:r>
        <w:t xml:space="preserve"> processor on following datasets:</w:t>
      </w:r>
    </w:p>
    <w:p w14:paraId="65AB6552" w14:textId="77777777" w:rsidR="00E7638E" w:rsidRDefault="00E7638E" w:rsidP="00E7638E">
      <w:pPr>
        <w:pStyle w:val="ListParagraph"/>
        <w:numPr>
          <w:ilvl w:val="0"/>
          <w:numId w:val="9"/>
        </w:numPr>
      </w:pPr>
      <w:r>
        <w:t>public instances provided by PACE organisers,</w:t>
      </w:r>
    </w:p>
    <w:p w14:paraId="7B5AE569" w14:textId="77777777" w:rsidR="00E7638E" w:rsidRDefault="00E7638E" w:rsidP="00E7638E">
      <w:pPr>
        <w:pStyle w:val="ListParagraph"/>
        <w:numPr>
          <w:ilvl w:val="0"/>
          <w:numId w:val="9"/>
        </w:numPr>
      </w:pPr>
      <w:r>
        <w:t>famous benchmark dataset from website wolfram alpha, including grid graphs, cage graphs and other edge cases to test soundness of the algorithm</w:t>
      </w:r>
    </w:p>
    <w:p w14:paraId="2B462744" w14:textId="7D7871B2" w:rsidR="00E7638E" w:rsidRDefault="00E7638E" w:rsidP="00E7638E">
      <w:pPr>
        <w:ind w:left="414"/>
      </w:pPr>
      <w:r>
        <w:t>Time of execution was measured using Python’s performance counter</w:t>
      </w:r>
      <w:r>
        <w:rPr>
          <w:rStyle w:val="FootnoteReference"/>
        </w:rPr>
        <w:footnoteReference w:id="14"/>
      </w:r>
    </w:p>
    <w:p w14:paraId="39027D88" w14:textId="77777777" w:rsidR="00291F77" w:rsidRPr="00A83D52" w:rsidRDefault="00291F77" w:rsidP="00291F77">
      <w:pPr>
        <w:pStyle w:val="Heading2"/>
      </w:pPr>
      <w:bookmarkStart w:id="25" w:name="_Toc7563324"/>
      <w:r>
        <w:t>Famous benchmark instances</w:t>
      </w:r>
      <w:bookmarkEnd w:id="25"/>
    </w:p>
    <w:p w14:paraId="301A9B3A" w14:textId="77777777" w:rsidR="007879CA" w:rsidRDefault="00291F77" w:rsidP="007879CA">
      <w:r>
        <w:t>Famous test includes many small, regular graphs with varying structures.</w:t>
      </w:r>
      <w:r w:rsidR="00EC7B5E">
        <w:t xml:space="preserve"> It is widely used benchmark set for graph based problems, e.g. for SAT Encodings of Treedepth or Branchwidth </w:t>
      </w:r>
      <w:r w:rsidR="00EC7B5E">
        <w:fldChar w:fldCharType="begin" w:fldLock="1"/>
      </w:r>
      <w:r w:rsidR="007879CA">
        <w:instrText>ADDIN CSL_CITATION {"citationItems":[{"id":"ITEM-1","itemData":{"DOI":"10.1137/1.9781611975499.10","author":[{"dropping-particle":"","family":"Ganian","given":"Robert","non-dropping-particle":"","parse-names":false,"suffix":""},{"dropping-particle":"","family":"Lodha","given":"Neha","non-dropping-particle":"","parse-names":false,"suffix":""},{"dropping-particle":"","family":"Ordyniak","given":"Sebastian","non-dropping-particle":"","parse-names":false,"suffix":""},{"dropping-particle":"","family":"Szeider","given":"Stefan","non-dropping-particle":"","parse-names":false,"suffix":""}],"container-title":"2019 Proceedings of the Twenty-First Workshop on Algorithm Engineering and Experiments (ALENEX)","id":"ITEM-1","issued":{"date-parts":[["2019","1"]]},"page":"117-129","publisher":"Society for Industrial and Applied Mathematics","publisher-place":"Philadelphia, PA","title":"SAT-Encodings for Treecut Width and Treedepth","type":"chapter"},"uris":["http://www.mendeley.com/documents/?uuid=903fb5ad-8ebe-3785-8fc9-634c5100b4c8"]}],"mendeley":{"formattedCitation":"[23]","plainTextFormattedCitation":"[23]","previouslyFormattedCitation":"[22]"},"properties":{"noteIndex":0},"schema":"https://github.com/citation-style-language/schema/raw/master/csl-citation.json"}</w:instrText>
      </w:r>
      <w:r w:rsidR="00EC7B5E">
        <w:fldChar w:fldCharType="separate"/>
      </w:r>
      <w:r w:rsidR="007879CA" w:rsidRPr="007879CA">
        <w:rPr>
          <w:noProof/>
        </w:rPr>
        <w:t>[23]</w:t>
      </w:r>
      <w:r w:rsidR="00EC7B5E">
        <w:fldChar w:fldCharType="end"/>
      </w:r>
      <w:r w:rsidR="00EC7B5E">
        <w:fldChar w:fldCharType="begin" w:fldLock="1"/>
      </w:r>
      <w:r w:rsidR="007879CA">
        <w:instrText>ADDIN CSL_CITATION {"citationItems":[{"id":"ITEM-1","itemData":{"abstract":"Branch decomposition is a prominent method for structurally decomposing a graph, hypergraph or CNF formula. The width of a branch decomposition provides a measure of how well the object is decomposed. For many applications it is crucial to compute a branch decomposition whose width is as small as possible. We propose a SAT approach to finding branch decompositions of small width. The core of our approach is an efficient SAT encoding which determines with a single SAT-call whether a given hypergraph admits a branch decomposition of certain width. For our encoding we develop a novel partition-based characterization of branch de-compositions. The encoding size imposes a limit on the size of the given hypergraph. In order to break through this barrier and to scale the SAT approach to larger instances, we develop a new heuristic approach where the SAT encoding is used to locally improve a given candidate decomposition until a fixed-point is reached. This new method scales now to instances with several thousands of vertices and edges.","author":[{"dropping-particle":"","family":"Lodha","given":"Neha","non-dropping-particle":"","parse-names":false,"suffix":""},{"dropping-particle":"","family":"Ordyniak","given":"Sebastian","non-dropping-particle":"","parse-names":false,"suffix":""},{"dropping-particle":"","family":"Szeider","given":"Stefan","non-dropping-particle":"","parse-names":false,"suffix":""}],"id":"ITEM-1","issued":{"date-parts":[["2017"]]},"title":"A SAT Approach to Branchwidth *","type":"report"},"uris":["http://www.mendeley.com/documents/?uuid=9a0f4f46-9314-381a-8035-917dd9afd47c"]}],"mendeley":{"formattedCitation":"[24]","plainTextFormattedCitation":"[24]","previouslyFormattedCitation":"[23]"},"properties":{"noteIndex":0},"schema":"https://github.com/citation-style-language/schema/raw/master/csl-citation.json"}</w:instrText>
      </w:r>
      <w:r w:rsidR="00EC7B5E">
        <w:fldChar w:fldCharType="separate"/>
      </w:r>
      <w:r w:rsidR="007879CA" w:rsidRPr="007879CA">
        <w:rPr>
          <w:noProof/>
        </w:rPr>
        <w:t>[24]</w:t>
      </w:r>
      <w:r w:rsidR="00EC7B5E">
        <w:fldChar w:fldCharType="end"/>
      </w:r>
      <w:r w:rsidR="007879CA">
        <w:t>.</w:t>
      </w:r>
    </w:p>
    <w:p w14:paraId="3065F54A" w14:textId="62C47B43" w:rsidR="00DF01D4" w:rsidRDefault="007879CA" w:rsidP="00B17DE7">
      <w:r>
        <w:t xml:space="preserve">Those tests </w:t>
      </w:r>
      <w:r w:rsidR="00291F77">
        <w:t xml:space="preserve">served for debugging purposes for preprocessing rules and manual examination of correctness of the algorithm. </w:t>
      </w:r>
      <w:r w:rsidR="00B17DE7">
        <w:t>Those instances were also manually checked against optimal solutions obtained from Wolfram Alpha website</w:t>
      </w:r>
      <w:r w:rsidR="00B17DE7">
        <w:rPr>
          <w:rStyle w:val="FootnoteReference"/>
        </w:rPr>
        <w:footnoteReference w:id="15"/>
      </w:r>
      <w:r w:rsidR="00B17DE7">
        <w:t xml:space="preserve">.  </w:t>
      </w:r>
    </w:p>
    <w:p w14:paraId="6A02D60E" w14:textId="77777777" w:rsidR="00DF01D4" w:rsidRDefault="00DF01D4" w:rsidP="00DF01D4">
      <w:r>
        <w:t xml:space="preserve">Since famous graphs are relatively small, difference in performance by omitting preprocessing rules and/or bounding the kernel by maximal matching is shown. </w:t>
      </w:r>
    </w:p>
    <w:p w14:paraId="59EEEE1B" w14:textId="67242AAB" w:rsidR="00DF01D4" w:rsidRDefault="00DF01D4" w:rsidP="00C32DDA">
      <w:pPr>
        <w:ind w:left="720"/>
        <w:rPr>
          <w:rStyle w:val="codeChar"/>
        </w:rPr>
      </w:pPr>
      <m:oMath>
        <m:r>
          <w:rPr>
            <w:rFonts w:ascii="Cambria Math" w:hAnsi="Cambria Math"/>
          </w:rPr>
          <m:t>Branch</m:t>
        </m:r>
      </m:oMath>
      <w:r>
        <w:t xml:space="preserve"> is the solver run with flag </w:t>
      </w:r>
      <w:r w:rsidRPr="00DF01D4">
        <w:rPr>
          <w:rStyle w:val="codeChar"/>
        </w:rPr>
        <w:t>–o 0</w:t>
      </w:r>
      <w:r w:rsidRPr="00DF01D4">
        <w:t>,</w:t>
      </w:r>
    </w:p>
    <w:p w14:paraId="011E85C2" w14:textId="06AA5394" w:rsidR="00DF01D4" w:rsidRDefault="00DF01D4" w:rsidP="00C32DDA">
      <w:pPr>
        <w:ind w:left="720"/>
        <w:rPr>
          <w:rStyle w:val="codeChar"/>
        </w:rPr>
      </w:pPr>
      <m:oMath>
        <m:r>
          <w:rPr>
            <w:rFonts w:ascii="Cambria Math" w:hAnsi="Cambria Math"/>
          </w:rPr>
          <m:t>Branch&amp;bound</m:t>
        </m:r>
      </m:oMath>
      <w:r>
        <w:t xml:space="preserve"> is the solver run with flag </w:t>
      </w:r>
      <w:r w:rsidRPr="00DF01D4">
        <w:rPr>
          <w:rStyle w:val="codeChar"/>
        </w:rPr>
        <w:t xml:space="preserve">–o </w:t>
      </w:r>
      <w:r>
        <w:rPr>
          <w:rStyle w:val="codeChar"/>
        </w:rPr>
        <w:t>1</w:t>
      </w:r>
      <w:r w:rsidRPr="00DF01D4">
        <w:t>,</w:t>
      </w:r>
    </w:p>
    <w:p w14:paraId="1D9FB8A5" w14:textId="08259C9B" w:rsidR="00DF01D4" w:rsidRDefault="00DF01D4" w:rsidP="00C32DDA">
      <w:pPr>
        <w:ind w:left="720"/>
        <w:rPr>
          <w:rStyle w:val="codeChar"/>
        </w:rPr>
      </w:pPr>
      <m:oMath>
        <m:r>
          <w:rPr>
            <w:rFonts w:ascii="Cambria Math" w:hAnsi="Cambria Math"/>
          </w:rPr>
          <m:t>B&amp;B nad quadratic kernel</m:t>
        </m:r>
      </m:oMath>
      <w:r>
        <w:t xml:space="preserve"> is the solver run with flag </w:t>
      </w:r>
      <w:r w:rsidRPr="00DF01D4">
        <w:rPr>
          <w:rStyle w:val="codeChar"/>
        </w:rPr>
        <w:t xml:space="preserve">–o </w:t>
      </w:r>
      <w:r>
        <w:rPr>
          <w:rStyle w:val="codeChar"/>
        </w:rPr>
        <w:t>3</w:t>
      </w:r>
      <w:r w:rsidRPr="00DF01D4">
        <w:t>.</w:t>
      </w:r>
    </w:p>
    <w:p w14:paraId="2F968D19" w14:textId="68A59562" w:rsidR="00291F77" w:rsidRDefault="00C32DDA" w:rsidP="00C32DDA">
      <w:r>
        <w:t xml:space="preserve"> </w:t>
      </w:r>
      <w:r w:rsidR="00291F77">
        <w:t xml:space="preserve">While </w:t>
      </w:r>
      <m:oMath>
        <m:r>
          <w:rPr>
            <w:rFonts w:ascii="Cambria Math" w:hAnsi="Cambria Math"/>
          </w:rPr>
          <m:t>|V|</m:t>
        </m:r>
      </m:oMath>
      <w:r w:rsidR="00291F77">
        <w:t xml:space="preserve"> is small for all instances, difference in time needed to find a solution is consistent with theory. For some </w:t>
      </w:r>
      <m:oMath>
        <m:r>
          <w:rPr>
            <w:rFonts w:ascii="Cambria Math" w:hAnsi="Cambria Math"/>
          </w:rPr>
          <m:t>12 &lt;|V|&lt; 20</m:t>
        </m:r>
      </m:oMath>
      <w:r w:rsidR="00291F77">
        <w:t xml:space="preserve"> we can see naïve </w:t>
      </w:r>
      <m:oMath>
        <m:r>
          <w:rPr>
            <w:rFonts w:ascii="Cambria Math" w:hAnsi="Cambria Math"/>
          </w:rPr>
          <m:t>branch</m:t>
        </m:r>
      </m:oMath>
      <w:r w:rsidR="00291F77">
        <w:t xml:space="preserve"> algorithm perform substantially worse than the other two and it timed out (10 seconds) on instances with </w:t>
      </w:r>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rsidR="00291F77">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rsidR="00291F77">
        <w:t xml:space="preserve"> quadratic kernel starts notably outperforming </w:t>
      </w:r>
      <m:oMath>
        <m:r>
          <w:rPr>
            <w:rFonts w:ascii="Cambria Math" w:hAnsi="Cambria Math"/>
          </w:rPr>
          <m:t>branch and bound</m:t>
        </m:r>
      </m:oMath>
      <w:r w:rsidR="00291F77">
        <w:t>.</w:t>
      </w:r>
    </w:p>
    <w:p w14:paraId="3DAFB586" w14:textId="77777777" w:rsidR="00291F77" w:rsidRDefault="00291F77" w:rsidP="00291F77">
      <w:r>
        <w:tab/>
        <w:t xml:space="preserve">On average, </w:t>
      </w:r>
      <m:oMath>
        <m:r>
          <w:rPr>
            <w:rFonts w:ascii="Cambria Math" w:hAnsi="Cambria Math"/>
          </w:rPr>
          <m:t>branch and bound</m:t>
        </m:r>
      </m:oMath>
      <w:r>
        <w:t xml:space="preserve"> performed over 5 times faster than </w:t>
      </w:r>
      <m:oMath>
        <m:r>
          <w:rPr>
            <w:rFonts w:ascii="Cambria Math" w:hAnsi="Cambria Math"/>
          </w:rPr>
          <m:t>branch</m:t>
        </m:r>
      </m:oMath>
      <w:r>
        <w:t xml:space="preserve">, and configuration using linear kernel performed </w:t>
      </w:r>
      <m:oMath>
        <m:r>
          <w:rPr>
            <w:rFonts w:ascii="Cambria Math" w:hAnsi="Cambria Math"/>
          </w:rPr>
          <m:t>~1.75</m:t>
        </m:r>
      </m:oMath>
      <w:r>
        <w:t xml:space="preserve"> faster than </w:t>
      </w:r>
      <m:oMath>
        <m:r>
          <w:rPr>
            <w:rFonts w:ascii="Cambria Math" w:hAnsi="Cambria Math"/>
          </w:rPr>
          <m:t>branch and bound</m:t>
        </m:r>
      </m:oMath>
      <w:r>
        <w:t>.</w:t>
      </w:r>
    </w:p>
    <w:p w14:paraId="3B9B7510" w14:textId="77777777" w:rsidR="00C32DDA" w:rsidRDefault="00C32DDA" w:rsidP="00C32DDA">
      <w:pPr>
        <w:keepNext/>
      </w:pPr>
      <w:r>
        <w:rPr>
          <w:noProof/>
        </w:rPr>
        <w:drawing>
          <wp:inline distT="0" distB="0" distL="0" distR="0" wp14:anchorId="044F4F8B" wp14:editId="18937E4C">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D3AD6C" w14:textId="0BA0AB4B" w:rsidR="00291F77" w:rsidRDefault="00C32DDA" w:rsidP="00C32DDA">
      <w:pPr>
        <w:pStyle w:val="Caption"/>
      </w:pPr>
      <w:r>
        <w:t xml:space="preserve">Figure </w:t>
      </w:r>
      <w:r>
        <w:fldChar w:fldCharType="begin"/>
      </w:r>
      <w:r>
        <w:instrText xml:space="preserve"> SEQ Figure \* ARABIC </w:instrText>
      </w:r>
      <w:r>
        <w:fldChar w:fldCharType="separate"/>
      </w:r>
      <w:r w:rsidR="00B937DC">
        <w:rPr>
          <w:noProof/>
        </w:rPr>
        <w:t>6</w:t>
      </w:r>
      <w:r>
        <w:fldChar w:fldCharType="end"/>
      </w:r>
      <w:r>
        <w:t xml:space="preserve"> famous benchmark instances measurement for three algorithm versions</w:t>
      </w:r>
    </w:p>
    <w:p w14:paraId="76D36AEF" w14:textId="77777777" w:rsidR="00771A68" w:rsidRPr="00771A68" w:rsidRDefault="00771A68" w:rsidP="00771A68"/>
    <w:p w14:paraId="0249282F" w14:textId="77777777" w:rsidR="0018230B" w:rsidRDefault="0018230B">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1"/>
        <w:gridCol w:w="1371"/>
        <w:gridCol w:w="1434"/>
        <w:gridCol w:w="1641"/>
        <w:gridCol w:w="1489"/>
      </w:tblGrid>
      <w:tr w:rsidR="00771A68" w:rsidRPr="00CA4B42" w14:paraId="340E8CCB" w14:textId="77777777" w:rsidTr="00771A68">
        <w:trPr>
          <w:trHeight w:val="255"/>
        </w:trPr>
        <w:tc>
          <w:tcPr>
            <w:tcW w:w="9026" w:type="dxa"/>
            <w:gridSpan w:val="5"/>
            <w:tcBorders>
              <w:bottom w:val="single" w:sz="12" w:space="0" w:color="auto"/>
            </w:tcBorders>
            <w:noWrap/>
          </w:tcPr>
          <w:p w14:paraId="6ABEC814" w14:textId="242032CA" w:rsidR="00771A68" w:rsidRPr="00771A68" w:rsidRDefault="00771A68" w:rsidP="00771A68">
            <w:pPr>
              <w:jc w:val="center"/>
              <w:rPr>
                <w:sz w:val="32"/>
                <w:szCs w:val="32"/>
              </w:rPr>
            </w:pPr>
            <w:r w:rsidRPr="00771A68">
              <w:rPr>
                <w:sz w:val="32"/>
                <w:szCs w:val="32"/>
              </w:rPr>
              <w:t>Time performance for three different versions of vertex cover solver on famous benchmark set</w:t>
            </w:r>
          </w:p>
        </w:tc>
      </w:tr>
      <w:tr w:rsidR="00291F77" w:rsidRPr="00CA4B42" w14:paraId="024D8EF4" w14:textId="77777777" w:rsidTr="00771A68">
        <w:trPr>
          <w:trHeight w:val="255"/>
        </w:trPr>
        <w:tc>
          <w:tcPr>
            <w:tcW w:w="3091" w:type="dxa"/>
            <w:tcBorders>
              <w:top w:val="single" w:sz="12" w:space="0" w:color="auto"/>
              <w:bottom w:val="single" w:sz="6" w:space="0" w:color="auto"/>
            </w:tcBorders>
            <w:noWrap/>
            <w:hideMark/>
          </w:tcPr>
          <w:p w14:paraId="0BB0D69D" w14:textId="77777777" w:rsidR="00291F77" w:rsidRPr="00CA4B42" w:rsidRDefault="00291F77" w:rsidP="00DF01D4">
            <w:r w:rsidRPr="00CA4B42">
              <w:t>Graph instance</w:t>
            </w:r>
          </w:p>
        </w:tc>
        <w:tc>
          <w:tcPr>
            <w:tcW w:w="1371" w:type="dxa"/>
            <w:tcBorders>
              <w:top w:val="single" w:sz="12" w:space="0" w:color="auto"/>
            </w:tcBorders>
            <w:noWrap/>
            <w:hideMark/>
          </w:tcPr>
          <w:p w14:paraId="1A25F85D" w14:textId="77777777" w:rsidR="00291F77" w:rsidRPr="00CA4B42" w:rsidRDefault="00291F77" w:rsidP="00DF01D4">
            <w:r w:rsidRPr="00CA4B42">
              <w:t>|V|</w:t>
            </w:r>
          </w:p>
        </w:tc>
        <w:tc>
          <w:tcPr>
            <w:tcW w:w="4564" w:type="dxa"/>
            <w:gridSpan w:val="3"/>
            <w:tcBorders>
              <w:bottom w:val="single" w:sz="6" w:space="0" w:color="auto"/>
            </w:tcBorders>
            <w:noWrap/>
            <w:hideMark/>
          </w:tcPr>
          <w:p w14:paraId="3DB5CB85" w14:textId="77777777" w:rsidR="00291F77" w:rsidRPr="00CA4B42" w:rsidRDefault="00291F77" w:rsidP="00DF01D4">
            <w:r w:rsidRPr="00CA4B42">
              <w:t>time of execution (timeout 10)</w:t>
            </w:r>
          </w:p>
        </w:tc>
      </w:tr>
      <w:tr w:rsidR="00291F77" w:rsidRPr="00CA4B42" w14:paraId="6FEFF976" w14:textId="77777777" w:rsidTr="0018230B">
        <w:trPr>
          <w:trHeight w:val="255"/>
        </w:trPr>
        <w:tc>
          <w:tcPr>
            <w:tcW w:w="3091" w:type="dxa"/>
            <w:tcBorders>
              <w:top w:val="single" w:sz="6" w:space="0" w:color="auto"/>
              <w:bottom w:val="single" w:sz="6" w:space="0" w:color="auto"/>
            </w:tcBorders>
            <w:noWrap/>
            <w:hideMark/>
          </w:tcPr>
          <w:p w14:paraId="7471CDC0" w14:textId="77777777" w:rsidR="00291F77" w:rsidRPr="00CA4B42" w:rsidRDefault="00291F77" w:rsidP="00DF01D4"/>
        </w:tc>
        <w:tc>
          <w:tcPr>
            <w:tcW w:w="1371" w:type="dxa"/>
            <w:tcBorders>
              <w:top w:val="single" w:sz="6" w:space="0" w:color="auto"/>
              <w:bottom w:val="single" w:sz="6" w:space="0" w:color="auto"/>
            </w:tcBorders>
            <w:noWrap/>
            <w:hideMark/>
          </w:tcPr>
          <w:p w14:paraId="4CEF37E9" w14:textId="77777777" w:rsidR="00291F77" w:rsidRPr="00CA4B42" w:rsidRDefault="00291F77" w:rsidP="00DF01D4"/>
        </w:tc>
        <w:tc>
          <w:tcPr>
            <w:tcW w:w="1434" w:type="dxa"/>
            <w:tcBorders>
              <w:top w:val="single" w:sz="6" w:space="0" w:color="auto"/>
              <w:bottom w:val="single" w:sz="6" w:space="0" w:color="auto"/>
            </w:tcBorders>
            <w:noWrap/>
            <w:hideMark/>
          </w:tcPr>
          <w:p w14:paraId="1040CB7A" w14:textId="77777777" w:rsidR="00291F77" w:rsidRPr="00CA4B42" w:rsidRDefault="00291F77" w:rsidP="00DF01D4">
            <w:r w:rsidRPr="00CA4B42">
              <w:t>branch</w:t>
            </w:r>
          </w:p>
        </w:tc>
        <w:tc>
          <w:tcPr>
            <w:tcW w:w="1641" w:type="dxa"/>
            <w:tcBorders>
              <w:top w:val="single" w:sz="6" w:space="0" w:color="auto"/>
              <w:bottom w:val="single" w:sz="6" w:space="0" w:color="auto"/>
            </w:tcBorders>
            <w:noWrap/>
            <w:hideMark/>
          </w:tcPr>
          <w:p w14:paraId="20CAB507" w14:textId="77777777" w:rsidR="00291F77" w:rsidRPr="00CA4B42" w:rsidRDefault="00291F77" w:rsidP="00DF01D4">
            <w:r w:rsidRPr="00CA4B42">
              <w:t>branch&amp;bound</w:t>
            </w:r>
          </w:p>
        </w:tc>
        <w:tc>
          <w:tcPr>
            <w:tcW w:w="1489" w:type="dxa"/>
            <w:tcBorders>
              <w:top w:val="single" w:sz="6" w:space="0" w:color="auto"/>
              <w:bottom w:val="single" w:sz="6" w:space="0" w:color="auto"/>
            </w:tcBorders>
            <w:noWrap/>
            <w:hideMark/>
          </w:tcPr>
          <w:p w14:paraId="1B8F9FBE" w14:textId="77777777" w:rsidR="00291F77" w:rsidRPr="00CA4B42" w:rsidRDefault="00291F77" w:rsidP="00DF01D4">
            <w:r w:rsidRPr="00CA4B42">
              <w:t>bnb+linear kernel</w:t>
            </w:r>
          </w:p>
        </w:tc>
      </w:tr>
      <w:tr w:rsidR="00771A68" w:rsidRPr="00CA4B42" w14:paraId="72C217A8" w14:textId="77777777" w:rsidTr="0018230B">
        <w:trPr>
          <w:trHeight w:val="255"/>
        </w:trPr>
        <w:tc>
          <w:tcPr>
            <w:tcW w:w="3091" w:type="dxa"/>
            <w:tcBorders>
              <w:top w:val="single" w:sz="6" w:space="0" w:color="auto"/>
            </w:tcBorders>
            <w:noWrap/>
            <w:vAlign w:val="bottom"/>
            <w:hideMark/>
          </w:tcPr>
          <w:p w14:paraId="644221F8" w14:textId="1DFF1019" w:rsidR="00771A68" w:rsidRPr="00CA4B42" w:rsidRDefault="00771A68" w:rsidP="00771A68">
            <w:r>
              <w:t>Ellingham.edge</w:t>
            </w:r>
          </w:p>
        </w:tc>
        <w:tc>
          <w:tcPr>
            <w:tcW w:w="1371" w:type="dxa"/>
            <w:tcBorders>
              <w:top w:val="single" w:sz="6" w:space="0" w:color="auto"/>
            </w:tcBorders>
            <w:noWrap/>
            <w:hideMark/>
          </w:tcPr>
          <w:p w14:paraId="581E1BE8" w14:textId="77777777" w:rsidR="00771A68" w:rsidRPr="00CA4B42" w:rsidRDefault="00771A68" w:rsidP="00771A68">
            <w:r w:rsidRPr="00CA4B42">
              <w:t>78</w:t>
            </w:r>
          </w:p>
        </w:tc>
        <w:tc>
          <w:tcPr>
            <w:tcW w:w="1434" w:type="dxa"/>
            <w:tcBorders>
              <w:top w:val="single" w:sz="6" w:space="0" w:color="auto"/>
            </w:tcBorders>
            <w:noWrap/>
            <w:hideMark/>
          </w:tcPr>
          <w:p w14:paraId="162173F1" w14:textId="77777777" w:rsidR="00771A68" w:rsidRPr="00CA4B42" w:rsidRDefault="00771A68" w:rsidP="00771A68">
            <w:r w:rsidRPr="00CA4B42">
              <w:t>TIMEOUT</w:t>
            </w:r>
          </w:p>
        </w:tc>
        <w:tc>
          <w:tcPr>
            <w:tcW w:w="1641" w:type="dxa"/>
            <w:tcBorders>
              <w:top w:val="single" w:sz="6" w:space="0" w:color="auto"/>
            </w:tcBorders>
            <w:noWrap/>
            <w:hideMark/>
          </w:tcPr>
          <w:p w14:paraId="1C69A42B" w14:textId="77777777" w:rsidR="00771A68" w:rsidRPr="00CA4B42" w:rsidRDefault="00771A68" w:rsidP="00771A68">
            <w:r w:rsidRPr="00CA4B42">
              <w:t>0.175</w:t>
            </w:r>
          </w:p>
        </w:tc>
        <w:tc>
          <w:tcPr>
            <w:tcW w:w="1489" w:type="dxa"/>
            <w:tcBorders>
              <w:top w:val="single" w:sz="6" w:space="0" w:color="auto"/>
            </w:tcBorders>
            <w:noWrap/>
            <w:hideMark/>
          </w:tcPr>
          <w:p w14:paraId="1BCBC144" w14:textId="77777777" w:rsidR="00771A68" w:rsidRPr="00CA4B42" w:rsidRDefault="00771A68" w:rsidP="00771A68">
            <w:r w:rsidRPr="00CA4B42">
              <w:t>0.034</w:t>
            </w:r>
          </w:p>
        </w:tc>
      </w:tr>
      <w:tr w:rsidR="00771A68" w:rsidRPr="00CA4B42" w14:paraId="103362D1" w14:textId="77777777" w:rsidTr="00771A68">
        <w:trPr>
          <w:trHeight w:val="255"/>
        </w:trPr>
        <w:tc>
          <w:tcPr>
            <w:tcW w:w="3091" w:type="dxa"/>
            <w:noWrap/>
            <w:vAlign w:val="bottom"/>
            <w:hideMark/>
          </w:tcPr>
          <w:p w14:paraId="1B126C96" w14:textId="2F79BE56" w:rsidR="00771A68" w:rsidRPr="00CA4B42" w:rsidRDefault="00771A68" w:rsidP="00771A68">
            <w:r>
              <w:t>B10Cage.edge</w:t>
            </w:r>
          </w:p>
        </w:tc>
        <w:tc>
          <w:tcPr>
            <w:tcW w:w="1371" w:type="dxa"/>
            <w:noWrap/>
            <w:hideMark/>
          </w:tcPr>
          <w:p w14:paraId="2CDC8757" w14:textId="77777777" w:rsidR="00771A68" w:rsidRPr="00CA4B42" w:rsidRDefault="00771A68" w:rsidP="00771A68">
            <w:r w:rsidRPr="00CA4B42">
              <w:t>70</w:t>
            </w:r>
          </w:p>
        </w:tc>
        <w:tc>
          <w:tcPr>
            <w:tcW w:w="1434" w:type="dxa"/>
            <w:noWrap/>
            <w:hideMark/>
          </w:tcPr>
          <w:p w14:paraId="2340EE12" w14:textId="77777777" w:rsidR="00771A68" w:rsidRPr="00CA4B42" w:rsidRDefault="00771A68" w:rsidP="00771A68">
            <w:r w:rsidRPr="00CA4B42">
              <w:t>TIMEOUT</w:t>
            </w:r>
          </w:p>
        </w:tc>
        <w:tc>
          <w:tcPr>
            <w:tcW w:w="1641" w:type="dxa"/>
            <w:noWrap/>
            <w:hideMark/>
          </w:tcPr>
          <w:p w14:paraId="0CF9FDBC" w14:textId="77777777" w:rsidR="00771A68" w:rsidRPr="00CA4B42" w:rsidRDefault="00771A68" w:rsidP="00771A68">
            <w:r w:rsidRPr="00CA4B42">
              <w:t>0.051</w:t>
            </w:r>
          </w:p>
        </w:tc>
        <w:tc>
          <w:tcPr>
            <w:tcW w:w="1489" w:type="dxa"/>
            <w:noWrap/>
            <w:hideMark/>
          </w:tcPr>
          <w:p w14:paraId="6D87DCED" w14:textId="77777777" w:rsidR="00771A68" w:rsidRPr="00CA4B42" w:rsidRDefault="00771A68" w:rsidP="00771A68">
            <w:r w:rsidRPr="00CA4B42">
              <w:t>0.025</w:t>
            </w:r>
          </w:p>
        </w:tc>
      </w:tr>
      <w:tr w:rsidR="00771A68" w:rsidRPr="00CA4B42" w14:paraId="7DE7B6DE" w14:textId="77777777" w:rsidTr="00771A68">
        <w:trPr>
          <w:trHeight w:val="255"/>
        </w:trPr>
        <w:tc>
          <w:tcPr>
            <w:tcW w:w="3091" w:type="dxa"/>
            <w:noWrap/>
            <w:vAlign w:val="bottom"/>
            <w:hideMark/>
          </w:tcPr>
          <w:p w14:paraId="1E62A300" w14:textId="2B6E5B2E" w:rsidR="00771A68" w:rsidRPr="00CA4B42" w:rsidRDefault="00771A68" w:rsidP="00771A68">
            <w:r>
              <w:t>Watsin.edge</w:t>
            </w:r>
          </w:p>
        </w:tc>
        <w:tc>
          <w:tcPr>
            <w:tcW w:w="1371" w:type="dxa"/>
            <w:noWrap/>
            <w:hideMark/>
          </w:tcPr>
          <w:p w14:paraId="4913FDE2" w14:textId="77777777" w:rsidR="00771A68" w:rsidRPr="00CA4B42" w:rsidRDefault="00771A68" w:rsidP="00771A68">
            <w:r w:rsidRPr="00CA4B42">
              <w:t>50</w:t>
            </w:r>
          </w:p>
        </w:tc>
        <w:tc>
          <w:tcPr>
            <w:tcW w:w="1434" w:type="dxa"/>
            <w:noWrap/>
            <w:hideMark/>
          </w:tcPr>
          <w:p w14:paraId="1EFF9A80" w14:textId="77777777" w:rsidR="00771A68" w:rsidRPr="00CA4B42" w:rsidRDefault="00771A68" w:rsidP="00771A68">
            <w:r w:rsidRPr="00CA4B42">
              <w:t>TIMEOUT</w:t>
            </w:r>
          </w:p>
        </w:tc>
        <w:tc>
          <w:tcPr>
            <w:tcW w:w="1641" w:type="dxa"/>
            <w:noWrap/>
            <w:hideMark/>
          </w:tcPr>
          <w:p w14:paraId="4ED6DA58" w14:textId="77777777" w:rsidR="00771A68" w:rsidRPr="00CA4B42" w:rsidRDefault="00771A68" w:rsidP="00771A68">
            <w:r w:rsidRPr="00CA4B42">
              <w:t>0.066</w:t>
            </w:r>
          </w:p>
        </w:tc>
        <w:tc>
          <w:tcPr>
            <w:tcW w:w="1489" w:type="dxa"/>
            <w:noWrap/>
            <w:hideMark/>
          </w:tcPr>
          <w:p w14:paraId="23834480" w14:textId="77777777" w:rsidR="00771A68" w:rsidRPr="00CA4B42" w:rsidRDefault="00771A68" w:rsidP="00771A68">
            <w:r w:rsidRPr="00CA4B42">
              <w:t>0.016</w:t>
            </w:r>
          </w:p>
        </w:tc>
      </w:tr>
      <w:tr w:rsidR="00771A68" w:rsidRPr="00CA4B42" w14:paraId="5B6428D5" w14:textId="77777777" w:rsidTr="00771A68">
        <w:trPr>
          <w:trHeight w:val="255"/>
        </w:trPr>
        <w:tc>
          <w:tcPr>
            <w:tcW w:w="3091" w:type="dxa"/>
            <w:noWrap/>
            <w:vAlign w:val="bottom"/>
            <w:hideMark/>
          </w:tcPr>
          <w:p w14:paraId="3D5F50B8" w14:textId="531D9C85" w:rsidR="00771A68" w:rsidRPr="00CA4B42" w:rsidRDefault="00771A68" w:rsidP="00771A68">
            <w:r>
              <w:t>Holt.edge</w:t>
            </w:r>
          </w:p>
        </w:tc>
        <w:tc>
          <w:tcPr>
            <w:tcW w:w="1371" w:type="dxa"/>
            <w:noWrap/>
            <w:hideMark/>
          </w:tcPr>
          <w:p w14:paraId="0CA8763E" w14:textId="77777777" w:rsidR="00771A68" w:rsidRPr="00CA4B42" w:rsidRDefault="00771A68" w:rsidP="00771A68">
            <w:r w:rsidRPr="00CA4B42">
              <w:t>27</w:t>
            </w:r>
          </w:p>
        </w:tc>
        <w:tc>
          <w:tcPr>
            <w:tcW w:w="1434" w:type="dxa"/>
            <w:noWrap/>
            <w:hideMark/>
          </w:tcPr>
          <w:p w14:paraId="35CCE25E" w14:textId="77777777" w:rsidR="00771A68" w:rsidRPr="00CA4B42" w:rsidRDefault="00771A68" w:rsidP="00771A68">
            <w:r w:rsidRPr="00CA4B42">
              <w:t>0.369</w:t>
            </w:r>
          </w:p>
        </w:tc>
        <w:tc>
          <w:tcPr>
            <w:tcW w:w="1641" w:type="dxa"/>
            <w:noWrap/>
            <w:hideMark/>
          </w:tcPr>
          <w:p w14:paraId="101512AF" w14:textId="77777777" w:rsidR="00771A68" w:rsidRPr="00CA4B42" w:rsidRDefault="00771A68" w:rsidP="00771A68">
            <w:r w:rsidRPr="00CA4B42">
              <w:t>0.019</w:t>
            </w:r>
          </w:p>
        </w:tc>
        <w:tc>
          <w:tcPr>
            <w:tcW w:w="1489" w:type="dxa"/>
            <w:noWrap/>
            <w:hideMark/>
          </w:tcPr>
          <w:p w14:paraId="137A7195" w14:textId="77777777" w:rsidR="00771A68" w:rsidRPr="00CA4B42" w:rsidRDefault="00771A68" w:rsidP="00771A68">
            <w:r w:rsidRPr="00CA4B42">
              <w:t>0.012</w:t>
            </w:r>
          </w:p>
        </w:tc>
      </w:tr>
      <w:tr w:rsidR="00771A68" w:rsidRPr="00CA4B42" w14:paraId="71C0A515" w14:textId="77777777" w:rsidTr="00771A68">
        <w:trPr>
          <w:trHeight w:val="255"/>
        </w:trPr>
        <w:tc>
          <w:tcPr>
            <w:tcW w:w="3091" w:type="dxa"/>
            <w:noWrap/>
            <w:vAlign w:val="bottom"/>
            <w:hideMark/>
          </w:tcPr>
          <w:p w14:paraId="2C7F6D10" w14:textId="58449B1D" w:rsidR="00771A68" w:rsidRPr="00CA4B42" w:rsidRDefault="00771A68" w:rsidP="00771A68">
            <w:r>
              <w:t>5x5-grid.edge</w:t>
            </w:r>
          </w:p>
        </w:tc>
        <w:tc>
          <w:tcPr>
            <w:tcW w:w="1371" w:type="dxa"/>
            <w:noWrap/>
            <w:hideMark/>
          </w:tcPr>
          <w:p w14:paraId="2F87D80E" w14:textId="77777777" w:rsidR="00771A68" w:rsidRPr="00CA4B42" w:rsidRDefault="00771A68" w:rsidP="00771A68">
            <w:r w:rsidRPr="00CA4B42">
              <w:t>25</w:t>
            </w:r>
          </w:p>
        </w:tc>
        <w:tc>
          <w:tcPr>
            <w:tcW w:w="1434" w:type="dxa"/>
            <w:noWrap/>
            <w:hideMark/>
          </w:tcPr>
          <w:p w14:paraId="09785161" w14:textId="77777777" w:rsidR="00771A68" w:rsidRPr="00CA4B42" w:rsidRDefault="00771A68" w:rsidP="00771A68">
            <w:r w:rsidRPr="00CA4B42">
              <w:t>0.122</w:t>
            </w:r>
          </w:p>
        </w:tc>
        <w:tc>
          <w:tcPr>
            <w:tcW w:w="1641" w:type="dxa"/>
            <w:noWrap/>
            <w:hideMark/>
          </w:tcPr>
          <w:p w14:paraId="67D6A3DE" w14:textId="77777777" w:rsidR="00771A68" w:rsidRPr="00CA4B42" w:rsidRDefault="00771A68" w:rsidP="00771A68">
            <w:r w:rsidRPr="00CA4B42">
              <w:t>0.014</w:t>
            </w:r>
          </w:p>
        </w:tc>
        <w:tc>
          <w:tcPr>
            <w:tcW w:w="1489" w:type="dxa"/>
            <w:noWrap/>
            <w:hideMark/>
          </w:tcPr>
          <w:p w14:paraId="30596D3E" w14:textId="77777777" w:rsidR="00771A68" w:rsidRPr="00CA4B42" w:rsidRDefault="00771A68" w:rsidP="00771A68">
            <w:r w:rsidRPr="00CA4B42">
              <w:t>0.004</w:t>
            </w:r>
          </w:p>
        </w:tc>
      </w:tr>
      <w:tr w:rsidR="00771A68" w:rsidRPr="00CA4B42" w14:paraId="025D66CF" w14:textId="77777777" w:rsidTr="00771A68">
        <w:trPr>
          <w:trHeight w:val="255"/>
        </w:trPr>
        <w:tc>
          <w:tcPr>
            <w:tcW w:w="3091" w:type="dxa"/>
            <w:noWrap/>
            <w:vAlign w:val="bottom"/>
            <w:hideMark/>
          </w:tcPr>
          <w:p w14:paraId="068A145D" w14:textId="17ED87B9" w:rsidR="00771A68" w:rsidRPr="00CA4B42" w:rsidRDefault="00771A68" w:rsidP="00771A68">
            <w:r>
              <w:t>McGee.edge</w:t>
            </w:r>
          </w:p>
        </w:tc>
        <w:tc>
          <w:tcPr>
            <w:tcW w:w="1371" w:type="dxa"/>
            <w:noWrap/>
            <w:hideMark/>
          </w:tcPr>
          <w:p w14:paraId="7A3BDF77" w14:textId="77777777" w:rsidR="00771A68" w:rsidRPr="00CA4B42" w:rsidRDefault="00771A68" w:rsidP="00771A68">
            <w:r w:rsidRPr="00CA4B42">
              <w:t>24</w:t>
            </w:r>
          </w:p>
        </w:tc>
        <w:tc>
          <w:tcPr>
            <w:tcW w:w="1434" w:type="dxa"/>
            <w:noWrap/>
            <w:hideMark/>
          </w:tcPr>
          <w:p w14:paraId="65F8D476" w14:textId="77777777" w:rsidR="00771A68" w:rsidRPr="00CA4B42" w:rsidRDefault="00771A68" w:rsidP="00771A68">
            <w:r w:rsidRPr="00CA4B42">
              <w:t>0.164</w:t>
            </w:r>
          </w:p>
        </w:tc>
        <w:tc>
          <w:tcPr>
            <w:tcW w:w="1641" w:type="dxa"/>
            <w:noWrap/>
            <w:hideMark/>
          </w:tcPr>
          <w:p w14:paraId="15FB9301" w14:textId="77777777" w:rsidR="00771A68" w:rsidRPr="00CA4B42" w:rsidRDefault="00771A68" w:rsidP="00771A68">
            <w:r w:rsidRPr="00CA4B42">
              <w:t>0.014</w:t>
            </w:r>
          </w:p>
        </w:tc>
        <w:tc>
          <w:tcPr>
            <w:tcW w:w="1489" w:type="dxa"/>
            <w:noWrap/>
            <w:hideMark/>
          </w:tcPr>
          <w:p w14:paraId="6F43428F" w14:textId="77777777" w:rsidR="00771A68" w:rsidRPr="00CA4B42" w:rsidRDefault="00771A68" w:rsidP="00771A68">
            <w:r w:rsidRPr="00CA4B42">
              <w:t>0.005</w:t>
            </w:r>
          </w:p>
        </w:tc>
      </w:tr>
      <w:tr w:rsidR="00771A68" w:rsidRPr="00CA4B42" w14:paraId="1149D26F" w14:textId="77777777" w:rsidTr="00771A68">
        <w:trPr>
          <w:trHeight w:val="255"/>
        </w:trPr>
        <w:tc>
          <w:tcPr>
            <w:tcW w:w="3091" w:type="dxa"/>
            <w:noWrap/>
            <w:vAlign w:val="bottom"/>
            <w:hideMark/>
          </w:tcPr>
          <w:p w14:paraId="543DB43E" w14:textId="570591E2" w:rsidR="00771A68" w:rsidRPr="00CA4B42" w:rsidRDefault="00771A68" w:rsidP="00771A68">
            <w:r>
              <w:t>Nauru.edge</w:t>
            </w:r>
          </w:p>
        </w:tc>
        <w:tc>
          <w:tcPr>
            <w:tcW w:w="1371" w:type="dxa"/>
            <w:noWrap/>
            <w:hideMark/>
          </w:tcPr>
          <w:p w14:paraId="5E388C56" w14:textId="77777777" w:rsidR="00771A68" w:rsidRPr="00CA4B42" w:rsidRDefault="00771A68" w:rsidP="00771A68">
            <w:r w:rsidRPr="00CA4B42">
              <w:t>24</w:t>
            </w:r>
          </w:p>
        </w:tc>
        <w:tc>
          <w:tcPr>
            <w:tcW w:w="1434" w:type="dxa"/>
            <w:noWrap/>
            <w:hideMark/>
          </w:tcPr>
          <w:p w14:paraId="3A6C999B" w14:textId="77777777" w:rsidR="00771A68" w:rsidRPr="00CA4B42" w:rsidRDefault="00771A68" w:rsidP="00771A68">
            <w:r w:rsidRPr="00CA4B42">
              <w:t>0.175</w:t>
            </w:r>
          </w:p>
        </w:tc>
        <w:tc>
          <w:tcPr>
            <w:tcW w:w="1641" w:type="dxa"/>
            <w:noWrap/>
            <w:hideMark/>
          </w:tcPr>
          <w:p w14:paraId="734DAB65" w14:textId="77777777" w:rsidR="00771A68" w:rsidRPr="00CA4B42" w:rsidRDefault="00771A68" w:rsidP="00771A68">
            <w:r w:rsidRPr="00CA4B42">
              <w:t>0.016</w:t>
            </w:r>
          </w:p>
        </w:tc>
        <w:tc>
          <w:tcPr>
            <w:tcW w:w="1489" w:type="dxa"/>
            <w:noWrap/>
            <w:hideMark/>
          </w:tcPr>
          <w:p w14:paraId="05B5249A" w14:textId="77777777" w:rsidR="00771A68" w:rsidRPr="00CA4B42" w:rsidRDefault="00771A68" w:rsidP="00771A68">
            <w:r w:rsidRPr="00CA4B42">
              <w:t>0.007</w:t>
            </w:r>
          </w:p>
        </w:tc>
      </w:tr>
      <w:tr w:rsidR="00771A68" w:rsidRPr="00CA4B42" w14:paraId="3BB32342" w14:textId="77777777" w:rsidTr="00771A68">
        <w:trPr>
          <w:trHeight w:val="255"/>
        </w:trPr>
        <w:tc>
          <w:tcPr>
            <w:tcW w:w="3091" w:type="dxa"/>
            <w:noWrap/>
            <w:vAlign w:val="bottom"/>
            <w:hideMark/>
          </w:tcPr>
          <w:p w14:paraId="581A9F6D" w14:textId="0C8517C6" w:rsidR="00771A68" w:rsidRPr="00CA4B42" w:rsidRDefault="00771A68" w:rsidP="00771A68">
            <w:r>
              <w:t>Kittell.edge</w:t>
            </w:r>
          </w:p>
        </w:tc>
        <w:tc>
          <w:tcPr>
            <w:tcW w:w="1371" w:type="dxa"/>
            <w:noWrap/>
            <w:hideMark/>
          </w:tcPr>
          <w:p w14:paraId="1062EDCB" w14:textId="77777777" w:rsidR="00771A68" w:rsidRPr="00CA4B42" w:rsidRDefault="00771A68" w:rsidP="00771A68">
            <w:r w:rsidRPr="00CA4B42">
              <w:t>23</w:t>
            </w:r>
          </w:p>
        </w:tc>
        <w:tc>
          <w:tcPr>
            <w:tcW w:w="1434" w:type="dxa"/>
            <w:noWrap/>
            <w:hideMark/>
          </w:tcPr>
          <w:p w14:paraId="3E494C61" w14:textId="77777777" w:rsidR="00771A68" w:rsidRPr="00CA4B42" w:rsidRDefault="00771A68" w:rsidP="00771A68">
            <w:r w:rsidRPr="00CA4B42">
              <w:t>0.096</w:t>
            </w:r>
          </w:p>
        </w:tc>
        <w:tc>
          <w:tcPr>
            <w:tcW w:w="1641" w:type="dxa"/>
            <w:noWrap/>
            <w:hideMark/>
          </w:tcPr>
          <w:p w14:paraId="1D03F198" w14:textId="77777777" w:rsidR="00771A68" w:rsidRPr="00CA4B42" w:rsidRDefault="00771A68" w:rsidP="00771A68">
            <w:r w:rsidRPr="00CA4B42">
              <w:t>0.013</w:t>
            </w:r>
          </w:p>
        </w:tc>
        <w:tc>
          <w:tcPr>
            <w:tcW w:w="1489" w:type="dxa"/>
            <w:noWrap/>
            <w:hideMark/>
          </w:tcPr>
          <w:p w14:paraId="3B580B37" w14:textId="77777777" w:rsidR="00771A68" w:rsidRPr="00CA4B42" w:rsidRDefault="00771A68" w:rsidP="00771A68">
            <w:r w:rsidRPr="00CA4B42">
              <w:t>0.011</w:t>
            </w:r>
          </w:p>
        </w:tc>
      </w:tr>
      <w:tr w:rsidR="00771A68" w:rsidRPr="00CA4B42" w14:paraId="05697C66" w14:textId="77777777" w:rsidTr="00771A68">
        <w:trPr>
          <w:trHeight w:val="255"/>
        </w:trPr>
        <w:tc>
          <w:tcPr>
            <w:tcW w:w="3091" w:type="dxa"/>
            <w:noWrap/>
            <w:vAlign w:val="bottom"/>
            <w:hideMark/>
          </w:tcPr>
          <w:p w14:paraId="625C727E" w14:textId="0279C071" w:rsidR="00771A68" w:rsidRPr="00CA4B42" w:rsidRDefault="00771A68" w:rsidP="00771A68">
            <w:r>
              <w:t>Brinkmann.edge</w:t>
            </w:r>
          </w:p>
        </w:tc>
        <w:tc>
          <w:tcPr>
            <w:tcW w:w="1371" w:type="dxa"/>
            <w:noWrap/>
            <w:hideMark/>
          </w:tcPr>
          <w:p w14:paraId="0FA12B9C" w14:textId="77777777" w:rsidR="00771A68" w:rsidRPr="00CA4B42" w:rsidRDefault="00771A68" w:rsidP="00771A68">
            <w:r w:rsidRPr="00CA4B42">
              <w:t>21</w:t>
            </w:r>
          </w:p>
        </w:tc>
        <w:tc>
          <w:tcPr>
            <w:tcW w:w="1434" w:type="dxa"/>
            <w:noWrap/>
            <w:hideMark/>
          </w:tcPr>
          <w:p w14:paraId="3512BF5D" w14:textId="77777777" w:rsidR="00771A68" w:rsidRPr="00CA4B42" w:rsidRDefault="00771A68" w:rsidP="00771A68">
            <w:r w:rsidRPr="00CA4B42">
              <w:t>0.060</w:t>
            </w:r>
          </w:p>
        </w:tc>
        <w:tc>
          <w:tcPr>
            <w:tcW w:w="1641" w:type="dxa"/>
            <w:noWrap/>
            <w:hideMark/>
          </w:tcPr>
          <w:p w14:paraId="2B441566" w14:textId="77777777" w:rsidR="00771A68" w:rsidRPr="00CA4B42" w:rsidRDefault="00771A68" w:rsidP="00771A68">
            <w:r w:rsidRPr="00CA4B42">
              <w:t>0.008</w:t>
            </w:r>
          </w:p>
        </w:tc>
        <w:tc>
          <w:tcPr>
            <w:tcW w:w="1489" w:type="dxa"/>
            <w:noWrap/>
            <w:hideMark/>
          </w:tcPr>
          <w:p w14:paraId="6DF5AFE3" w14:textId="77777777" w:rsidR="00771A68" w:rsidRPr="00CA4B42" w:rsidRDefault="00771A68" w:rsidP="00771A68">
            <w:r w:rsidRPr="00CA4B42">
              <w:t>0.007</w:t>
            </w:r>
          </w:p>
        </w:tc>
      </w:tr>
      <w:tr w:rsidR="00771A68" w:rsidRPr="00CA4B42" w14:paraId="5519D2B4" w14:textId="77777777" w:rsidTr="00771A68">
        <w:trPr>
          <w:trHeight w:val="255"/>
        </w:trPr>
        <w:tc>
          <w:tcPr>
            <w:tcW w:w="3091" w:type="dxa"/>
            <w:noWrap/>
            <w:vAlign w:val="bottom"/>
            <w:hideMark/>
          </w:tcPr>
          <w:p w14:paraId="3AD5FBF1" w14:textId="6E1234AF" w:rsidR="00771A68" w:rsidRPr="00CA4B42" w:rsidRDefault="00771A68" w:rsidP="00771A68">
            <w:r>
              <w:t>Desargues.edge</w:t>
            </w:r>
          </w:p>
        </w:tc>
        <w:tc>
          <w:tcPr>
            <w:tcW w:w="1371" w:type="dxa"/>
            <w:noWrap/>
            <w:hideMark/>
          </w:tcPr>
          <w:p w14:paraId="3E2F30CE" w14:textId="77777777" w:rsidR="00771A68" w:rsidRPr="00CA4B42" w:rsidRDefault="00771A68" w:rsidP="00771A68">
            <w:r w:rsidRPr="00CA4B42">
              <w:t>20</w:t>
            </w:r>
          </w:p>
        </w:tc>
        <w:tc>
          <w:tcPr>
            <w:tcW w:w="1434" w:type="dxa"/>
            <w:noWrap/>
            <w:hideMark/>
          </w:tcPr>
          <w:p w14:paraId="33702A06" w14:textId="77777777" w:rsidR="00771A68" w:rsidRPr="00CA4B42" w:rsidRDefault="00771A68" w:rsidP="00771A68">
            <w:r w:rsidRPr="00CA4B42">
              <w:t>0.054</w:t>
            </w:r>
          </w:p>
        </w:tc>
        <w:tc>
          <w:tcPr>
            <w:tcW w:w="1641" w:type="dxa"/>
            <w:noWrap/>
            <w:hideMark/>
          </w:tcPr>
          <w:p w14:paraId="71090430" w14:textId="77777777" w:rsidR="00771A68" w:rsidRPr="00CA4B42" w:rsidRDefault="00771A68" w:rsidP="00771A68">
            <w:r w:rsidRPr="00CA4B42">
              <w:t>0.007</w:t>
            </w:r>
          </w:p>
        </w:tc>
        <w:tc>
          <w:tcPr>
            <w:tcW w:w="1489" w:type="dxa"/>
            <w:noWrap/>
            <w:hideMark/>
          </w:tcPr>
          <w:p w14:paraId="01F2A7BE" w14:textId="77777777" w:rsidR="00771A68" w:rsidRPr="00CA4B42" w:rsidRDefault="00771A68" w:rsidP="00771A68">
            <w:r w:rsidRPr="00CA4B42">
              <w:t>0.005</w:t>
            </w:r>
          </w:p>
        </w:tc>
      </w:tr>
      <w:tr w:rsidR="00771A68" w:rsidRPr="00CA4B42" w14:paraId="0BEC99E8" w14:textId="77777777" w:rsidTr="00771A68">
        <w:trPr>
          <w:trHeight w:val="255"/>
        </w:trPr>
        <w:tc>
          <w:tcPr>
            <w:tcW w:w="3091" w:type="dxa"/>
            <w:noWrap/>
            <w:vAlign w:val="bottom"/>
            <w:hideMark/>
          </w:tcPr>
          <w:p w14:paraId="5AB52373" w14:textId="6EE642A2" w:rsidR="00771A68" w:rsidRPr="00CA4B42" w:rsidRDefault="00771A68" w:rsidP="00771A68">
            <w:r>
              <w:t>Dodecahedron.edge</w:t>
            </w:r>
          </w:p>
        </w:tc>
        <w:tc>
          <w:tcPr>
            <w:tcW w:w="1371" w:type="dxa"/>
            <w:noWrap/>
            <w:hideMark/>
          </w:tcPr>
          <w:p w14:paraId="721DDE5F" w14:textId="77777777" w:rsidR="00771A68" w:rsidRPr="00CA4B42" w:rsidRDefault="00771A68" w:rsidP="00771A68">
            <w:r w:rsidRPr="00CA4B42">
              <w:t>20</w:t>
            </w:r>
          </w:p>
        </w:tc>
        <w:tc>
          <w:tcPr>
            <w:tcW w:w="1434" w:type="dxa"/>
            <w:noWrap/>
            <w:hideMark/>
          </w:tcPr>
          <w:p w14:paraId="7EE8DC6B" w14:textId="77777777" w:rsidR="00771A68" w:rsidRPr="00CA4B42" w:rsidRDefault="00771A68" w:rsidP="00771A68">
            <w:r w:rsidRPr="00CA4B42">
              <w:t>0.080</w:t>
            </w:r>
          </w:p>
        </w:tc>
        <w:tc>
          <w:tcPr>
            <w:tcW w:w="1641" w:type="dxa"/>
            <w:noWrap/>
            <w:hideMark/>
          </w:tcPr>
          <w:p w14:paraId="465CE317" w14:textId="77777777" w:rsidR="00771A68" w:rsidRPr="00CA4B42" w:rsidRDefault="00771A68" w:rsidP="00771A68">
            <w:r w:rsidRPr="00CA4B42">
              <w:t>0.008</w:t>
            </w:r>
          </w:p>
        </w:tc>
        <w:tc>
          <w:tcPr>
            <w:tcW w:w="1489" w:type="dxa"/>
            <w:noWrap/>
            <w:hideMark/>
          </w:tcPr>
          <w:p w14:paraId="7480CAAF" w14:textId="77777777" w:rsidR="00771A68" w:rsidRPr="00CA4B42" w:rsidRDefault="00771A68" w:rsidP="00771A68">
            <w:r w:rsidRPr="00CA4B42">
              <w:t>0.007</w:t>
            </w:r>
          </w:p>
        </w:tc>
      </w:tr>
      <w:tr w:rsidR="00771A68" w:rsidRPr="00CA4B42" w14:paraId="22A8B0B5" w14:textId="77777777" w:rsidTr="00771A68">
        <w:trPr>
          <w:trHeight w:val="255"/>
        </w:trPr>
        <w:tc>
          <w:tcPr>
            <w:tcW w:w="3091" w:type="dxa"/>
            <w:noWrap/>
            <w:vAlign w:val="bottom"/>
            <w:hideMark/>
          </w:tcPr>
          <w:p w14:paraId="0ED9165A" w14:textId="4D2C447D" w:rsidR="00771A68" w:rsidRPr="00CA4B42" w:rsidRDefault="00771A68" w:rsidP="00771A68">
            <w:r>
              <w:t>FlowerSnark.edge</w:t>
            </w:r>
          </w:p>
        </w:tc>
        <w:tc>
          <w:tcPr>
            <w:tcW w:w="1371" w:type="dxa"/>
            <w:noWrap/>
            <w:hideMark/>
          </w:tcPr>
          <w:p w14:paraId="393B2F98" w14:textId="77777777" w:rsidR="00771A68" w:rsidRPr="00CA4B42" w:rsidRDefault="00771A68" w:rsidP="00771A68">
            <w:r w:rsidRPr="00CA4B42">
              <w:t>20</w:t>
            </w:r>
          </w:p>
        </w:tc>
        <w:tc>
          <w:tcPr>
            <w:tcW w:w="1434" w:type="dxa"/>
            <w:noWrap/>
            <w:hideMark/>
          </w:tcPr>
          <w:p w14:paraId="2E9DBD33" w14:textId="77777777" w:rsidR="00771A68" w:rsidRPr="00CA4B42" w:rsidRDefault="00771A68" w:rsidP="00771A68">
            <w:r w:rsidRPr="00CA4B42">
              <w:t>0.053</w:t>
            </w:r>
          </w:p>
        </w:tc>
        <w:tc>
          <w:tcPr>
            <w:tcW w:w="1641" w:type="dxa"/>
            <w:noWrap/>
            <w:hideMark/>
          </w:tcPr>
          <w:p w14:paraId="74702557" w14:textId="77777777" w:rsidR="00771A68" w:rsidRPr="00CA4B42" w:rsidRDefault="00771A68" w:rsidP="00771A68">
            <w:r w:rsidRPr="00CA4B42">
              <w:t>0.010</w:t>
            </w:r>
          </w:p>
        </w:tc>
        <w:tc>
          <w:tcPr>
            <w:tcW w:w="1489" w:type="dxa"/>
            <w:noWrap/>
            <w:hideMark/>
          </w:tcPr>
          <w:p w14:paraId="0D557651" w14:textId="77777777" w:rsidR="00771A68" w:rsidRPr="00CA4B42" w:rsidRDefault="00771A68" w:rsidP="00771A68">
            <w:r w:rsidRPr="00CA4B42">
              <w:t>0.005</w:t>
            </w:r>
          </w:p>
        </w:tc>
      </w:tr>
      <w:tr w:rsidR="00771A68" w:rsidRPr="00CA4B42" w14:paraId="44C15A28" w14:textId="77777777" w:rsidTr="00771A68">
        <w:trPr>
          <w:trHeight w:val="255"/>
        </w:trPr>
        <w:tc>
          <w:tcPr>
            <w:tcW w:w="3091" w:type="dxa"/>
            <w:noWrap/>
            <w:vAlign w:val="bottom"/>
            <w:hideMark/>
          </w:tcPr>
          <w:p w14:paraId="3C8FDAD5" w14:textId="282A07D8" w:rsidR="00771A68" w:rsidRPr="00CA4B42" w:rsidRDefault="00771A68" w:rsidP="00771A68">
            <w:r>
              <w:t>Folkman.edge</w:t>
            </w:r>
          </w:p>
        </w:tc>
        <w:tc>
          <w:tcPr>
            <w:tcW w:w="1371" w:type="dxa"/>
            <w:noWrap/>
            <w:hideMark/>
          </w:tcPr>
          <w:p w14:paraId="75CAF75D" w14:textId="77777777" w:rsidR="00771A68" w:rsidRPr="00CA4B42" w:rsidRDefault="00771A68" w:rsidP="00771A68">
            <w:r w:rsidRPr="00CA4B42">
              <w:t>20</w:t>
            </w:r>
          </w:p>
        </w:tc>
        <w:tc>
          <w:tcPr>
            <w:tcW w:w="1434" w:type="dxa"/>
            <w:noWrap/>
            <w:hideMark/>
          </w:tcPr>
          <w:p w14:paraId="0680B0C3" w14:textId="77777777" w:rsidR="00771A68" w:rsidRPr="00CA4B42" w:rsidRDefault="00771A68" w:rsidP="00771A68">
            <w:r w:rsidRPr="00CA4B42">
              <w:t>0.032</w:t>
            </w:r>
          </w:p>
        </w:tc>
        <w:tc>
          <w:tcPr>
            <w:tcW w:w="1641" w:type="dxa"/>
            <w:noWrap/>
            <w:hideMark/>
          </w:tcPr>
          <w:p w14:paraId="1209D3A1" w14:textId="77777777" w:rsidR="00771A68" w:rsidRPr="00CA4B42" w:rsidRDefault="00771A68" w:rsidP="00771A68">
            <w:r w:rsidRPr="00CA4B42">
              <w:t>0.008</w:t>
            </w:r>
          </w:p>
        </w:tc>
        <w:tc>
          <w:tcPr>
            <w:tcW w:w="1489" w:type="dxa"/>
            <w:noWrap/>
            <w:hideMark/>
          </w:tcPr>
          <w:p w14:paraId="1E08701A" w14:textId="77777777" w:rsidR="00771A68" w:rsidRPr="00CA4B42" w:rsidRDefault="00771A68" w:rsidP="00771A68">
            <w:r w:rsidRPr="00CA4B42">
              <w:t>0.006</w:t>
            </w:r>
          </w:p>
        </w:tc>
      </w:tr>
      <w:tr w:rsidR="00771A68" w:rsidRPr="00CA4B42" w14:paraId="75338AD1" w14:textId="77777777" w:rsidTr="00771A68">
        <w:trPr>
          <w:trHeight w:val="255"/>
        </w:trPr>
        <w:tc>
          <w:tcPr>
            <w:tcW w:w="3091" w:type="dxa"/>
            <w:noWrap/>
            <w:vAlign w:val="bottom"/>
            <w:hideMark/>
          </w:tcPr>
          <w:p w14:paraId="48AC79A9" w14:textId="79A76361" w:rsidR="00771A68" w:rsidRPr="00CA4B42" w:rsidRDefault="00771A68" w:rsidP="00771A68">
            <w:r>
              <w:t>Robertson.edge</w:t>
            </w:r>
          </w:p>
        </w:tc>
        <w:tc>
          <w:tcPr>
            <w:tcW w:w="1371" w:type="dxa"/>
            <w:noWrap/>
            <w:hideMark/>
          </w:tcPr>
          <w:p w14:paraId="1BC42D07" w14:textId="77777777" w:rsidR="00771A68" w:rsidRPr="00CA4B42" w:rsidRDefault="00771A68" w:rsidP="00771A68">
            <w:r w:rsidRPr="00CA4B42">
              <w:t>19</w:t>
            </w:r>
          </w:p>
        </w:tc>
        <w:tc>
          <w:tcPr>
            <w:tcW w:w="1434" w:type="dxa"/>
            <w:noWrap/>
            <w:hideMark/>
          </w:tcPr>
          <w:p w14:paraId="500016D8" w14:textId="77777777" w:rsidR="00771A68" w:rsidRPr="00CA4B42" w:rsidRDefault="00771A68" w:rsidP="00771A68">
            <w:r w:rsidRPr="00CA4B42">
              <w:t>0.040</w:t>
            </w:r>
          </w:p>
        </w:tc>
        <w:tc>
          <w:tcPr>
            <w:tcW w:w="1641" w:type="dxa"/>
            <w:noWrap/>
            <w:hideMark/>
          </w:tcPr>
          <w:p w14:paraId="2E794A3D" w14:textId="77777777" w:rsidR="00771A68" w:rsidRPr="00CA4B42" w:rsidRDefault="00771A68" w:rsidP="00771A68">
            <w:r w:rsidRPr="00CA4B42">
              <w:t>0.017</w:t>
            </w:r>
          </w:p>
        </w:tc>
        <w:tc>
          <w:tcPr>
            <w:tcW w:w="1489" w:type="dxa"/>
            <w:noWrap/>
            <w:hideMark/>
          </w:tcPr>
          <w:p w14:paraId="7E21E3F8" w14:textId="77777777" w:rsidR="00771A68" w:rsidRPr="00CA4B42" w:rsidRDefault="00771A68" w:rsidP="00771A68">
            <w:r w:rsidRPr="00CA4B42">
              <w:t>0.007</w:t>
            </w:r>
          </w:p>
        </w:tc>
      </w:tr>
      <w:tr w:rsidR="00771A68" w:rsidRPr="00CA4B42" w14:paraId="001D749C" w14:textId="77777777" w:rsidTr="00771A68">
        <w:trPr>
          <w:trHeight w:val="255"/>
        </w:trPr>
        <w:tc>
          <w:tcPr>
            <w:tcW w:w="3091" w:type="dxa"/>
            <w:noWrap/>
            <w:vAlign w:val="bottom"/>
            <w:hideMark/>
          </w:tcPr>
          <w:p w14:paraId="55615927" w14:textId="7C0FEDCD" w:rsidR="00771A68" w:rsidRPr="00CA4B42" w:rsidRDefault="00771A68" w:rsidP="00771A68">
            <w:r>
              <w:t>Pappus.edge</w:t>
            </w:r>
          </w:p>
        </w:tc>
        <w:tc>
          <w:tcPr>
            <w:tcW w:w="1371" w:type="dxa"/>
            <w:noWrap/>
            <w:hideMark/>
          </w:tcPr>
          <w:p w14:paraId="12A6164C" w14:textId="77777777" w:rsidR="00771A68" w:rsidRPr="00CA4B42" w:rsidRDefault="00771A68" w:rsidP="00771A68">
            <w:r w:rsidRPr="00CA4B42">
              <w:t>18</w:t>
            </w:r>
          </w:p>
        </w:tc>
        <w:tc>
          <w:tcPr>
            <w:tcW w:w="1434" w:type="dxa"/>
            <w:noWrap/>
            <w:hideMark/>
          </w:tcPr>
          <w:p w14:paraId="08B20F05" w14:textId="77777777" w:rsidR="00771A68" w:rsidRPr="00CA4B42" w:rsidRDefault="00771A68" w:rsidP="00771A68">
            <w:r w:rsidRPr="00CA4B42">
              <w:t>0.037</w:t>
            </w:r>
          </w:p>
        </w:tc>
        <w:tc>
          <w:tcPr>
            <w:tcW w:w="1641" w:type="dxa"/>
            <w:noWrap/>
            <w:hideMark/>
          </w:tcPr>
          <w:p w14:paraId="31F6E924" w14:textId="77777777" w:rsidR="00771A68" w:rsidRPr="00CA4B42" w:rsidRDefault="00771A68" w:rsidP="00771A68">
            <w:r w:rsidRPr="00CA4B42">
              <w:t>0.017</w:t>
            </w:r>
          </w:p>
        </w:tc>
        <w:tc>
          <w:tcPr>
            <w:tcW w:w="1489" w:type="dxa"/>
            <w:noWrap/>
            <w:hideMark/>
          </w:tcPr>
          <w:p w14:paraId="685AD800" w14:textId="77777777" w:rsidR="00771A68" w:rsidRPr="00CA4B42" w:rsidRDefault="00771A68" w:rsidP="00771A68">
            <w:r w:rsidRPr="00CA4B42">
              <w:t>0.004</w:t>
            </w:r>
          </w:p>
        </w:tc>
      </w:tr>
      <w:tr w:rsidR="00771A68" w:rsidRPr="00CA4B42" w14:paraId="2935FF40" w14:textId="77777777" w:rsidTr="00771A68">
        <w:trPr>
          <w:trHeight w:val="255"/>
        </w:trPr>
        <w:tc>
          <w:tcPr>
            <w:tcW w:w="3091" w:type="dxa"/>
            <w:noWrap/>
            <w:vAlign w:val="bottom"/>
            <w:hideMark/>
          </w:tcPr>
          <w:p w14:paraId="050F3AC6" w14:textId="72406948" w:rsidR="00771A68" w:rsidRPr="00CA4B42" w:rsidRDefault="00771A68" w:rsidP="00771A68">
            <w:r>
              <w:t>Errera.edge</w:t>
            </w:r>
          </w:p>
        </w:tc>
        <w:tc>
          <w:tcPr>
            <w:tcW w:w="1371" w:type="dxa"/>
            <w:noWrap/>
            <w:hideMark/>
          </w:tcPr>
          <w:p w14:paraId="344E76F4" w14:textId="77777777" w:rsidR="00771A68" w:rsidRPr="00CA4B42" w:rsidRDefault="00771A68" w:rsidP="00771A68">
            <w:r w:rsidRPr="00CA4B42">
              <w:t>17</w:t>
            </w:r>
          </w:p>
        </w:tc>
        <w:tc>
          <w:tcPr>
            <w:tcW w:w="1434" w:type="dxa"/>
            <w:noWrap/>
            <w:hideMark/>
          </w:tcPr>
          <w:p w14:paraId="41363941" w14:textId="77777777" w:rsidR="00771A68" w:rsidRPr="00CA4B42" w:rsidRDefault="00771A68" w:rsidP="00771A68">
            <w:r w:rsidRPr="00CA4B42">
              <w:t>0.022</w:t>
            </w:r>
          </w:p>
        </w:tc>
        <w:tc>
          <w:tcPr>
            <w:tcW w:w="1641" w:type="dxa"/>
            <w:noWrap/>
            <w:hideMark/>
          </w:tcPr>
          <w:p w14:paraId="583F58A1" w14:textId="77777777" w:rsidR="00771A68" w:rsidRPr="00CA4B42" w:rsidRDefault="00771A68" w:rsidP="00771A68">
            <w:r w:rsidRPr="00CA4B42">
              <w:t>0.009</w:t>
            </w:r>
          </w:p>
        </w:tc>
        <w:tc>
          <w:tcPr>
            <w:tcW w:w="1489" w:type="dxa"/>
            <w:noWrap/>
            <w:hideMark/>
          </w:tcPr>
          <w:p w14:paraId="1137EAC3" w14:textId="77777777" w:rsidR="00771A68" w:rsidRPr="00CA4B42" w:rsidRDefault="00771A68" w:rsidP="00771A68">
            <w:r w:rsidRPr="00CA4B42">
              <w:t>0.007</w:t>
            </w:r>
          </w:p>
        </w:tc>
      </w:tr>
      <w:tr w:rsidR="00771A68" w:rsidRPr="00CA4B42" w14:paraId="081FC111" w14:textId="77777777" w:rsidTr="00771A68">
        <w:trPr>
          <w:trHeight w:val="255"/>
        </w:trPr>
        <w:tc>
          <w:tcPr>
            <w:tcW w:w="3091" w:type="dxa"/>
            <w:noWrap/>
            <w:vAlign w:val="bottom"/>
            <w:hideMark/>
          </w:tcPr>
          <w:p w14:paraId="178E0DDF" w14:textId="138A917B" w:rsidR="00771A68" w:rsidRPr="00CA4B42" w:rsidRDefault="00771A68" w:rsidP="00771A68">
            <w:r>
              <w:t>Paley17.edge</w:t>
            </w:r>
          </w:p>
        </w:tc>
        <w:tc>
          <w:tcPr>
            <w:tcW w:w="1371" w:type="dxa"/>
            <w:noWrap/>
            <w:hideMark/>
          </w:tcPr>
          <w:p w14:paraId="3FB6F2C3" w14:textId="77777777" w:rsidR="00771A68" w:rsidRPr="00CA4B42" w:rsidRDefault="00771A68" w:rsidP="00771A68">
            <w:r w:rsidRPr="00CA4B42">
              <w:t>17</w:t>
            </w:r>
          </w:p>
        </w:tc>
        <w:tc>
          <w:tcPr>
            <w:tcW w:w="1434" w:type="dxa"/>
            <w:noWrap/>
            <w:hideMark/>
          </w:tcPr>
          <w:p w14:paraId="688BF901" w14:textId="77777777" w:rsidR="00771A68" w:rsidRPr="00CA4B42" w:rsidRDefault="00771A68" w:rsidP="00771A68">
            <w:r w:rsidRPr="00CA4B42">
              <w:t>0.017</w:t>
            </w:r>
          </w:p>
        </w:tc>
        <w:tc>
          <w:tcPr>
            <w:tcW w:w="1641" w:type="dxa"/>
            <w:noWrap/>
            <w:hideMark/>
          </w:tcPr>
          <w:p w14:paraId="5CDC9738" w14:textId="77777777" w:rsidR="00771A68" w:rsidRPr="00CA4B42" w:rsidRDefault="00771A68" w:rsidP="00771A68">
            <w:r w:rsidRPr="00CA4B42">
              <w:t>0.017</w:t>
            </w:r>
          </w:p>
        </w:tc>
        <w:tc>
          <w:tcPr>
            <w:tcW w:w="1489" w:type="dxa"/>
            <w:noWrap/>
            <w:hideMark/>
          </w:tcPr>
          <w:p w14:paraId="15A222DA" w14:textId="77777777" w:rsidR="00771A68" w:rsidRPr="00CA4B42" w:rsidRDefault="00771A68" w:rsidP="00771A68">
            <w:r w:rsidRPr="00CA4B42">
              <w:t>0.010</w:t>
            </w:r>
          </w:p>
        </w:tc>
      </w:tr>
      <w:tr w:rsidR="00771A68" w:rsidRPr="00CA4B42" w14:paraId="176AC24A" w14:textId="77777777" w:rsidTr="00771A68">
        <w:trPr>
          <w:trHeight w:val="255"/>
        </w:trPr>
        <w:tc>
          <w:tcPr>
            <w:tcW w:w="3091" w:type="dxa"/>
            <w:noWrap/>
            <w:vAlign w:val="bottom"/>
            <w:hideMark/>
          </w:tcPr>
          <w:p w14:paraId="453E61AC" w14:textId="687DC71B" w:rsidR="00771A68" w:rsidRPr="00CA4B42" w:rsidRDefault="00771A68" w:rsidP="00771A68">
            <w:r>
              <w:t>4x4-grid.edge</w:t>
            </w:r>
          </w:p>
        </w:tc>
        <w:tc>
          <w:tcPr>
            <w:tcW w:w="1371" w:type="dxa"/>
            <w:noWrap/>
            <w:hideMark/>
          </w:tcPr>
          <w:p w14:paraId="0535DBAE" w14:textId="77777777" w:rsidR="00771A68" w:rsidRPr="00CA4B42" w:rsidRDefault="00771A68" w:rsidP="00771A68">
            <w:r w:rsidRPr="00CA4B42">
              <w:t>16</w:t>
            </w:r>
          </w:p>
        </w:tc>
        <w:tc>
          <w:tcPr>
            <w:tcW w:w="1434" w:type="dxa"/>
            <w:noWrap/>
            <w:hideMark/>
          </w:tcPr>
          <w:p w14:paraId="7E394DAA" w14:textId="77777777" w:rsidR="00771A68" w:rsidRPr="00CA4B42" w:rsidRDefault="00771A68" w:rsidP="00771A68">
            <w:r w:rsidRPr="00CA4B42">
              <w:t>0.014</w:t>
            </w:r>
          </w:p>
        </w:tc>
        <w:tc>
          <w:tcPr>
            <w:tcW w:w="1641" w:type="dxa"/>
            <w:noWrap/>
            <w:hideMark/>
          </w:tcPr>
          <w:p w14:paraId="77658072" w14:textId="77777777" w:rsidR="00771A68" w:rsidRPr="00CA4B42" w:rsidRDefault="00771A68" w:rsidP="00771A68">
            <w:r w:rsidRPr="00CA4B42">
              <w:t>0.004</w:t>
            </w:r>
          </w:p>
        </w:tc>
        <w:tc>
          <w:tcPr>
            <w:tcW w:w="1489" w:type="dxa"/>
            <w:noWrap/>
            <w:hideMark/>
          </w:tcPr>
          <w:p w14:paraId="0BFD81D7" w14:textId="77777777" w:rsidR="00771A68" w:rsidRPr="00CA4B42" w:rsidRDefault="00771A68" w:rsidP="00771A68">
            <w:r w:rsidRPr="00CA4B42">
              <w:t>0.003</w:t>
            </w:r>
          </w:p>
        </w:tc>
      </w:tr>
      <w:tr w:rsidR="00771A68" w:rsidRPr="00CA4B42" w14:paraId="38693BC9" w14:textId="77777777" w:rsidTr="00771A68">
        <w:trPr>
          <w:trHeight w:val="255"/>
        </w:trPr>
        <w:tc>
          <w:tcPr>
            <w:tcW w:w="3091" w:type="dxa"/>
            <w:noWrap/>
            <w:vAlign w:val="bottom"/>
            <w:hideMark/>
          </w:tcPr>
          <w:p w14:paraId="75AC58A9" w14:textId="57654341" w:rsidR="00771A68" w:rsidRPr="00CA4B42" w:rsidRDefault="00771A68" w:rsidP="00771A68">
            <w:r>
              <w:t>Clebsch.edge</w:t>
            </w:r>
          </w:p>
        </w:tc>
        <w:tc>
          <w:tcPr>
            <w:tcW w:w="1371" w:type="dxa"/>
            <w:noWrap/>
            <w:hideMark/>
          </w:tcPr>
          <w:p w14:paraId="6FD24C0B" w14:textId="77777777" w:rsidR="00771A68" w:rsidRPr="00CA4B42" w:rsidRDefault="00771A68" w:rsidP="00771A68">
            <w:r w:rsidRPr="00CA4B42">
              <w:t>16</w:t>
            </w:r>
          </w:p>
        </w:tc>
        <w:tc>
          <w:tcPr>
            <w:tcW w:w="1434" w:type="dxa"/>
            <w:noWrap/>
            <w:hideMark/>
          </w:tcPr>
          <w:p w14:paraId="71BC3D8D" w14:textId="77777777" w:rsidR="00771A68" w:rsidRPr="00CA4B42" w:rsidRDefault="00771A68" w:rsidP="00771A68">
            <w:r w:rsidRPr="00CA4B42">
              <w:t>0.019</w:t>
            </w:r>
          </w:p>
        </w:tc>
        <w:tc>
          <w:tcPr>
            <w:tcW w:w="1641" w:type="dxa"/>
            <w:noWrap/>
            <w:hideMark/>
          </w:tcPr>
          <w:p w14:paraId="5D92384A" w14:textId="77777777" w:rsidR="00771A68" w:rsidRPr="00CA4B42" w:rsidRDefault="00771A68" w:rsidP="00771A68">
            <w:r w:rsidRPr="00CA4B42">
              <w:t>0.007</w:t>
            </w:r>
          </w:p>
        </w:tc>
        <w:tc>
          <w:tcPr>
            <w:tcW w:w="1489" w:type="dxa"/>
            <w:noWrap/>
            <w:hideMark/>
          </w:tcPr>
          <w:p w14:paraId="4D8668A4" w14:textId="77777777" w:rsidR="00771A68" w:rsidRPr="00CA4B42" w:rsidRDefault="00771A68" w:rsidP="00771A68">
            <w:r w:rsidRPr="00CA4B42">
              <w:t>0.006</w:t>
            </w:r>
          </w:p>
        </w:tc>
      </w:tr>
      <w:tr w:rsidR="00771A68" w:rsidRPr="00CA4B42" w14:paraId="0BFAFCD4" w14:textId="77777777" w:rsidTr="00771A68">
        <w:trPr>
          <w:trHeight w:val="255"/>
        </w:trPr>
        <w:tc>
          <w:tcPr>
            <w:tcW w:w="3091" w:type="dxa"/>
            <w:noWrap/>
            <w:vAlign w:val="bottom"/>
            <w:hideMark/>
          </w:tcPr>
          <w:p w14:paraId="3827708D" w14:textId="2A11D130" w:rsidR="00771A68" w:rsidRPr="00CA4B42" w:rsidRDefault="00771A68" w:rsidP="00771A68">
            <w:r>
              <w:t>Hoffman.edge</w:t>
            </w:r>
          </w:p>
        </w:tc>
        <w:tc>
          <w:tcPr>
            <w:tcW w:w="1371" w:type="dxa"/>
            <w:noWrap/>
            <w:hideMark/>
          </w:tcPr>
          <w:p w14:paraId="5C15A597" w14:textId="77777777" w:rsidR="00771A68" w:rsidRPr="00CA4B42" w:rsidRDefault="00771A68" w:rsidP="00771A68">
            <w:r w:rsidRPr="00CA4B42">
              <w:t>16</w:t>
            </w:r>
          </w:p>
        </w:tc>
        <w:tc>
          <w:tcPr>
            <w:tcW w:w="1434" w:type="dxa"/>
            <w:noWrap/>
            <w:hideMark/>
          </w:tcPr>
          <w:p w14:paraId="457E7FED" w14:textId="77777777" w:rsidR="00771A68" w:rsidRPr="00CA4B42" w:rsidRDefault="00771A68" w:rsidP="00771A68">
            <w:r w:rsidRPr="00CA4B42">
              <w:t>0.014</w:t>
            </w:r>
          </w:p>
        </w:tc>
        <w:tc>
          <w:tcPr>
            <w:tcW w:w="1641" w:type="dxa"/>
            <w:noWrap/>
            <w:hideMark/>
          </w:tcPr>
          <w:p w14:paraId="20FE7A6C" w14:textId="77777777" w:rsidR="00771A68" w:rsidRPr="00CA4B42" w:rsidRDefault="00771A68" w:rsidP="00771A68">
            <w:r w:rsidRPr="00CA4B42">
              <w:t>0.005</w:t>
            </w:r>
          </w:p>
        </w:tc>
        <w:tc>
          <w:tcPr>
            <w:tcW w:w="1489" w:type="dxa"/>
            <w:noWrap/>
            <w:hideMark/>
          </w:tcPr>
          <w:p w14:paraId="5DAB341C" w14:textId="77777777" w:rsidR="00771A68" w:rsidRPr="00CA4B42" w:rsidRDefault="00771A68" w:rsidP="00771A68">
            <w:r w:rsidRPr="00CA4B42">
              <w:t>0.004</w:t>
            </w:r>
          </w:p>
        </w:tc>
      </w:tr>
      <w:tr w:rsidR="00771A68" w:rsidRPr="00CA4B42" w14:paraId="06C242F4" w14:textId="77777777" w:rsidTr="00771A68">
        <w:trPr>
          <w:trHeight w:val="255"/>
        </w:trPr>
        <w:tc>
          <w:tcPr>
            <w:tcW w:w="3091" w:type="dxa"/>
            <w:noWrap/>
            <w:vAlign w:val="bottom"/>
            <w:hideMark/>
          </w:tcPr>
          <w:p w14:paraId="36C1FEA6" w14:textId="042FA850" w:rsidR="00771A68" w:rsidRPr="00CA4B42" w:rsidRDefault="00771A68" w:rsidP="00771A68">
            <w:r>
              <w:t>Shrikhande.edge</w:t>
            </w:r>
          </w:p>
        </w:tc>
        <w:tc>
          <w:tcPr>
            <w:tcW w:w="1371" w:type="dxa"/>
            <w:noWrap/>
            <w:hideMark/>
          </w:tcPr>
          <w:p w14:paraId="4B52F188" w14:textId="77777777" w:rsidR="00771A68" w:rsidRPr="00CA4B42" w:rsidRDefault="00771A68" w:rsidP="00771A68">
            <w:r w:rsidRPr="00CA4B42">
              <w:t>16</w:t>
            </w:r>
          </w:p>
        </w:tc>
        <w:tc>
          <w:tcPr>
            <w:tcW w:w="1434" w:type="dxa"/>
            <w:noWrap/>
            <w:hideMark/>
          </w:tcPr>
          <w:p w14:paraId="4808D655" w14:textId="77777777" w:rsidR="00771A68" w:rsidRPr="00CA4B42" w:rsidRDefault="00771A68" w:rsidP="00771A68">
            <w:r w:rsidRPr="00CA4B42">
              <w:t>0.017</w:t>
            </w:r>
          </w:p>
        </w:tc>
        <w:tc>
          <w:tcPr>
            <w:tcW w:w="1641" w:type="dxa"/>
            <w:noWrap/>
            <w:hideMark/>
          </w:tcPr>
          <w:p w14:paraId="16135240" w14:textId="77777777" w:rsidR="00771A68" w:rsidRPr="00CA4B42" w:rsidRDefault="00771A68" w:rsidP="00771A68">
            <w:r w:rsidRPr="00CA4B42">
              <w:t>0.013</w:t>
            </w:r>
          </w:p>
        </w:tc>
        <w:tc>
          <w:tcPr>
            <w:tcW w:w="1489" w:type="dxa"/>
            <w:noWrap/>
            <w:hideMark/>
          </w:tcPr>
          <w:p w14:paraId="7E470CC8" w14:textId="77777777" w:rsidR="00771A68" w:rsidRPr="00CA4B42" w:rsidRDefault="00771A68" w:rsidP="00771A68">
            <w:r w:rsidRPr="00CA4B42">
              <w:t>0.008</w:t>
            </w:r>
          </w:p>
        </w:tc>
      </w:tr>
      <w:tr w:rsidR="00771A68" w:rsidRPr="00CA4B42" w14:paraId="37ACACD1" w14:textId="77777777" w:rsidTr="00771A68">
        <w:trPr>
          <w:trHeight w:val="255"/>
        </w:trPr>
        <w:tc>
          <w:tcPr>
            <w:tcW w:w="3091" w:type="dxa"/>
            <w:noWrap/>
            <w:vAlign w:val="bottom"/>
            <w:hideMark/>
          </w:tcPr>
          <w:p w14:paraId="658F4C80" w14:textId="6CE600BA" w:rsidR="00771A68" w:rsidRPr="00CA4B42" w:rsidRDefault="00771A68" w:rsidP="00771A68">
            <w:r>
              <w:t>Sousselier.edge</w:t>
            </w:r>
          </w:p>
        </w:tc>
        <w:tc>
          <w:tcPr>
            <w:tcW w:w="1371" w:type="dxa"/>
            <w:noWrap/>
            <w:hideMark/>
          </w:tcPr>
          <w:p w14:paraId="4576BDBD" w14:textId="77777777" w:rsidR="00771A68" w:rsidRPr="00CA4B42" w:rsidRDefault="00771A68" w:rsidP="00771A68">
            <w:r w:rsidRPr="00CA4B42">
              <w:t>16</w:t>
            </w:r>
          </w:p>
        </w:tc>
        <w:tc>
          <w:tcPr>
            <w:tcW w:w="1434" w:type="dxa"/>
            <w:noWrap/>
            <w:hideMark/>
          </w:tcPr>
          <w:p w14:paraId="7759E36F" w14:textId="77777777" w:rsidR="00771A68" w:rsidRPr="00CA4B42" w:rsidRDefault="00771A68" w:rsidP="00771A68">
            <w:r w:rsidRPr="00CA4B42">
              <w:t>0.018</w:t>
            </w:r>
          </w:p>
        </w:tc>
        <w:tc>
          <w:tcPr>
            <w:tcW w:w="1641" w:type="dxa"/>
            <w:noWrap/>
            <w:hideMark/>
          </w:tcPr>
          <w:p w14:paraId="4E77091E" w14:textId="77777777" w:rsidR="00771A68" w:rsidRPr="00CA4B42" w:rsidRDefault="00771A68" w:rsidP="00771A68">
            <w:r w:rsidRPr="00CA4B42">
              <w:t>0.010</w:t>
            </w:r>
          </w:p>
        </w:tc>
        <w:tc>
          <w:tcPr>
            <w:tcW w:w="1489" w:type="dxa"/>
            <w:noWrap/>
            <w:hideMark/>
          </w:tcPr>
          <w:p w14:paraId="47A59E09" w14:textId="77777777" w:rsidR="00771A68" w:rsidRPr="00CA4B42" w:rsidRDefault="00771A68" w:rsidP="00771A68">
            <w:r w:rsidRPr="00CA4B42">
              <w:t>0.003</w:t>
            </w:r>
          </w:p>
        </w:tc>
      </w:tr>
      <w:tr w:rsidR="00771A68" w:rsidRPr="00CA4B42" w14:paraId="25F2249B" w14:textId="77777777" w:rsidTr="00771A68">
        <w:trPr>
          <w:trHeight w:val="255"/>
        </w:trPr>
        <w:tc>
          <w:tcPr>
            <w:tcW w:w="3091" w:type="dxa"/>
            <w:noWrap/>
            <w:vAlign w:val="bottom"/>
            <w:hideMark/>
          </w:tcPr>
          <w:p w14:paraId="766E96D4" w14:textId="5541084E" w:rsidR="00771A68" w:rsidRPr="00CA4B42" w:rsidRDefault="00771A68" w:rsidP="00771A68">
            <w:r>
              <w:t>Poussin.edge</w:t>
            </w:r>
          </w:p>
        </w:tc>
        <w:tc>
          <w:tcPr>
            <w:tcW w:w="1371" w:type="dxa"/>
            <w:noWrap/>
            <w:hideMark/>
          </w:tcPr>
          <w:p w14:paraId="0B9D391B" w14:textId="77777777" w:rsidR="00771A68" w:rsidRPr="00CA4B42" w:rsidRDefault="00771A68" w:rsidP="00771A68">
            <w:r w:rsidRPr="00CA4B42">
              <w:t>15</w:t>
            </w:r>
          </w:p>
        </w:tc>
        <w:tc>
          <w:tcPr>
            <w:tcW w:w="1434" w:type="dxa"/>
            <w:noWrap/>
            <w:hideMark/>
          </w:tcPr>
          <w:p w14:paraId="29A47E7A" w14:textId="77777777" w:rsidR="00771A68" w:rsidRPr="00CA4B42" w:rsidRDefault="00771A68" w:rsidP="00771A68">
            <w:r w:rsidRPr="00CA4B42">
              <w:t>0.011</w:t>
            </w:r>
          </w:p>
        </w:tc>
        <w:tc>
          <w:tcPr>
            <w:tcW w:w="1641" w:type="dxa"/>
            <w:noWrap/>
            <w:hideMark/>
          </w:tcPr>
          <w:p w14:paraId="2694D49B" w14:textId="77777777" w:rsidR="00771A68" w:rsidRPr="00CA4B42" w:rsidRDefault="00771A68" w:rsidP="00771A68">
            <w:r w:rsidRPr="00CA4B42">
              <w:t>0.012</w:t>
            </w:r>
          </w:p>
        </w:tc>
        <w:tc>
          <w:tcPr>
            <w:tcW w:w="1489" w:type="dxa"/>
            <w:noWrap/>
            <w:hideMark/>
          </w:tcPr>
          <w:p w14:paraId="36AD0052" w14:textId="77777777" w:rsidR="00771A68" w:rsidRPr="00CA4B42" w:rsidRDefault="00771A68" w:rsidP="00771A68">
            <w:r w:rsidRPr="00CA4B42">
              <w:t>0.006</w:t>
            </w:r>
          </w:p>
        </w:tc>
      </w:tr>
      <w:tr w:rsidR="00771A68" w:rsidRPr="00CA4B42" w14:paraId="2C1E14FA" w14:textId="77777777" w:rsidTr="00771A68">
        <w:trPr>
          <w:trHeight w:val="255"/>
        </w:trPr>
        <w:tc>
          <w:tcPr>
            <w:tcW w:w="3091" w:type="dxa"/>
            <w:noWrap/>
            <w:vAlign w:val="bottom"/>
            <w:hideMark/>
          </w:tcPr>
          <w:p w14:paraId="5573077A" w14:textId="02401C39" w:rsidR="00771A68" w:rsidRPr="00CA4B42" w:rsidRDefault="00771A68" w:rsidP="00771A68">
            <w:r>
              <w:t>Paley13.edge</w:t>
            </w:r>
          </w:p>
        </w:tc>
        <w:tc>
          <w:tcPr>
            <w:tcW w:w="1371" w:type="dxa"/>
            <w:noWrap/>
            <w:hideMark/>
          </w:tcPr>
          <w:p w14:paraId="38F2C3DD" w14:textId="77777777" w:rsidR="00771A68" w:rsidRPr="00CA4B42" w:rsidRDefault="00771A68" w:rsidP="00771A68">
            <w:r w:rsidRPr="00CA4B42">
              <w:t>13</w:t>
            </w:r>
          </w:p>
        </w:tc>
        <w:tc>
          <w:tcPr>
            <w:tcW w:w="1434" w:type="dxa"/>
            <w:noWrap/>
            <w:hideMark/>
          </w:tcPr>
          <w:p w14:paraId="5450C861" w14:textId="77777777" w:rsidR="00771A68" w:rsidRPr="00CA4B42" w:rsidRDefault="00771A68" w:rsidP="00771A68">
            <w:r w:rsidRPr="00CA4B42">
              <w:t>0.007</w:t>
            </w:r>
          </w:p>
        </w:tc>
        <w:tc>
          <w:tcPr>
            <w:tcW w:w="1641" w:type="dxa"/>
            <w:noWrap/>
            <w:hideMark/>
          </w:tcPr>
          <w:p w14:paraId="3A241BF0" w14:textId="77777777" w:rsidR="00771A68" w:rsidRPr="00CA4B42" w:rsidRDefault="00771A68" w:rsidP="00771A68">
            <w:r w:rsidRPr="00CA4B42">
              <w:t>0.009</w:t>
            </w:r>
          </w:p>
        </w:tc>
        <w:tc>
          <w:tcPr>
            <w:tcW w:w="1489" w:type="dxa"/>
            <w:noWrap/>
            <w:hideMark/>
          </w:tcPr>
          <w:p w14:paraId="165092D8" w14:textId="77777777" w:rsidR="00771A68" w:rsidRPr="00CA4B42" w:rsidRDefault="00771A68" w:rsidP="00771A68">
            <w:r w:rsidRPr="00CA4B42">
              <w:t>0.006</w:t>
            </w:r>
          </w:p>
        </w:tc>
      </w:tr>
      <w:tr w:rsidR="00771A68" w:rsidRPr="00CA4B42" w14:paraId="17A89485" w14:textId="77777777" w:rsidTr="00771A68">
        <w:trPr>
          <w:trHeight w:val="255"/>
        </w:trPr>
        <w:tc>
          <w:tcPr>
            <w:tcW w:w="3091" w:type="dxa"/>
            <w:noWrap/>
            <w:vAlign w:val="bottom"/>
            <w:hideMark/>
          </w:tcPr>
          <w:p w14:paraId="1917909E" w14:textId="14F04B0A" w:rsidR="00771A68" w:rsidRPr="00CA4B42" w:rsidRDefault="00771A68" w:rsidP="00771A68">
            <w:r>
              <w:t>Chvatal.edge</w:t>
            </w:r>
          </w:p>
        </w:tc>
        <w:tc>
          <w:tcPr>
            <w:tcW w:w="1371" w:type="dxa"/>
            <w:noWrap/>
            <w:hideMark/>
          </w:tcPr>
          <w:p w14:paraId="3813B00D" w14:textId="77777777" w:rsidR="00771A68" w:rsidRPr="00CA4B42" w:rsidRDefault="00771A68" w:rsidP="00771A68">
            <w:r w:rsidRPr="00CA4B42">
              <w:t>12</w:t>
            </w:r>
          </w:p>
        </w:tc>
        <w:tc>
          <w:tcPr>
            <w:tcW w:w="1434" w:type="dxa"/>
            <w:noWrap/>
            <w:hideMark/>
          </w:tcPr>
          <w:p w14:paraId="6655B478" w14:textId="77777777" w:rsidR="00771A68" w:rsidRPr="00CA4B42" w:rsidRDefault="00771A68" w:rsidP="00771A68">
            <w:r w:rsidRPr="00CA4B42">
              <w:t>0.005</w:t>
            </w:r>
          </w:p>
        </w:tc>
        <w:tc>
          <w:tcPr>
            <w:tcW w:w="1641" w:type="dxa"/>
            <w:noWrap/>
            <w:hideMark/>
          </w:tcPr>
          <w:p w14:paraId="00F93FF5" w14:textId="77777777" w:rsidR="00771A68" w:rsidRPr="00CA4B42" w:rsidRDefault="00771A68" w:rsidP="00771A68">
            <w:r w:rsidRPr="00CA4B42">
              <w:t>0.005</w:t>
            </w:r>
          </w:p>
        </w:tc>
        <w:tc>
          <w:tcPr>
            <w:tcW w:w="1489" w:type="dxa"/>
            <w:noWrap/>
            <w:hideMark/>
          </w:tcPr>
          <w:p w14:paraId="75173DBE" w14:textId="77777777" w:rsidR="00771A68" w:rsidRPr="00CA4B42" w:rsidRDefault="00771A68" w:rsidP="00771A68">
            <w:r w:rsidRPr="00CA4B42">
              <w:t>0.004</w:t>
            </w:r>
          </w:p>
        </w:tc>
      </w:tr>
      <w:tr w:rsidR="00771A68" w:rsidRPr="00CA4B42" w14:paraId="10F0A2FB" w14:textId="77777777" w:rsidTr="00771A68">
        <w:trPr>
          <w:trHeight w:val="255"/>
        </w:trPr>
        <w:tc>
          <w:tcPr>
            <w:tcW w:w="3091" w:type="dxa"/>
            <w:noWrap/>
            <w:vAlign w:val="bottom"/>
            <w:hideMark/>
          </w:tcPr>
          <w:p w14:paraId="39565FF3" w14:textId="56A4BB8D" w:rsidR="00771A68" w:rsidRPr="00CA4B42" w:rsidRDefault="00771A68" w:rsidP="00771A68">
            <w:r>
              <w:t>Durer.edge</w:t>
            </w:r>
          </w:p>
        </w:tc>
        <w:tc>
          <w:tcPr>
            <w:tcW w:w="1371" w:type="dxa"/>
            <w:noWrap/>
            <w:hideMark/>
          </w:tcPr>
          <w:p w14:paraId="41ABB881" w14:textId="77777777" w:rsidR="00771A68" w:rsidRPr="00CA4B42" w:rsidRDefault="00771A68" w:rsidP="00771A68">
            <w:r w:rsidRPr="00CA4B42">
              <w:t>12</w:t>
            </w:r>
          </w:p>
        </w:tc>
        <w:tc>
          <w:tcPr>
            <w:tcW w:w="1434" w:type="dxa"/>
            <w:noWrap/>
            <w:hideMark/>
          </w:tcPr>
          <w:p w14:paraId="73D214C9" w14:textId="77777777" w:rsidR="00771A68" w:rsidRPr="00CA4B42" w:rsidRDefault="00771A68" w:rsidP="00771A68">
            <w:r w:rsidRPr="00CA4B42">
              <w:t>0.007</w:t>
            </w:r>
          </w:p>
        </w:tc>
        <w:tc>
          <w:tcPr>
            <w:tcW w:w="1641" w:type="dxa"/>
            <w:noWrap/>
            <w:hideMark/>
          </w:tcPr>
          <w:p w14:paraId="5D7460BF" w14:textId="77777777" w:rsidR="00771A68" w:rsidRPr="00CA4B42" w:rsidRDefault="00771A68" w:rsidP="00771A68">
            <w:r w:rsidRPr="00CA4B42">
              <w:t>0.004</w:t>
            </w:r>
          </w:p>
        </w:tc>
        <w:tc>
          <w:tcPr>
            <w:tcW w:w="1489" w:type="dxa"/>
            <w:noWrap/>
            <w:hideMark/>
          </w:tcPr>
          <w:p w14:paraId="54B077CC" w14:textId="77777777" w:rsidR="00771A68" w:rsidRPr="00CA4B42" w:rsidRDefault="00771A68" w:rsidP="00771A68">
            <w:r w:rsidRPr="00CA4B42">
              <w:t>0.003</w:t>
            </w:r>
          </w:p>
        </w:tc>
      </w:tr>
      <w:tr w:rsidR="00771A68" w:rsidRPr="00CA4B42" w14:paraId="3FF1BD88" w14:textId="77777777" w:rsidTr="00771A68">
        <w:trPr>
          <w:trHeight w:val="255"/>
        </w:trPr>
        <w:tc>
          <w:tcPr>
            <w:tcW w:w="3091" w:type="dxa"/>
            <w:noWrap/>
            <w:vAlign w:val="bottom"/>
            <w:hideMark/>
          </w:tcPr>
          <w:p w14:paraId="7AA930CD" w14:textId="2E3720A8" w:rsidR="00771A68" w:rsidRPr="00CA4B42" w:rsidRDefault="00771A68" w:rsidP="00771A68">
            <w:r>
              <w:t>Franklin.edge</w:t>
            </w:r>
          </w:p>
        </w:tc>
        <w:tc>
          <w:tcPr>
            <w:tcW w:w="1371" w:type="dxa"/>
            <w:noWrap/>
            <w:hideMark/>
          </w:tcPr>
          <w:p w14:paraId="47C21C76" w14:textId="77777777" w:rsidR="00771A68" w:rsidRPr="00CA4B42" w:rsidRDefault="00771A68" w:rsidP="00771A68">
            <w:r w:rsidRPr="00CA4B42">
              <w:t>12</w:t>
            </w:r>
          </w:p>
        </w:tc>
        <w:tc>
          <w:tcPr>
            <w:tcW w:w="1434" w:type="dxa"/>
            <w:noWrap/>
            <w:hideMark/>
          </w:tcPr>
          <w:p w14:paraId="7CCABB99" w14:textId="77777777" w:rsidR="00771A68" w:rsidRPr="00CA4B42" w:rsidRDefault="00771A68" w:rsidP="00771A68">
            <w:r w:rsidRPr="00CA4B42">
              <w:t>0.005</w:t>
            </w:r>
          </w:p>
        </w:tc>
        <w:tc>
          <w:tcPr>
            <w:tcW w:w="1641" w:type="dxa"/>
            <w:noWrap/>
            <w:hideMark/>
          </w:tcPr>
          <w:p w14:paraId="088BC988" w14:textId="77777777" w:rsidR="00771A68" w:rsidRPr="00CA4B42" w:rsidRDefault="00771A68" w:rsidP="00771A68">
            <w:r w:rsidRPr="00CA4B42">
              <w:t>0.003</w:t>
            </w:r>
          </w:p>
        </w:tc>
        <w:tc>
          <w:tcPr>
            <w:tcW w:w="1489" w:type="dxa"/>
            <w:noWrap/>
            <w:hideMark/>
          </w:tcPr>
          <w:p w14:paraId="75BF1E13" w14:textId="77777777" w:rsidR="00771A68" w:rsidRPr="00CA4B42" w:rsidRDefault="00771A68" w:rsidP="00771A68">
            <w:r w:rsidRPr="00CA4B42">
              <w:t>0.002</w:t>
            </w:r>
          </w:p>
        </w:tc>
      </w:tr>
      <w:tr w:rsidR="00771A68" w:rsidRPr="00CA4B42" w14:paraId="1AD46474" w14:textId="77777777" w:rsidTr="00771A68">
        <w:trPr>
          <w:trHeight w:val="255"/>
        </w:trPr>
        <w:tc>
          <w:tcPr>
            <w:tcW w:w="3091" w:type="dxa"/>
            <w:noWrap/>
            <w:vAlign w:val="bottom"/>
            <w:hideMark/>
          </w:tcPr>
          <w:p w14:paraId="3800E359" w14:textId="752174D7" w:rsidR="00771A68" w:rsidRPr="00CA4B42" w:rsidRDefault="00771A68" w:rsidP="00771A68">
            <w:r>
              <w:t>Frucht.edge</w:t>
            </w:r>
          </w:p>
        </w:tc>
        <w:tc>
          <w:tcPr>
            <w:tcW w:w="1371" w:type="dxa"/>
            <w:noWrap/>
            <w:hideMark/>
          </w:tcPr>
          <w:p w14:paraId="151E981D" w14:textId="77777777" w:rsidR="00771A68" w:rsidRPr="00CA4B42" w:rsidRDefault="00771A68" w:rsidP="00771A68">
            <w:r w:rsidRPr="00CA4B42">
              <w:t>12</w:t>
            </w:r>
          </w:p>
        </w:tc>
        <w:tc>
          <w:tcPr>
            <w:tcW w:w="1434" w:type="dxa"/>
            <w:noWrap/>
            <w:hideMark/>
          </w:tcPr>
          <w:p w14:paraId="51BE4EA6" w14:textId="77777777" w:rsidR="00771A68" w:rsidRPr="00CA4B42" w:rsidRDefault="00771A68" w:rsidP="00771A68">
            <w:r w:rsidRPr="00CA4B42">
              <w:t>0.007</w:t>
            </w:r>
          </w:p>
        </w:tc>
        <w:tc>
          <w:tcPr>
            <w:tcW w:w="1641" w:type="dxa"/>
            <w:noWrap/>
            <w:hideMark/>
          </w:tcPr>
          <w:p w14:paraId="0CDC2667" w14:textId="77777777" w:rsidR="00771A68" w:rsidRPr="00CA4B42" w:rsidRDefault="00771A68" w:rsidP="00771A68">
            <w:r w:rsidRPr="00CA4B42">
              <w:t>0.005</w:t>
            </w:r>
          </w:p>
        </w:tc>
        <w:tc>
          <w:tcPr>
            <w:tcW w:w="1489" w:type="dxa"/>
            <w:noWrap/>
            <w:hideMark/>
          </w:tcPr>
          <w:p w14:paraId="74B9E6B3" w14:textId="77777777" w:rsidR="00771A68" w:rsidRPr="00CA4B42" w:rsidRDefault="00771A68" w:rsidP="00771A68">
            <w:r w:rsidRPr="00CA4B42">
              <w:t>0.003</w:t>
            </w:r>
          </w:p>
        </w:tc>
      </w:tr>
      <w:tr w:rsidR="00771A68" w:rsidRPr="00CA4B42" w14:paraId="1E80438A" w14:textId="77777777" w:rsidTr="00771A68">
        <w:trPr>
          <w:trHeight w:val="255"/>
        </w:trPr>
        <w:tc>
          <w:tcPr>
            <w:tcW w:w="3091" w:type="dxa"/>
            <w:noWrap/>
            <w:vAlign w:val="bottom"/>
            <w:hideMark/>
          </w:tcPr>
          <w:p w14:paraId="611E80B1" w14:textId="66C993ED" w:rsidR="00771A68" w:rsidRPr="00CA4B42" w:rsidRDefault="00771A68" w:rsidP="00771A68">
            <w:r>
              <w:t>Tietze.edge</w:t>
            </w:r>
          </w:p>
        </w:tc>
        <w:tc>
          <w:tcPr>
            <w:tcW w:w="1371" w:type="dxa"/>
            <w:noWrap/>
            <w:hideMark/>
          </w:tcPr>
          <w:p w14:paraId="6A3BFC3C" w14:textId="77777777" w:rsidR="00771A68" w:rsidRPr="00CA4B42" w:rsidRDefault="00771A68" w:rsidP="00771A68">
            <w:r w:rsidRPr="00CA4B42">
              <w:t>12</w:t>
            </w:r>
          </w:p>
        </w:tc>
        <w:tc>
          <w:tcPr>
            <w:tcW w:w="1434" w:type="dxa"/>
            <w:noWrap/>
            <w:hideMark/>
          </w:tcPr>
          <w:p w14:paraId="1A488641" w14:textId="77777777" w:rsidR="00771A68" w:rsidRPr="00CA4B42" w:rsidRDefault="00771A68" w:rsidP="00771A68">
            <w:r w:rsidRPr="00CA4B42">
              <w:t>0.012</w:t>
            </w:r>
          </w:p>
        </w:tc>
        <w:tc>
          <w:tcPr>
            <w:tcW w:w="1641" w:type="dxa"/>
            <w:noWrap/>
            <w:hideMark/>
          </w:tcPr>
          <w:p w14:paraId="6B533A23" w14:textId="77777777" w:rsidR="00771A68" w:rsidRPr="00CA4B42" w:rsidRDefault="00771A68" w:rsidP="00771A68">
            <w:r w:rsidRPr="00CA4B42">
              <w:t>0.007</w:t>
            </w:r>
          </w:p>
        </w:tc>
        <w:tc>
          <w:tcPr>
            <w:tcW w:w="1489" w:type="dxa"/>
            <w:noWrap/>
            <w:hideMark/>
          </w:tcPr>
          <w:p w14:paraId="72EA3857" w14:textId="77777777" w:rsidR="00771A68" w:rsidRPr="00CA4B42" w:rsidRDefault="00771A68" w:rsidP="00771A68">
            <w:r w:rsidRPr="00CA4B42">
              <w:t>0.002</w:t>
            </w:r>
          </w:p>
        </w:tc>
      </w:tr>
      <w:tr w:rsidR="00771A68" w:rsidRPr="00CA4B42" w14:paraId="4606C9F7" w14:textId="77777777" w:rsidTr="00771A68">
        <w:trPr>
          <w:trHeight w:val="255"/>
        </w:trPr>
        <w:tc>
          <w:tcPr>
            <w:tcW w:w="3091" w:type="dxa"/>
            <w:noWrap/>
            <w:vAlign w:val="bottom"/>
            <w:hideMark/>
          </w:tcPr>
          <w:p w14:paraId="39ABC832" w14:textId="609D6BD8" w:rsidR="00771A68" w:rsidRPr="00CA4B42" w:rsidRDefault="00771A68" w:rsidP="00771A68">
            <w:r>
              <w:t>Goldner.edge</w:t>
            </w:r>
          </w:p>
        </w:tc>
        <w:tc>
          <w:tcPr>
            <w:tcW w:w="1371" w:type="dxa"/>
            <w:noWrap/>
            <w:hideMark/>
          </w:tcPr>
          <w:p w14:paraId="0E2BEF73" w14:textId="77777777" w:rsidR="00771A68" w:rsidRPr="00CA4B42" w:rsidRDefault="00771A68" w:rsidP="00771A68">
            <w:r w:rsidRPr="00CA4B42">
              <w:t>11</w:t>
            </w:r>
          </w:p>
        </w:tc>
        <w:tc>
          <w:tcPr>
            <w:tcW w:w="1434" w:type="dxa"/>
            <w:noWrap/>
            <w:hideMark/>
          </w:tcPr>
          <w:p w14:paraId="468DB49E" w14:textId="77777777" w:rsidR="00771A68" w:rsidRPr="00CA4B42" w:rsidRDefault="00771A68" w:rsidP="00771A68">
            <w:r w:rsidRPr="00CA4B42">
              <w:t>0.002</w:t>
            </w:r>
          </w:p>
        </w:tc>
        <w:tc>
          <w:tcPr>
            <w:tcW w:w="1641" w:type="dxa"/>
            <w:noWrap/>
            <w:hideMark/>
          </w:tcPr>
          <w:p w14:paraId="4556E0D3" w14:textId="77777777" w:rsidR="00771A68" w:rsidRPr="00CA4B42" w:rsidRDefault="00771A68" w:rsidP="00771A68">
            <w:r w:rsidRPr="00CA4B42">
              <w:t>0.002</w:t>
            </w:r>
          </w:p>
        </w:tc>
        <w:tc>
          <w:tcPr>
            <w:tcW w:w="1489" w:type="dxa"/>
            <w:noWrap/>
            <w:hideMark/>
          </w:tcPr>
          <w:p w14:paraId="30FBC6CF" w14:textId="77777777" w:rsidR="00771A68" w:rsidRPr="00CA4B42" w:rsidRDefault="00771A68" w:rsidP="00771A68">
            <w:r w:rsidRPr="00CA4B42">
              <w:t>0.002</w:t>
            </w:r>
          </w:p>
        </w:tc>
      </w:tr>
      <w:tr w:rsidR="00771A68" w:rsidRPr="00CA4B42" w14:paraId="50FA27A1" w14:textId="77777777" w:rsidTr="00771A68">
        <w:trPr>
          <w:trHeight w:val="255"/>
        </w:trPr>
        <w:tc>
          <w:tcPr>
            <w:tcW w:w="3091" w:type="dxa"/>
            <w:noWrap/>
            <w:vAlign w:val="bottom"/>
            <w:hideMark/>
          </w:tcPr>
          <w:p w14:paraId="0D7EEF9C" w14:textId="1B035124" w:rsidR="00771A68" w:rsidRPr="00CA4B42" w:rsidRDefault="00771A68" w:rsidP="00771A68">
            <w:r>
              <w:t>Grotzsch.edge</w:t>
            </w:r>
          </w:p>
        </w:tc>
        <w:tc>
          <w:tcPr>
            <w:tcW w:w="1371" w:type="dxa"/>
            <w:noWrap/>
            <w:hideMark/>
          </w:tcPr>
          <w:p w14:paraId="59BAF635" w14:textId="77777777" w:rsidR="00771A68" w:rsidRPr="00CA4B42" w:rsidRDefault="00771A68" w:rsidP="00771A68">
            <w:r w:rsidRPr="00CA4B42">
              <w:t>11</w:t>
            </w:r>
          </w:p>
        </w:tc>
        <w:tc>
          <w:tcPr>
            <w:tcW w:w="1434" w:type="dxa"/>
            <w:noWrap/>
            <w:hideMark/>
          </w:tcPr>
          <w:p w14:paraId="7484347B" w14:textId="77777777" w:rsidR="00771A68" w:rsidRPr="00CA4B42" w:rsidRDefault="00771A68" w:rsidP="00771A68">
            <w:r w:rsidRPr="00CA4B42">
              <w:t>0.003</w:t>
            </w:r>
          </w:p>
        </w:tc>
        <w:tc>
          <w:tcPr>
            <w:tcW w:w="1641" w:type="dxa"/>
            <w:noWrap/>
            <w:hideMark/>
          </w:tcPr>
          <w:p w14:paraId="0EDE3BBD" w14:textId="77777777" w:rsidR="00771A68" w:rsidRPr="00CA4B42" w:rsidRDefault="00771A68" w:rsidP="00771A68">
            <w:r w:rsidRPr="00CA4B42">
              <w:t>0.003</w:t>
            </w:r>
          </w:p>
        </w:tc>
        <w:tc>
          <w:tcPr>
            <w:tcW w:w="1489" w:type="dxa"/>
            <w:noWrap/>
            <w:hideMark/>
          </w:tcPr>
          <w:p w14:paraId="7EA6683F" w14:textId="77777777" w:rsidR="00771A68" w:rsidRPr="00CA4B42" w:rsidRDefault="00771A68" w:rsidP="00771A68">
            <w:r w:rsidRPr="00CA4B42">
              <w:t>0.002</w:t>
            </w:r>
          </w:p>
        </w:tc>
      </w:tr>
      <w:tr w:rsidR="00771A68" w:rsidRPr="00CA4B42" w14:paraId="6A81ED50" w14:textId="77777777" w:rsidTr="00771A68">
        <w:trPr>
          <w:trHeight w:val="255"/>
        </w:trPr>
        <w:tc>
          <w:tcPr>
            <w:tcW w:w="3091" w:type="dxa"/>
            <w:noWrap/>
            <w:vAlign w:val="bottom"/>
            <w:hideMark/>
          </w:tcPr>
          <w:p w14:paraId="27CF3750" w14:textId="36C394BC" w:rsidR="00771A68" w:rsidRPr="00CA4B42" w:rsidRDefault="00771A68" w:rsidP="00771A68">
            <w:r>
              <w:t>Herschel.edge</w:t>
            </w:r>
          </w:p>
        </w:tc>
        <w:tc>
          <w:tcPr>
            <w:tcW w:w="1371" w:type="dxa"/>
            <w:noWrap/>
            <w:hideMark/>
          </w:tcPr>
          <w:p w14:paraId="5389BA26" w14:textId="77777777" w:rsidR="00771A68" w:rsidRPr="00CA4B42" w:rsidRDefault="00771A68" w:rsidP="00771A68">
            <w:r w:rsidRPr="00CA4B42">
              <w:t>11</w:t>
            </w:r>
          </w:p>
        </w:tc>
        <w:tc>
          <w:tcPr>
            <w:tcW w:w="1434" w:type="dxa"/>
            <w:noWrap/>
            <w:hideMark/>
          </w:tcPr>
          <w:p w14:paraId="65B72596" w14:textId="77777777" w:rsidR="00771A68" w:rsidRPr="00CA4B42" w:rsidRDefault="00771A68" w:rsidP="00771A68">
            <w:r w:rsidRPr="00CA4B42">
              <w:t>0.003</w:t>
            </w:r>
          </w:p>
        </w:tc>
        <w:tc>
          <w:tcPr>
            <w:tcW w:w="1641" w:type="dxa"/>
            <w:noWrap/>
            <w:hideMark/>
          </w:tcPr>
          <w:p w14:paraId="3E29C6E8" w14:textId="77777777" w:rsidR="00771A68" w:rsidRPr="00CA4B42" w:rsidRDefault="00771A68" w:rsidP="00771A68">
            <w:r w:rsidRPr="00CA4B42">
              <w:t>0.002</w:t>
            </w:r>
          </w:p>
        </w:tc>
        <w:tc>
          <w:tcPr>
            <w:tcW w:w="1489" w:type="dxa"/>
            <w:noWrap/>
            <w:hideMark/>
          </w:tcPr>
          <w:p w14:paraId="63C07CD5" w14:textId="77777777" w:rsidR="00771A68" w:rsidRPr="00CA4B42" w:rsidRDefault="00771A68" w:rsidP="00771A68">
            <w:r w:rsidRPr="00CA4B42">
              <w:t>0.002</w:t>
            </w:r>
          </w:p>
        </w:tc>
      </w:tr>
      <w:tr w:rsidR="00771A68" w:rsidRPr="00CA4B42" w14:paraId="29FB70A3" w14:textId="77777777" w:rsidTr="00771A68">
        <w:trPr>
          <w:trHeight w:val="255"/>
        </w:trPr>
        <w:tc>
          <w:tcPr>
            <w:tcW w:w="3091" w:type="dxa"/>
            <w:noWrap/>
            <w:vAlign w:val="bottom"/>
            <w:hideMark/>
          </w:tcPr>
          <w:p w14:paraId="157A1285" w14:textId="5DE766F3" w:rsidR="00771A68" w:rsidRPr="00CA4B42" w:rsidRDefault="00771A68" w:rsidP="00771A68">
            <w:r>
              <w:t>Petersen.edge</w:t>
            </w:r>
          </w:p>
        </w:tc>
        <w:tc>
          <w:tcPr>
            <w:tcW w:w="1371" w:type="dxa"/>
            <w:noWrap/>
            <w:hideMark/>
          </w:tcPr>
          <w:p w14:paraId="072546D8" w14:textId="77777777" w:rsidR="00771A68" w:rsidRPr="00CA4B42" w:rsidRDefault="00771A68" w:rsidP="00771A68">
            <w:r w:rsidRPr="00CA4B42">
              <w:t>10</w:t>
            </w:r>
          </w:p>
        </w:tc>
        <w:tc>
          <w:tcPr>
            <w:tcW w:w="1434" w:type="dxa"/>
            <w:noWrap/>
            <w:hideMark/>
          </w:tcPr>
          <w:p w14:paraId="3C1B8DBB" w14:textId="77777777" w:rsidR="00771A68" w:rsidRPr="00CA4B42" w:rsidRDefault="00771A68" w:rsidP="00771A68">
            <w:r w:rsidRPr="00CA4B42">
              <w:t>0.004</w:t>
            </w:r>
          </w:p>
        </w:tc>
        <w:tc>
          <w:tcPr>
            <w:tcW w:w="1641" w:type="dxa"/>
            <w:noWrap/>
            <w:hideMark/>
          </w:tcPr>
          <w:p w14:paraId="081920CB" w14:textId="77777777" w:rsidR="00771A68" w:rsidRPr="00CA4B42" w:rsidRDefault="00771A68" w:rsidP="00771A68">
            <w:r w:rsidRPr="00CA4B42">
              <w:t>0.005</w:t>
            </w:r>
          </w:p>
        </w:tc>
        <w:tc>
          <w:tcPr>
            <w:tcW w:w="1489" w:type="dxa"/>
            <w:noWrap/>
            <w:hideMark/>
          </w:tcPr>
          <w:p w14:paraId="470BC7C3" w14:textId="77777777" w:rsidR="00771A68" w:rsidRPr="00CA4B42" w:rsidRDefault="00771A68" w:rsidP="00771A68">
            <w:r w:rsidRPr="00CA4B42">
              <w:t>0.002</w:t>
            </w:r>
          </w:p>
        </w:tc>
      </w:tr>
      <w:tr w:rsidR="00771A68" w:rsidRPr="00CA4B42" w14:paraId="78647563" w14:textId="77777777" w:rsidTr="00771A68">
        <w:trPr>
          <w:trHeight w:val="255"/>
        </w:trPr>
        <w:tc>
          <w:tcPr>
            <w:tcW w:w="3091" w:type="dxa"/>
            <w:noWrap/>
            <w:vAlign w:val="bottom"/>
            <w:hideMark/>
          </w:tcPr>
          <w:p w14:paraId="2E1CED2A" w14:textId="7770B60A" w:rsidR="00771A68" w:rsidRPr="00CA4B42" w:rsidRDefault="00771A68" w:rsidP="00771A68">
            <w:r>
              <w:t>3x3-grid.edge</w:t>
            </w:r>
          </w:p>
        </w:tc>
        <w:tc>
          <w:tcPr>
            <w:tcW w:w="1371" w:type="dxa"/>
            <w:noWrap/>
            <w:hideMark/>
          </w:tcPr>
          <w:p w14:paraId="26C336D5" w14:textId="77777777" w:rsidR="00771A68" w:rsidRPr="00CA4B42" w:rsidRDefault="00771A68" w:rsidP="00771A68">
            <w:r w:rsidRPr="00CA4B42">
              <w:t>9</w:t>
            </w:r>
          </w:p>
        </w:tc>
        <w:tc>
          <w:tcPr>
            <w:tcW w:w="1434" w:type="dxa"/>
            <w:noWrap/>
            <w:hideMark/>
          </w:tcPr>
          <w:p w14:paraId="2A1B434D" w14:textId="77777777" w:rsidR="00771A68" w:rsidRPr="00CA4B42" w:rsidRDefault="00771A68" w:rsidP="00771A68">
            <w:r w:rsidRPr="00CA4B42">
              <w:t>0.002</w:t>
            </w:r>
          </w:p>
        </w:tc>
        <w:tc>
          <w:tcPr>
            <w:tcW w:w="1641" w:type="dxa"/>
            <w:noWrap/>
            <w:hideMark/>
          </w:tcPr>
          <w:p w14:paraId="72F1A41B" w14:textId="77777777" w:rsidR="00771A68" w:rsidRPr="00CA4B42" w:rsidRDefault="00771A68" w:rsidP="00771A68">
            <w:r w:rsidRPr="00CA4B42">
              <w:t>0.003</w:t>
            </w:r>
          </w:p>
        </w:tc>
        <w:tc>
          <w:tcPr>
            <w:tcW w:w="1489" w:type="dxa"/>
            <w:noWrap/>
            <w:hideMark/>
          </w:tcPr>
          <w:p w14:paraId="3B31966C" w14:textId="77777777" w:rsidR="00771A68" w:rsidRPr="00CA4B42" w:rsidRDefault="00771A68" w:rsidP="00771A68">
            <w:r w:rsidRPr="00CA4B42">
              <w:t>0.002</w:t>
            </w:r>
          </w:p>
        </w:tc>
      </w:tr>
      <w:tr w:rsidR="00771A68" w:rsidRPr="00CA4B42" w14:paraId="02633364" w14:textId="77777777" w:rsidTr="00771A68">
        <w:trPr>
          <w:trHeight w:val="255"/>
        </w:trPr>
        <w:tc>
          <w:tcPr>
            <w:tcW w:w="3091" w:type="dxa"/>
            <w:noWrap/>
            <w:vAlign w:val="bottom"/>
            <w:hideMark/>
          </w:tcPr>
          <w:p w14:paraId="40F85418" w14:textId="5F783D48" w:rsidR="00771A68" w:rsidRPr="00CA4B42" w:rsidRDefault="00771A68" w:rsidP="00771A68">
            <w:r>
              <w:t>Pmin.edge</w:t>
            </w:r>
          </w:p>
        </w:tc>
        <w:tc>
          <w:tcPr>
            <w:tcW w:w="1371" w:type="dxa"/>
            <w:noWrap/>
            <w:hideMark/>
          </w:tcPr>
          <w:p w14:paraId="11BF03C0" w14:textId="77777777" w:rsidR="00771A68" w:rsidRPr="00CA4B42" w:rsidRDefault="00771A68" w:rsidP="00771A68">
            <w:r w:rsidRPr="00CA4B42">
              <w:t>9</w:t>
            </w:r>
          </w:p>
        </w:tc>
        <w:tc>
          <w:tcPr>
            <w:tcW w:w="1434" w:type="dxa"/>
            <w:noWrap/>
            <w:hideMark/>
          </w:tcPr>
          <w:p w14:paraId="67FF86DC" w14:textId="77777777" w:rsidR="00771A68" w:rsidRPr="00CA4B42" w:rsidRDefault="00771A68" w:rsidP="00771A68">
            <w:r w:rsidRPr="00CA4B42">
              <w:t>0.004</w:t>
            </w:r>
          </w:p>
        </w:tc>
        <w:tc>
          <w:tcPr>
            <w:tcW w:w="1641" w:type="dxa"/>
            <w:noWrap/>
            <w:hideMark/>
          </w:tcPr>
          <w:p w14:paraId="50E582E8" w14:textId="77777777" w:rsidR="00771A68" w:rsidRPr="00CA4B42" w:rsidRDefault="00771A68" w:rsidP="00771A68">
            <w:r w:rsidRPr="00CA4B42">
              <w:t>0.004</w:t>
            </w:r>
          </w:p>
        </w:tc>
        <w:tc>
          <w:tcPr>
            <w:tcW w:w="1489" w:type="dxa"/>
            <w:noWrap/>
            <w:hideMark/>
          </w:tcPr>
          <w:p w14:paraId="0FDBE815" w14:textId="77777777" w:rsidR="00771A68" w:rsidRPr="00CA4B42" w:rsidRDefault="00771A68" w:rsidP="00771A68">
            <w:r w:rsidRPr="00CA4B42">
              <w:t>0.001</w:t>
            </w:r>
          </w:p>
        </w:tc>
      </w:tr>
      <w:tr w:rsidR="00771A68" w:rsidRPr="00CA4B42" w14:paraId="6DB987D2" w14:textId="77777777" w:rsidTr="00771A68">
        <w:trPr>
          <w:trHeight w:val="255"/>
        </w:trPr>
        <w:tc>
          <w:tcPr>
            <w:tcW w:w="3091" w:type="dxa"/>
            <w:noWrap/>
            <w:vAlign w:val="bottom"/>
            <w:hideMark/>
          </w:tcPr>
          <w:p w14:paraId="32B73AED" w14:textId="34D62881" w:rsidR="00771A68" w:rsidRPr="00CA4B42" w:rsidRDefault="00771A68" w:rsidP="00771A68">
            <w:r>
              <w:t>Wagner.edge</w:t>
            </w:r>
          </w:p>
        </w:tc>
        <w:tc>
          <w:tcPr>
            <w:tcW w:w="1371" w:type="dxa"/>
            <w:noWrap/>
            <w:hideMark/>
          </w:tcPr>
          <w:p w14:paraId="3A5C6766" w14:textId="77777777" w:rsidR="00771A68" w:rsidRPr="00CA4B42" w:rsidRDefault="00771A68" w:rsidP="00771A68">
            <w:r w:rsidRPr="00CA4B42">
              <w:t>8</w:t>
            </w:r>
          </w:p>
        </w:tc>
        <w:tc>
          <w:tcPr>
            <w:tcW w:w="1434" w:type="dxa"/>
            <w:noWrap/>
            <w:hideMark/>
          </w:tcPr>
          <w:p w14:paraId="05F7819C" w14:textId="77777777" w:rsidR="00771A68" w:rsidRPr="00CA4B42" w:rsidRDefault="00771A68" w:rsidP="00771A68">
            <w:r w:rsidRPr="00CA4B42">
              <w:t>0.003</w:t>
            </w:r>
          </w:p>
        </w:tc>
        <w:tc>
          <w:tcPr>
            <w:tcW w:w="1641" w:type="dxa"/>
            <w:noWrap/>
            <w:hideMark/>
          </w:tcPr>
          <w:p w14:paraId="0333F114" w14:textId="77777777" w:rsidR="00771A68" w:rsidRPr="00CA4B42" w:rsidRDefault="00771A68" w:rsidP="00771A68">
            <w:r w:rsidRPr="00CA4B42">
              <w:t>0.003</w:t>
            </w:r>
          </w:p>
        </w:tc>
        <w:tc>
          <w:tcPr>
            <w:tcW w:w="1489" w:type="dxa"/>
            <w:noWrap/>
            <w:hideMark/>
          </w:tcPr>
          <w:p w14:paraId="7AB4309A" w14:textId="77777777" w:rsidR="00771A68" w:rsidRPr="00CA4B42" w:rsidRDefault="00771A68" w:rsidP="00771A68">
            <w:r w:rsidRPr="00CA4B42">
              <w:t>0.001</w:t>
            </w:r>
          </w:p>
        </w:tc>
      </w:tr>
      <w:tr w:rsidR="00771A68" w:rsidRPr="00CA4B42" w14:paraId="26CAF718" w14:textId="77777777" w:rsidTr="00771A68">
        <w:trPr>
          <w:trHeight w:val="255"/>
        </w:trPr>
        <w:tc>
          <w:tcPr>
            <w:tcW w:w="3091" w:type="dxa"/>
            <w:noWrap/>
            <w:vAlign w:val="bottom"/>
            <w:hideMark/>
          </w:tcPr>
          <w:p w14:paraId="019C6839" w14:textId="2BBBD02D" w:rsidR="00771A68" w:rsidRPr="00CA4B42" w:rsidRDefault="00771A68" w:rsidP="00771A68">
            <w:r>
              <w:t>Moser.edge</w:t>
            </w:r>
          </w:p>
        </w:tc>
        <w:tc>
          <w:tcPr>
            <w:tcW w:w="1371" w:type="dxa"/>
            <w:noWrap/>
            <w:hideMark/>
          </w:tcPr>
          <w:p w14:paraId="6856F998" w14:textId="77777777" w:rsidR="00771A68" w:rsidRPr="00CA4B42" w:rsidRDefault="00771A68" w:rsidP="00771A68">
            <w:r w:rsidRPr="00CA4B42">
              <w:t>7</w:t>
            </w:r>
          </w:p>
        </w:tc>
        <w:tc>
          <w:tcPr>
            <w:tcW w:w="1434" w:type="dxa"/>
            <w:noWrap/>
            <w:hideMark/>
          </w:tcPr>
          <w:p w14:paraId="6BB22079" w14:textId="77777777" w:rsidR="00771A68" w:rsidRPr="00CA4B42" w:rsidRDefault="00771A68" w:rsidP="00771A68">
            <w:r w:rsidRPr="00CA4B42">
              <w:t>0.002</w:t>
            </w:r>
          </w:p>
        </w:tc>
        <w:tc>
          <w:tcPr>
            <w:tcW w:w="1641" w:type="dxa"/>
            <w:noWrap/>
            <w:hideMark/>
          </w:tcPr>
          <w:p w14:paraId="2B94A89C" w14:textId="77777777" w:rsidR="00771A68" w:rsidRPr="00CA4B42" w:rsidRDefault="00771A68" w:rsidP="00771A68">
            <w:r w:rsidRPr="00CA4B42">
              <w:t>0.003</w:t>
            </w:r>
          </w:p>
        </w:tc>
        <w:tc>
          <w:tcPr>
            <w:tcW w:w="1489" w:type="dxa"/>
            <w:noWrap/>
            <w:hideMark/>
          </w:tcPr>
          <w:p w14:paraId="01153CD2" w14:textId="77777777" w:rsidR="00771A68" w:rsidRPr="00CA4B42" w:rsidRDefault="00771A68" w:rsidP="00771A68">
            <w:r w:rsidRPr="00CA4B42">
              <w:t>0.001</w:t>
            </w:r>
          </w:p>
        </w:tc>
      </w:tr>
      <w:tr w:rsidR="00771A68" w:rsidRPr="00CA4B42" w14:paraId="086867B1" w14:textId="77777777" w:rsidTr="00771A68">
        <w:trPr>
          <w:trHeight w:val="255"/>
        </w:trPr>
        <w:tc>
          <w:tcPr>
            <w:tcW w:w="3091" w:type="dxa"/>
            <w:noWrap/>
            <w:vAlign w:val="bottom"/>
            <w:hideMark/>
          </w:tcPr>
          <w:p w14:paraId="53760D0A" w14:textId="083031F8" w:rsidR="00771A68" w:rsidRPr="00CA4B42" w:rsidRDefault="00771A68" w:rsidP="00771A68">
            <w:r>
              <w:t>Prism.edge</w:t>
            </w:r>
          </w:p>
        </w:tc>
        <w:tc>
          <w:tcPr>
            <w:tcW w:w="1371" w:type="dxa"/>
            <w:noWrap/>
            <w:hideMark/>
          </w:tcPr>
          <w:p w14:paraId="72DF1C3F" w14:textId="77777777" w:rsidR="00771A68" w:rsidRPr="00CA4B42" w:rsidRDefault="00771A68" w:rsidP="00771A68">
            <w:r w:rsidRPr="00CA4B42">
              <w:t>6</w:t>
            </w:r>
          </w:p>
        </w:tc>
        <w:tc>
          <w:tcPr>
            <w:tcW w:w="1434" w:type="dxa"/>
            <w:noWrap/>
            <w:hideMark/>
          </w:tcPr>
          <w:p w14:paraId="744B9CB6" w14:textId="77777777" w:rsidR="00771A68" w:rsidRPr="00CA4B42" w:rsidRDefault="00771A68" w:rsidP="00771A68">
            <w:r w:rsidRPr="00CA4B42">
              <w:t>0.001</w:t>
            </w:r>
          </w:p>
        </w:tc>
        <w:tc>
          <w:tcPr>
            <w:tcW w:w="1641" w:type="dxa"/>
            <w:noWrap/>
            <w:hideMark/>
          </w:tcPr>
          <w:p w14:paraId="13C7EDD4" w14:textId="77777777" w:rsidR="00771A68" w:rsidRPr="00CA4B42" w:rsidRDefault="00771A68" w:rsidP="00771A68">
            <w:r w:rsidRPr="00CA4B42">
              <w:t>0.003</w:t>
            </w:r>
          </w:p>
        </w:tc>
        <w:tc>
          <w:tcPr>
            <w:tcW w:w="1489" w:type="dxa"/>
            <w:noWrap/>
            <w:hideMark/>
          </w:tcPr>
          <w:p w14:paraId="77FB8D4B" w14:textId="77777777" w:rsidR="00771A68" w:rsidRPr="00CA4B42" w:rsidRDefault="00771A68" w:rsidP="00771A68">
            <w:r w:rsidRPr="00CA4B42">
              <w:t>0.001</w:t>
            </w:r>
          </w:p>
        </w:tc>
      </w:tr>
      <w:tr w:rsidR="00771A68" w:rsidRPr="00CA4B42" w14:paraId="65D7B0DC" w14:textId="77777777" w:rsidTr="00771A68">
        <w:trPr>
          <w:trHeight w:val="255"/>
        </w:trPr>
        <w:tc>
          <w:tcPr>
            <w:tcW w:w="3091" w:type="dxa"/>
            <w:noWrap/>
            <w:vAlign w:val="bottom"/>
            <w:hideMark/>
          </w:tcPr>
          <w:p w14:paraId="285EA514" w14:textId="723CE9CA" w:rsidR="00771A68" w:rsidRPr="00CA4B42" w:rsidRDefault="00771A68" w:rsidP="00771A68">
            <w:r>
              <w:t>Bull.edge</w:t>
            </w:r>
          </w:p>
        </w:tc>
        <w:tc>
          <w:tcPr>
            <w:tcW w:w="1371" w:type="dxa"/>
            <w:noWrap/>
            <w:hideMark/>
          </w:tcPr>
          <w:p w14:paraId="51EFB772" w14:textId="77777777" w:rsidR="00771A68" w:rsidRPr="00CA4B42" w:rsidRDefault="00771A68" w:rsidP="00771A68">
            <w:r w:rsidRPr="00CA4B42">
              <w:t>5</w:t>
            </w:r>
          </w:p>
        </w:tc>
        <w:tc>
          <w:tcPr>
            <w:tcW w:w="1434" w:type="dxa"/>
            <w:noWrap/>
            <w:hideMark/>
          </w:tcPr>
          <w:p w14:paraId="745D7FAE" w14:textId="77777777" w:rsidR="00771A68" w:rsidRPr="00CA4B42" w:rsidRDefault="00771A68" w:rsidP="00771A68">
            <w:r w:rsidRPr="00CA4B42">
              <w:t>0.001</w:t>
            </w:r>
          </w:p>
        </w:tc>
        <w:tc>
          <w:tcPr>
            <w:tcW w:w="1641" w:type="dxa"/>
            <w:noWrap/>
            <w:hideMark/>
          </w:tcPr>
          <w:p w14:paraId="41F82C4C" w14:textId="77777777" w:rsidR="00771A68" w:rsidRPr="00CA4B42" w:rsidRDefault="00771A68" w:rsidP="00771A68">
            <w:r w:rsidRPr="00CA4B42">
              <w:t>0.001</w:t>
            </w:r>
          </w:p>
        </w:tc>
        <w:tc>
          <w:tcPr>
            <w:tcW w:w="1489" w:type="dxa"/>
            <w:noWrap/>
            <w:hideMark/>
          </w:tcPr>
          <w:p w14:paraId="68C843A3" w14:textId="77777777" w:rsidR="00771A68" w:rsidRPr="00CA4B42" w:rsidRDefault="00771A68" w:rsidP="00771A68">
            <w:r w:rsidRPr="00CA4B42">
              <w:t>0.000</w:t>
            </w:r>
          </w:p>
        </w:tc>
      </w:tr>
      <w:tr w:rsidR="00771A68" w:rsidRPr="00CA4B42" w14:paraId="40F0FE20" w14:textId="77777777" w:rsidTr="00771A68">
        <w:trPr>
          <w:trHeight w:val="255"/>
        </w:trPr>
        <w:tc>
          <w:tcPr>
            <w:tcW w:w="3091" w:type="dxa"/>
            <w:noWrap/>
            <w:vAlign w:val="bottom"/>
            <w:hideMark/>
          </w:tcPr>
          <w:p w14:paraId="1EA8D04D" w14:textId="640E8F8C" w:rsidR="00771A68" w:rsidRPr="00CA4B42" w:rsidRDefault="00771A68" w:rsidP="00771A68">
            <w:r>
              <w:t>Butterfly.edge</w:t>
            </w:r>
          </w:p>
        </w:tc>
        <w:tc>
          <w:tcPr>
            <w:tcW w:w="1371" w:type="dxa"/>
            <w:noWrap/>
            <w:hideMark/>
          </w:tcPr>
          <w:p w14:paraId="4D4BCE6C" w14:textId="77777777" w:rsidR="00771A68" w:rsidRPr="00CA4B42" w:rsidRDefault="00771A68" w:rsidP="00771A68">
            <w:r w:rsidRPr="00CA4B42">
              <w:t>5</w:t>
            </w:r>
          </w:p>
        </w:tc>
        <w:tc>
          <w:tcPr>
            <w:tcW w:w="1434" w:type="dxa"/>
            <w:noWrap/>
            <w:hideMark/>
          </w:tcPr>
          <w:p w14:paraId="703AE4C4" w14:textId="77777777" w:rsidR="00771A68" w:rsidRPr="00CA4B42" w:rsidRDefault="00771A68" w:rsidP="00771A68">
            <w:r w:rsidRPr="00CA4B42">
              <w:t>0.001</w:t>
            </w:r>
          </w:p>
        </w:tc>
        <w:tc>
          <w:tcPr>
            <w:tcW w:w="1641" w:type="dxa"/>
            <w:noWrap/>
            <w:hideMark/>
          </w:tcPr>
          <w:p w14:paraId="1E6723BF" w14:textId="77777777" w:rsidR="00771A68" w:rsidRPr="00CA4B42" w:rsidRDefault="00771A68" w:rsidP="00771A68">
            <w:r w:rsidRPr="00CA4B42">
              <w:t>0.002</w:t>
            </w:r>
          </w:p>
        </w:tc>
        <w:tc>
          <w:tcPr>
            <w:tcW w:w="1489" w:type="dxa"/>
            <w:noWrap/>
            <w:hideMark/>
          </w:tcPr>
          <w:p w14:paraId="75D329A1" w14:textId="77777777" w:rsidR="00771A68" w:rsidRPr="00CA4B42" w:rsidRDefault="00771A68" w:rsidP="00771A68">
            <w:r w:rsidRPr="00CA4B42">
              <w:t>0.000</w:t>
            </w:r>
          </w:p>
        </w:tc>
      </w:tr>
      <w:tr w:rsidR="00771A68" w:rsidRPr="00CA4B42" w14:paraId="4F7006E9" w14:textId="77777777" w:rsidTr="00771A68">
        <w:trPr>
          <w:trHeight w:val="255"/>
        </w:trPr>
        <w:tc>
          <w:tcPr>
            <w:tcW w:w="3091" w:type="dxa"/>
            <w:noWrap/>
            <w:vAlign w:val="bottom"/>
            <w:hideMark/>
          </w:tcPr>
          <w:p w14:paraId="7851D62E" w14:textId="016E5034" w:rsidR="00771A68" w:rsidRPr="00CA4B42" w:rsidRDefault="00771A68" w:rsidP="00771A68">
            <w:r>
              <w:t>Diamond.edge</w:t>
            </w:r>
          </w:p>
        </w:tc>
        <w:tc>
          <w:tcPr>
            <w:tcW w:w="1371" w:type="dxa"/>
            <w:noWrap/>
            <w:hideMark/>
          </w:tcPr>
          <w:p w14:paraId="7692AAA1" w14:textId="77777777" w:rsidR="00771A68" w:rsidRPr="00CA4B42" w:rsidRDefault="00771A68" w:rsidP="00771A68">
            <w:r w:rsidRPr="00CA4B42">
              <w:t>4</w:t>
            </w:r>
          </w:p>
        </w:tc>
        <w:tc>
          <w:tcPr>
            <w:tcW w:w="1434" w:type="dxa"/>
            <w:noWrap/>
            <w:hideMark/>
          </w:tcPr>
          <w:p w14:paraId="73A8CF82" w14:textId="77777777" w:rsidR="00771A68" w:rsidRPr="00CA4B42" w:rsidRDefault="00771A68" w:rsidP="00771A68">
            <w:r w:rsidRPr="00CA4B42">
              <w:t>0.001</w:t>
            </w:r>
          </w:p>
        </w:tc>
        <w:tc>
          <w:tcPr>
            <w:tcW w:w="1641" w:type="dxa"/>
            <w:noWrap/>
            <w:hideMark/>
          </w:tcPr>
          <w:p w14:paraId="2E2D9328" w14:textId="77777777" w:rsidR="00771A68" w:rsidRPr="00CA4B42" w:rsidRDefault="00771A68" w:rsidP="00771A68">
            <w:r w:rsidRPr="00CA4B42">
              <w:t>0.001</w:t>
            </w:r>
          </w:p>
        </w:tc>
        <w:tc>
          <w:tcPr>
            <w:tcW w:w="1489" w:type="dxa"/>
            <w:noWrap/>
            <w:hideMark/>
          </w:tcPr>
          <w:p w14:paraId="257332C9" w14:textId="77777777" w:rsidR="00771A68" w:rsidRPr="00CA4B42" w:rsidRDefault="00771A68" w:rsidP="00771A68">
            <w:r w:rsidRPr="00CA4B42">
              <w:t>0.000</w:t>
            </w:r>
          </w:p>
        </w:tc>
      </w:tr>
      <w:tr w:rsidR="00771A68" w:rsidRPr="00CA4B42" w14:paraId="2129361F" w14:textId="77777777" w:rsidTr="0006695B">
        <w:trPr>
          <w:trHeight w:val="255"/>
        </w:trPr>
        <w:tc>
          <w:tcPr>
            <w:tcW w:w="3091" w:type="dxa"/>
            <w:noWrap/>
            <w:vAlign w:val="bottom"/>
            <w:hideMark/>
          </w:tcPr>
          <w:p w14:paraId="17C5F3D6" w14:textId="3E54CDA8" w:rsidR="00771A68" w:rsidRPr="00CA4B42" w:rsidRDefault="00771A68" w:rsidP="00771A68">
            <w:r>
              <w:t>path4.edge</w:t>
            </w:r>
          </w:p>
        </w:tc>
        <w:tc>
          <w:tcPr>
            <w:tcW w:w="1371" w:type="dxa"/>
            <w:noWrap/>
            <w:hideMark/>
          </w:tcPr>
          <w:p w14:paraId="20280E65" w14:textId="77777777" w:rsidR="00771A68" w:rsidRPr="00CA4B42" w:rsidRDefault="00771A68" w:rsidP="00771A68">
            <w:r w:rsidRPr="00CA4B42">
              <w:t>3</w:t>
            </w:r>
          </w:p>
        </w:tc>
        <w:tc>
          <w:tcPr>
            <w:tcW w:w="1434" w:type="dxa"/>
            <w:noWrap/>
            <w:hideMark/>
          </w:tcPr>
          <w:p w14:paraId="3BBCEE44" w14:textId="77777777" w:rsidR="00771A68" w:rsidRPr="00CA4B42" w:rsidRDefault="00771A68" w:rsidP="00771A68">
            <w:r w:rsidRPr="00CA4B42">
              <w:t>0.000</w:t>
            </w:r>
          </w:p>
        </w:tc>
        <w:tc>
          <w:tcPr>
            <w:tcW w:w="1641" w:type="dxa"/>
            <w:noWrap/>
            <w:hideMark/>
          </w:tcPr>
          <w:p w14:paraId="5A0D7BAC" w14:textId="77777777" w:rsidR="00771A68" w:rsidRPr="00CA4B42" w:rsidRDefault="00771A68" w:rsidP="00771A68">
            <w:r w:rsidRPr="00CA4B42">
              <w:t>0.000</w:t>
            </w:r>
          </w:p>
        </w:tc>
        <w:tc>
          <w:tcPr>
            <w:tcW w:w="1489" w:type="dxa"/>
            <w:noWrap/>
            <w:hideMark/>
          </w:tcPr>
          <w:p w14:paraId="524E4E93" w14:textId="77777777" w:rsidR="00771A68" w:rsidRPr="00CA4B42" w:rsidRDefault="00771A68" w:rsidP="00771A68">
            <w:r w:rsidRPr="00CA4B42">
              <w:t>0.000</w:t>
            </w:r>
          </w:p>
        </w:tc>
      </w:tr>
      <w:tr w:rsidR="00771A68" w:rsidRPr="00CA4B42" w14:paraId="4ABA8AFC" w14:textId="77777777" w:rsidTr="0006695B">
        <w:trPr>
          <w:trHeight w:val="255"/>
        </w:trPr>
        <w:tc>
          <w:tcPr>
            <w:tcW w:w="3091" w:type="dxa"/>
            <w:tcBorders>
              <w:bottom w:val="single" w:sz="12" w:space="0" w:color="auto"/>
            </w:tcBorders>
            <w:noWrap/>
            <w:vAlign w:val="bottom"/>
            <w:hideMark/>
          </w:tcPr>
          <w:p w14:paraId="450DF923" w14:textId="1B02C411" w:rsidR="00771A68" w:rsidRPr="00CA4B42" w:rsidRDefault="00771A68" w:rsidP="00771A68">
            <w:r>
              <w:t>tri.edge</w:t>
            </w:r>
          </w:p>
        </w:tc>
        <w:tc>
          <w:tcPr>
            <w:tcW w:w="1371" w:type="dxa"/>
            <w:tcBorders>
              <w:bottom w:val="single" w:sz="12" w:space="0" w:color="auto"/>
            </w:tcBorders>
            <w:noWrap/>
            <w:hideMark/>
          </w:tcPr>
          <w:p w14:paraId="441B7E32" w14:textId="77777777" w:rsidR="00771A68" w:rsidRPr="00CA4B42" w:rsidRDefault="00771A68" w:rsidP="00771A68">
            <w:r w:rsidRPr="00CA4B42">
              <w:t>3</w:t>
            </w:r>
          </w:p>
        </w:tc>
        <w:tc>
          <w:tcPr>
            <w:tcW w:w="1434" w:type="dxa"/>
            <w:tcBorders>
              <w:bottom w:val="single" w:sz="12" w:space="0" w:color="auto"/>
            </w:tcBorders>
            <w:noWrap/>
            <w:hideMark/>
          </w:tcPr>
          <w:p w14:paraId="6DC50CC4" w14:textId="77777777" w:rsidR="00771A68" w:rsidRPr="00CA4B42" w:rsidRDefault="00771A68" w:rsidP="00771A68">
            <w:r w:rsidRPr="00CA4B42">
              <w:t>0.001</w:t>
            </w:r>
          </w:p>
        </w:tc>
        <w:tc>
          <w:tcPr>
            <w:tcW w:w="1641" w:type="dxa"/>
            <w:tcBorders>
              <w:bottom w:val="single" w:sz="12" w:space="0" w:color="auto"/>
            </w:tcBorders>
            <w:noWrap/>
            <w:hideMark/>
          </w:tcPr>
          <w:p w14:paraId="3B87BBC8" w14:textId="77777777" w:rsidR="00771A68" w:rsidRPr="00CA4B42" w:rsidRDefault="00771A68" w:rsidP="00771A68">
            <w:r w:rsidRPr="00CA4B42">
              <w:t>0.001</w:t>
            </w:r>
          </w:p>
        </w:tc>
        <w:tc>
          <w:tcPr>
            <w:tcW w:w="1489" w:type="dxa"/>
            <w:tcBorders>
              <w:bottom w:val="single" w:sz="12" w:space="0" w:color="auto"/>
            </w:tcBorders>
            <w:noWrap/>
            <w:hideMark/>
          </w:tcPr>
          <w:p w14:paraId="613BB5CE" w14:textId="77777777" w:rsidR="00771A68" w:rsidRPr="00CA4B42" w:rsidRDefault="00771A68" w:rsidP="00771A68">
            <w:r w:rsidRPr="00CA4B42">
              <w:t>0.000</w:t>
            </w:r>
          </w:p>
        </w:tc>
      </w:tr>
      <w:tr w:rsidR="00DF01D4" w:rsidRPr="00CA4B42" w14:paraId="4287D9AD" w14:textId="77777777" w:rsidTr="0006695B">
        <w:trPr>
          <w:trHeight w:val="255"/>
        </w:trPr>
        <w:tc>
          <w:tcPr>
            <w:tcW w:w="9026" w:type="dxa"/>
            <w:gridSpan w:val="5"/>
            <w:tcBorders>
              <w:top w:val="single" w:sz="12" w:space="0" w:color="auto"/>
            </w:tcBorders>
            <w:noWrap/>
          </w:tcPr>
          <w:p w14:paraId="15ED0FE7" w14:textId="7997189F" w:rsidR="00DF01D4" w:rsidRPr="00DF01D4" w:rsidRDefault="00DF01D4" w:rsidP="00DF01D4">
            <w:pPr>
              <w:tabs>
                <w:tab w:val="left" w:pos="8039"/>
              </w:tabs>
              <w:rPr>
                <w:i/>
                <w:iCs/>
              </w:rPr>
            </w:pPr>
            <w:r w:rsidRPr="00DF01D4">
              <w:rPr>
                <w:i/>
                <w:iCs/>
              </w:rPr>
              <w:t>Table 1: time of execution for three (inefficient) configurations of solver for all “famous” instances</w:t>
            </w:r>
          </w:p>
        </w:tc>
      </w:tr>
    </w:tbl>
    <w:p w14:paraId="3FEEF7F8" w14:textId="77777777" w:rsidR="00291F77" w:rsidRDefault="00291F77" w:rsidP="00291F77"/>
    <w:p w14:paraId="5B0C8920" w14:textId="77777777" w:rsidR="001562CF" w:rsidRDefault="001562CF" w:rsidP="001B6CC7">
      <w:pPr>
        <w:pStyle w:val="Heading2"/>
      </w:pPr>
      <w:bookmarkStart w:id="26" w:name="_Toc7563325"/>
      <w:r>
        <w:t>PACE instances</w:t>
      </w:r>
      <w:bookmarkEnd w:id="26"/>
    </w:p>
    <w:p w14:paraId="0AF5830B" w14:textId="77777777" w:rsidR="001562CF" w:rsidRDefault="001562CF" w:rsidP="001562CF"/>
    <w:p w14:paraId="07B0FE7D" w14:textId="78AEB9BD" w:rsidR="001562CF" w:rsidRDefault="001562CF" w:rsidP="00B17DE7">
      <w:pPr>
        <w:keepNext/>
        <w:ind w:firstLine="720"/>
      </w:pPr>
      <w:r>
        <w:t>P</w:t>
      </w:r>
      <w:r w:rsidR="00597282">
        <w:t xml:space="preserve">ACE </w:t>
      </w:r>
      <w:r>
        <w:t>provided large insta</w:t>
      </w:r>
      <w:r w:rsidR="0018230B">
        <w:t>nces, ranging from 200 to over 6</w:t>
      </w:r>
      <w:r>
        <w:t>0</w:t>
      </w:r>
      <w:r w:rsidR="0018230B">
        <w:t xml:space="preserve"> </w:t>
      </w:r>
      <w:r>
        <w:t xml:space="preserve">000 vertices. </w:t>
      </w:r>
      <w:r w:rsidR="0018230B">
        <w:t xml:space="preserve">All configurations were run with timeout of 120 seconds. </w:t>
      </w:r>
      <m:oMath>
        <m:r>
          <w:rPr>
            <w:rFonts w:ascii="Cambria Math" w:hAnsi="Cambria Math"/>
          </w:rPr>
          <m:t>Branch</m:t>
        </m:r>
      </m:oMath>
      <w:r w:rsidR="0018230B">
        <w:t xml:space="preserve"> and </w:t>
      </w:r>
      <m:oMath>
        <m:r>
          <w:rPr>
            <w:rFonts w:ascii="Cambria Math" w:hAnsi="Cambria Math"/>
          </w:rPr>
          <m:t>Branch and bound</m:t>
        </m:r>
      </m:oMath>
      <w:r w:rsidR="0018230B">
        <w:t xml:space="preserve"> hav</w:t>
      </w:r>
      <w:r w:rsidR="00B17DE7">
        <w:t xml:space="preserve">e timed out for all instances. </w:t>
      </w:r>
    </w:p>
    <w:p w14:paraId="5B010FF3" w14:textId="4C24B5A9" w:rsidR="00B0633B" w:rsidRDefault="003D0E65" w:rsidP="00B0633B">
      <w:pPr>
        <w:keepNext/>
        <w:ind w:firstLine="720"/>
      </w:pPr>
      <w:r>
        <w:t xml:space="preserve">Contrary to expectation, quadratic kernel version and linear kernel version of the algorithm were performing quite similarly on those tests. Possible explanation of that is that graphs provided were rather small – most of the instances which executed have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m:t>
        </m:r>
        <m:r>
          <w:rPr>
            <w:rFonts w:ascii="Cambria Math" w:hAnsi="Cambria Math"/>
          </w:rPr>
          <m:t>&lt;2000</m:t>
        </m:r>
      </m:oMath>
      <w:r>
        <w:t xml:space="preserve">. For graphs with few vertices, quadratic bound may not differ much from linear one. However, this is intuitive observation and should be treated as such – there might be specific types of graphs for which crown decomposition might outperform quadratic kernel. </w:t>
      </w:r>
    </w:p>
    <w:p w14:paraId="26428B2A" w14:textId="77777777" w:rsidR="00B0633B" w:rsidRDefault="000B3C6F" w:rsidP="00B0633B">
      <w:pPr>
        <w:keepNext/>
        <w:jc w:val="left"/>
      </w:pPr>
      <w:r>
        <w:rPr>
          <w:noProof/>
        </w:rPr>
        <w:drawing>
          <wp:inline distT="0" distB="0" distL="0" distR="0" wp14:anchorId="113EEDF3" wp14:editId="79D2D658">
            <wp:extent cx="5731510" cy="3438525"/>
            <wp:effectExtent l="0" t="0" r="254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F3B80FA" w14:textId="67FE3EBA" w:rsidR="00965B4F" w:rsidRDefault="00B0633B" w:rsidP="00B0633B">
      <w:pPr>
        <w:pStyle w:val="Caption"/>
        <w:jc w:val="left"/>
      </w:pPr>
      <w:r>
        <w:t xml:space="preserve">Figure </w:t>
      </w:r>
      <w:r>
        <w:fldChar w:fldCharType="begin"/>
      </w:r>
      <w:r>
        <w:instrText xml:space="preserve"> SEQ Figure \* ARABIC </w:instrText>
      </w:r>
      <w:r>
        <w:fldChar w:fldCharType="separate"/>
      </w:r>
      <w:r w:rsidR="00B937DC">
        <w:rPr>
          <w:noProof/>
        </w:rPr>
        <w:t>7</w:t>
      </w:r>
      <w:r>
        <w:fldChar w:fldCharType="end"/>
      </w:r>
      <w:r>
        <w:t xml:space="preserve"> comparison of performace for different algortihm version over PACE instances</w:t>
      </w:r>
    </w:p>
    <w:p w14:paraId="6CB94064" w14:textId="2075E0A2" w:rsidR="003D0E65" w:rsidRDefault="00B17DE7" w:rsidP="003D0E65">
      <w:pPr>
        <w:pStyle w:val="Heading2"/>
      </w:pPr>
      <w:bookmarkStart w:id="27" w:name="_Toc7563326"/>
      <w:r>
        <w:t>Random instances</w:t>
      </w:r>
      <w:bookmarkEnd w:id="27"/>
    </w:p>
    <w:p w14:paraId="4F312A9A" w14:textId="07877E9D" w:rsidR="003D0E65" w:rsidRDefault="003D0E65" w:rsidP="00E7638E">
      <w:r>
        <w:tab/>
        <w:t>Graphs of different density were generated to test the hypothesis</w:t>
      </w:r>
      <w:r w:rsidR="00E7638E">
        <w:t xml:space="preserve"> above crown decomposition being </w:t>
      </w:r>
      <w:r w:rsidR="00B17DE7">
        <w:tab/>
      </w:r>
    </w:p>
    <w:p w14:paraId="4EFCC948" w14:textId="2C2BDBD7" w:rsidR="00B17DE7" w:rsidRDefault="00B17DE7" w:rsidP="003D0E65">
      <w:r>
        <w:t xml:space="preserve">Random instances yielded mixed results; while the performance </w:t>
      </w:r>
      <w:r w:rsidR="003D0E65">
        <w:t xml:space="preserve">proved to be consistent over a large set of instances, </w:t>
      </w:r>
      <w:r w:rsidR="00E7638E">
        <w:t xml:space="preserve">linear kernel and quadratic kernel were performing similarly on most tests; moreover, </w:t>
      </w:r>
      <w:r w:rsidR="003D0E65">
        <w:t>due to the specific way iGraph’s GRG function</w:t>
      </w:r>
      <w:r w:rsidR="003D0E65">
        <w:rPr>
          <w:rStyle w:val="FootnoteReference"/>
        </w:rPr>
        <w:footnoteReference w:id="16"/>
      </w:r>
      <w:r w:rsidR="003D0E65">
        <w:t xml:space="preserve"> of random graphs generates instances, it is unclear whether graphs generated this way cover all types of graphs. Due to time constraints tests on randomly generated instances were not pursued further.</w:t>
      </w:r>
    </w:p>
    <w:p w14:paraId="576020A1" w14:textId="77777777" w:rsidR="00635437" w:rsidRDefault="00635437" w:rsidP="001562CF"/>
    <w:p w14:paraId="47EF5649" w14:textId="77777777" w:rsidR="001562CF" w:rsidRDefault="001562CF" w:rsidP="001562CF"/>
    <w:p w14:paraId="668FDD36" w14:textId="1DBD8F16" w:rsidR="00534132" w:rsidRDefault="008B5B76" w:rsidP="00C7745E">
      <w:pPr>
        <w:pStyle w:val="Heading1"/>
      </w:pPr>
      <w:bookmarkStart w:id="28" w:name="_Toc7563327"/>
      <w:r w:rsidRPr="009F5646">
        <w:t>C</w:t>
      </w:r>
      <w:r w:rsidR="00464BFF">
        <w:t>hapter 6</w:t>
      </w:r>
      <w:r w:rsidR="00A56C92" w:rsidRPr="009F5646">
        <w:t>: Conclusions</w:t>
      </w:r>
      <w:bookmarkEnd w:id="28"/>
    </w:p>
    <w:p w14:paraId="392EE9A9" w14:textId="0C30DF82" w:rsidR="0026661F" w:rsidRDefault="0026661F" w:rsidP="0026661F">
      <w:pPr>
        <w:pStyle w:val="Heading2"/>
      </w:pPr>
      <w:bookmarkStart w:id="29" w:name="_Toc7563328"/>
      <w:r>
        <w:t>Theory and practical tests</w:t>
      </w:r>
      <w:bookmarkEnd w:id="29"/>
    </w:p>
    <w:p w14:paraId="6FDFEEC0" w14:textId="29922CC9" w:rsidR="0026661F" w:rsidRDefault="0026661F" w:rsidP="00800157">
      <w:r>
        <w:tab/>
        <w:t xml:space="preserve">Tests have confirmed FPT models for </w:t>
      </w:r>
      <m:oMath>
        <m:r>
          <w:rPr>
            <w:rFonts w:ascii="Cambria Math" w:hAnsi="Cambria Math"/>
          </w:rPr>
          <m:t>K-Vertex Cover</m:t>
        </m:r>
      </m:oMath>
      <w:r>
        <w:t xml:space="preserve"> algorithms. “Famous “ benchmark has shown that bounding the search tree and reductions rules both provide great improvements in the performance of the program, and </w:t>
      </w:r>
      <w:r w:rsidR="00800157">
        <w:t>the gains they yield are additive.</w:t>
      </w:r>
    </w:p>
    <w:p w14:paraId="388F31C2" w14:textId="77777777" w:rsidR="00800157" w:rsidRDefault="00800157" w:rsidP="00800157">
      <w:r>
        <w:tab/>
        <w:t>Benchmarks on PACE instances demonstrated that choice of modules used to implement the algorithm is crucial to optimize real-life performance; Version of the algorithm using iGraph’s copying function outperformed version using deepcopy’s copying module greatly.</w:t>
      </w:r>
    </w:p>
    <w:p w14:paraId="1A602607" w14:textId="76A10275" w:rsidR="00A65B70" w:rsidRDefault="00800157" w:rsidP="00A65B70">
      <w:r>
        <w:tab/>
        <w:t xml:space="preserve">Randomly generated instances have revealed </w:t>
      </w:r>
      <w:r w:rsidR="00A65B70">
        <w:t xml:space="preserve">(marginal) </w:t>
      </w:r>
      <w:r>
        <w:t xml:space="preserve">benefit of </w:t>
      </w:r>
      <w:r w:rsidR="00A65B70">
        <w:t>using local preprocessing rules and higher efficiency of linear kernels on denser graphs.</w:t>
      </w:r>
    </w:p>
    <w:p w14:paraId="2A4120A5" w14:textId="77777777" w:rsidR="00A65B70" w:rsidRDefault="00A65B70" w:rsidP="00A65B70">
      <w:pPr>
        <w:pStyle w:val="Heading2"/>
      </w:pPr>
      <w:bookmarkStart w:id="30" w:name="_Toc7563329"/>
      <w:r>
        <w:t>Program functionality</w:t>
      </w:r>
      <w:bookmarkEnd w:id="30"/>
    </w:p>
    <w:p w14:paraId="1C78B9B5" w14:textId="2565821D" w:rsidR="00A65B70" w:rsidRDefault="00A65B70" w:rsidP="00A65B70">
      <w:r>
        <w:tab/>
        <w:t xml:space="preserve">Majority of features planned for was implemented, including parsers for PACE-style graphs, branch and bound algorithm, reduction rules (both naïve and more refined, local version) and crown decomposition kernel. </w:t>
      </w:r>
    </w:p>
    <w:p w14:paraId="423D57D8" w14:textId="53885514" w:rsidR="00A65B70" w:rsidRDefault="00A65B70" w:rsidP="006A0BB2">
      <w:pPr>
        <w:ind w:firstLine="720"/>
      </w:pPr>
      <w:r>
        <w:t>However, crown decomposition was the</w:t>
      </w:r>
      <w:r w:rsidR="006A0BB2">
        <w:t xml:space="preserve"> only linear kernel implemented; linear programming is more thoroughly explored kernelization of </w:t>
      </w:r>
      <m:oMath>
        <m:r>
          <w:rPr>
            <w:rFonts w:ascii="Cambria Math" w:hAnsi="Cambria Math"/>
          </w:rPr>
          <m:t>V-C</m:t>
        </m:r>
      </m:oMath>
      <w:r w:rsidR="006A0BB2">
        <w:t>, therefore objective of implementing linear kernels is only partly met.</w:t>
      </w:r>
    </w:p>
    <w:p w14:paraId="60D00C15" w14:textId="36DC4A34" w:rsidR="0015343C" w:rsidRDefault="006A0BB2" w:rsidP="0015343C">
      <w:pPr>
        <w:ind w:firstLine="720"/>
      </w:pPr>
      <w:r>
        <w:t xml:space="preserve">As a </w:t>
      </w:r>
      <w:r w:rsidR="00C7745E">
        <w:t>side effect</w:t>
      </w:r>
      <w:r>
        <w:t xml:space="preserve"> of implementing the solver itself, tools to benchmark the performance of a given configuration of the algorithm (vc_profiler.py) and to generate different sets of graph instances (graph_generator.py) were made. Thus, with little alteration the module can function as fundamentals for measuring performance of different graph-based algorithms.</w:t>
      </w:r>
    </w:p>
    <w:p w14:paraId="3C17780B" w14:textId="09BE60D4" w:rsidR="0015343C" w:rsidRDefault="0015343C" w:rsidP="0015343C">
      <w:pPr>
        <w:ind w:firstLine="720"/>
      </w:pPr>
      <w:r>
        <w:t xml:space="preserve">Project was managed via Git version control system and was open-sourced after submission to PACE challenge.  </w:t>
      </w:r>
    </w:p>
    <w:p w14:paraId="42080CEF" w14:textId="30DBF244" w:rsidR="00C7745E" w:rsidRDefault="00C7745E" w:rsidP="00C7745E">
      <w:pPr>
        <w:pStyle w:val="Heading2"/>
      </w:pPr>
      <w:bookmarkStart w:id="31" w:name="_Toc7563330"/>
      <w:r>
        <w:t>Further work</w:t>
      </w:r>
      <w:bookmarkEnd w:id="31"/>
    </w:p>
    <w:p w14:paraId="577C09B1" w14:textId="27FB819B" w:rsidR="00C7745E" w:rsidRDefault="00C7745E" w:rsidP="00344802">
      <w:r>
        <w:t xml:space="preserve"> </w:t>
      </w:r>
      <w:r>
        <w:tab/>
        <w:t xml:space="preserve">The project could be enhanced by implementing LP based linear kernel – that would allow direct comparison of two most popular FPT linear kernels. Above that, as very large instances from PACE have shown, in some cases it may be more efficient to parametrize </w:t>
      </w:r>
      <m:oMath>
        <m:r>
          <w:rPr>
            <w:rFonts w:ascii="Cambria Math" w:hAnsi="Cambria Math"/>
          </w:rPr>
          <m:t>V-C</m:t>
        </m:r>
      </m:oMath>
      <w:r>
        <w:t xml:space="preserve"> by something else than solution size. More refined parameters include </w:t>
      </w:r>
      <w:r w:rsidR="0064062A">
        <w:t xml:space="preserve">solution size minus maximal matching </w:t>
      </w:r>
      <w:r w:rsidR="0064062A">
        <w:fldChar w:fldCharType="begin" w:fldLock="1"/>
      </w:r>
      <w:r w:rsidR="007B094B">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7B094B">
        <w:rPr>
          <w:rFonts w:ascii="Cambria Math" w:hAnsi="Cambria Math" w:cs="Cambria Math"/>
        </w:rPr>
        <w:instrText>∗</w:instrText>
      </w:r>
      <w:r w:rsidR="007B094B">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rsidR="0064062A">
        <w:fldChar w:fldCharType="separate"/>
      </w:r>
      <w:r w:rsidR="0064062A" w:rsidRPr="0064062A">
        <w:rPr>
          <w:noProof/>
        </w:rPr>
        <w:t>[14]</w:t>
      </w:r>
      <w:r w:rsidR="0064062A">
        <w:fldChar w:fldCharType="end"/>
      </w:r>
      <w:r w:rsidR="0064062A">
        <w:t xml:space="preserve"> and</w:t>
      </w:r>
      <w:r w:rsidR="00344802">
        <w:t xml:space="preserve"> vertex-degree based parameters</w:t>
      </w:r>
      <w:r w:rsidR="00344802">
        <w:fldChar w:fldCharType="begin" w:fldLock="1"/>
      </w:r>
      <w:r w:rsidR="00EC7B5E">
        <w:instrText>ADDIN CSL_CITATION {"citationItems":[{"id":"ITEM-1","itemData":{"abstract":"We study the well-known Vertex Cover problem parameter-ized above and below tight bounds. We show that two of the parameter-izations (both were suggested by Mahajan, Raman and Sikdar, J. Computer and System Sciences, 75(2):137-153, 2009) are fixed-parameter tractable and two other parameterizations are W[1]-hard (one of them is, in fact, W[2]-hard).","author":[{"dropping-particle":"","family":"Gutin","given":"Gregory","non-dropping-particle":"","parse-names":false,"suffix":""},{"dropping-particle":"","family":"Kim","given":"Eun Jung","non-dropping-particle":"","parse-names":false,"suffix":""},{"dropping-particle":"","family":"Lampis","given":"Michael","non-dropping-particle":"","parse-names":false,"suffix":""},{"dropping-particle":"","family":"Mitsou","given":"Valia","non-dropping-particle":"","parse-names":false,"suffix":""}],"id":"ITEM-1","issued":{"date-parts":[["0"]]},"title":"Vertex Cover Problem Parameterized Above and Below Tight Bounds","type":"report"},"uris":["http://www.mendeley.com/documents/?uuid=c180521c-f0a4-3368-93fd-3fbee7f91a46"]}],"mendeley":{"formattedCitation":"[17]","plainTextFormattedCitation":"[17]","previouslyFormattedCitation":"[17]"},"properties":{"noteIndex":0},"schema":"https://github.com/citation-style-language/schema/raw/master/csl-citation.json"}</w:instrText>
      </w:r>
      <w:r w:rsidR="00344802">
        <w:fldChar w:fldCharType="separate"/>
      </w:r>
      <w:r w:rsidR="00EC7B5E" w:rsidRPr="00EC7B5E">
        <w:rPr>
          <w:noProof/>
        </w:rPr>
        <w:t>[17]</w:t>
      </w:r>
      <w:r w:rsidR="00344802">
        <w:fldChar w:fldCharType="end"/>
      </w:r>
      <w:r w:rsidR="0064062A">
        <w:t>. Therefore, natural progression of the project would be to explore literature and existing algorithms using different parameters and compare their performance with the ones already prepared.</w:t>
      </w:r>
    </w:p>
    <w:p w14:paraId="511BA74E" w14:textId="28A61F3A" w:rsidR="00C7745E" w:rsidRPr="00B24474" w:rsidRDefault="00C7745E" w:rsidP="00C7745E">
      <w:r>
        <w:tab/>
        <w:t xml:space="preserve"> </w:t>
      </w:r>
    </w:p>
    <w:p w14:paraId="6944E029" w14:textId="77777777" w:rsidR="00A6621A" w:rsidRDefault="00A6621A" w:rsidP="008361E2">
      <w:pPr>
        <w:pStyle w:val="Heading1"/>
      </w:pPr>
      <w:bookmarkStart w:id="32" w:name="_Toc7563331"/>
      <w:r>
        <w:t>References</w:t>
      </w:r>
      <w:bookmarkEnd w:id="32"/>
    </w:p>
    <w:p w14:paraId="4A0B3787" w14:textId="7A2C4351" w:rsidR="007879CA" w:rsidRPr="007879CA" w:rsidRDefault="00A6621A" w:rsidP="007879CA">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7879CA" w:rsidRPr="007879CA">
        <w:rPr>
          <w:rFonts w:cs="Times New Roman"/>
          <w:noProof/>
        </w:rPr>
        <w:t>[1]</w:t>
      </w:r>
      <w:r w:rsidR="007879CA" w:rsidRPr="007879CA">
        <w:rPr>
          <w:rFonts w:cs="Times New Roman"/>
          <w:noProof/>
        </w:rPr>
        <w:tab/>
        <w:t xml:space="preserve">F. C. Gomes, C. N. Meneses, P. M. Pardalos, G. Valdisio, and R. Viana, “Experimental Analysis of Approximation Algorithms for the Vertex Cover and Set Covering Problems,” </w:t>
      </w:r>
      <w:r w:rsidR="007879CA" w:rsidRPr="007879CA">
        <w:rPr>
          <w:rFonts w:cs="Times New Roman"/>
          <w:i/>
          <w:iCs/>
          <w:noProof/>
        </w:rPr>
        <w:t>Comput. Oper. Res.</w:t>
      </w:r>
      <w:r w:rsidR="007879CA" w:rsidRPr="007879CA">
        <w:rPr>
          <w:rFonts w:cs="Times New Roman"/>
          <w:noProof/>
        </w:rPr>
        <w:t>, vol. 33, pp. 3520–3534, 2006.</w:t>
      </w:r>
    </w:p>
    <w:p w14:paraId="2B5E2311"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w:t>
      </w:r>
      <w:r w:rsidRPr="007879CA">
        <w:rPr>
          <w:rFonts w:cs="Times New Roman"/>
          <w:noProof/>
        </w:rPr>
        <w:tab/>
        <w:t>S. Cai, K. Su, C. Com, and A. Sattar, “NuMVC: An Efficient Local Search Algorithm for Minimum Vertex Cover Chuan Luo,” 2013.</w:t>
      </w:r>
    </w:p>
    <w:p w14:paraId="557401AA"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3]</w:t>
      </w:r>
      <w:r w:rsidRPr="007879CA">
        <w:rPr>
          <w:rFonts w:cs="Times New Roman"/>
          <w:noProof/>
        </w:rPr>
        <w:tab/>
        <w:t xml:space="preserve">M. Cygan, F. V. Fomin, Ł. Kowalik, D. Lokshtanov, D. Marx, M. Pilipczuk, M. Pilipczuk, and S. Saurabh, </w:t>
      </w:r>
      <w:r w:rsidRPr="007879CA">
        <w:rPr>
          <w:rFonts w:cs="Times New Roman"/>
          <w:i/>
          <w:iCs/>
          <w:noProof/>
        </w:rPr>
        <w:t>Parameterized Algorithms</w:t>
      </w:r>
      <w:r w:rsidRPr="007879CA">
        <w:rPr>
          <w:rFonts w:cs="Times New Roman"/>
          <w:noProof/>
        </w:rPr>
        <w:t>. 2015.</w:t>
      </w:r>
    </w:p>
    <w:p w14:paraId="5E70C354"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4]</w:t>
      </w:r>
      <w:r w:rsidRPr="007879CA">
        <w:rPr>
          <w:rFonts w:cs="Times New Roman"/>
          <w:noProof/>
        </w:rPr>
        <w:tab/>
        <w:t xml:space="preserve">T. H. Cormen, </w:t>
      </w:r>
      <w:r w:rsidRPr="007879CA">
        <w:rPr>
          <w:rFonts w:cs="Times New Roman"/>
          <w:i/>
          <w:iCs/>
          <w:noProof/>
        </w:rPr>
        <w:t>Introduction to algorithms</w:t>
      </w:r>
      <w:r w:rsidRPr="007879CA">
        <w:rPr>
          <w:rFonts w:cs="Times New Roman"/>
          <w:noProof/>
        </w:rPr>
        <w:t>. MIT Press, 2009.</w:t>
      </w:r>
    </w:p>
    <w:p w14:paraId="27024EED"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5]</w:t>
      </w:r>
      <w:r w:rsidRPr="007879CA">
        <w:rPr>
          <w:rFonts w:cs="Times New Roman"/>
          <w:noProof/>
        </w:rPr>
        <w:tab/>
        <w:t xml:space="preserve">D. E. Knuth, “Postscript about NP-hard problems,” </w:t>
      </w:r>
      <w:r w:rsidRPr="007879CA">
        <w:rPr>
          <w:rFonts w:cs="Times New Roman"/>
          <w:i/>
          <w:iCs/>
          <w:noProof/>
        </w:rPr>
        <w:t>ACM SIGACT News</w:t>
      </w:r>
      <w:r w:rsidRPr="007879CA">
        <w:rPr>
          <w:rFonts w:cs="Times New Roman"/>
          <w:noProof/>
        </w:rPr>
        <w:t>, vol. 6, no. 2, pp. 15–16, Apr. 1974.</w:t>
      </w:r>
    </w:p>
    <w:p w14:paraId="1E9A92AC"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6]</w:t>
      </w:r>
      <w:r w:rsidRPr="007879CA">
        <w:rPr>
          <w:rFonts w:cs="Times New Roman"/>
          <w:noProof/>
        </w:rPr>
        <w:tab/>
        <w:t xml:space="preserve">J. van (Jan) Leeuwen, </w:t>
      </w:r>
      <w:r w:rsidRPr="007879CA">
        <w:rPr>
          <w:rFonts w:cs="Times New Roman"/>
          <w:i/>
          <w:iCs/>
          <w:noProof/>
        </w:rPr>
        <w:t>Handbook of theoretical computer science</w:t>
      </w:r>
      <w:r w:rsidRPr="007879CA">
        <w:rPr>
          <w:rFonts w:cs="Times New Roman"/>
          <w:noProof/>
        </w:rPr>
        <w:t>. Elsevier, 1994.</w:t>
      </w:r>
    </w:p>
    <w:p w14:paraId="2AF98948"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7]</w:t>
      </w:r>
      <w:r w:rsidRPr="007879CA">
        <w:rPr>
          <w:rFonts w:cs="Times New Roman"/>
          <w:noProof/>
        </w:rPr>
        <w:tab/>
        <w:t xml:space="preserve">F. N. Abu-Khzam, M. R. Fellows, M. A. Langston, and W. H. Suters, “Crown Structures for Vertex Cover Kernelization,” </w:t>
      </w:r>
      <w:r w:rsidRPr="007879CA">
        <w:rPr>
          <w:rFonts w:cs="Times New Roman"/>
          <w:i/>
          <w:iCs/>
          <w:noProof/>
        </w:rPr>
        <w:t>Theory Comput. Syst.</w:t>
      </w:r>
      <w:r w:rsidRPr="007879CA">
        <w:rPr>
          <w:rFonts w:cs="Times New Roman"/>
          <w:noProof/>
        </w:rPr>
        <w:t>, vol. 41, no. 3, pp. 411–430, Oct. 2007.</w:t>
      </w:r>
    </w:p>
    <w:p w14:paraId="42145CDB"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8]</w:t>
      </w:r>
      <w:r w:rsidRPr="007879CA">
        <w:rPr>
          <w:rFonts w:cs="Times New Roman"/>
          <w:noProof/>
        </w:rPr>
        <w:tab/>
        <w:t xml:space="preserve">G. L. Nemhauser and L. E. Trotter, “Vertex packings: Structural properties and algorithms,” </w:t>
      </w:r>
      <w:r w:rsidRPr="007879CA">
        <w:rPr>
          <w:rFonts w:cs="Times New Roman"/>
          <w:i/>
          <w:iCs/>
          <w:noProof/>
        </w:rPr>
        <w:t>Math. Program.</w:t>
      </w:r>
      <w:r w:rsidRPr="007879CA">
        <w:rPr>
          <w:rFonts w:cs="Times New Roman"/>
          <w:noProof/>
        </w:rPr>
        <w:t>, vol. 8, no. 1, pp. 232–248, Dec. 1975.</w:t>
      </w:r>
    </w:p>
    <w:p w14:paraId="223B2543"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9]</w:t>
      </w:r>
      <w:r w:rsidRPr="007879CA">
        <w:rPr>
          <w:rFonts w:cs="Times New Roman"/>
          <w:noProof/>
        </w:rPr>
        <w:tab/>
        <w:t>F. N. Abu-Khzam, R. L. Collins, M. R. Fellows, M. A. Langston, W. H. Suters, and C. T. Symons, “Kernelization Algorithms for the Vertex Cover Problem: Theory and Experiments *.”</w:t>
      </w:r>
    </w:p>
    <w:p w14:paraId="52113DCD"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0]</w:t>
      </w:r>
      <w:r w:rsidRPr="007879CA">
        <w:rPr>
          <w:rFonts w:cs="Times New Roman"/>
          <w:noProof/>
        </w:rPr>
        <w:tab/>
        <w:t xml:space="preserve">D. Kőnig, “Gráfok és alkalmazásuk a determinánsok és a halmazok elméletére,” </w:t>
      </w:r>
      <w:r w:rsidRPr="007879CA">
        <w:rPr>
          <w:rFonts w:cs="Times New Roman"/>
          <w:i/>
          <w:iCs/>
          <w:noProof/>
        </w:rPr>
        <w:t>Mat. és Természettudományi Értesítő</w:t>
      </w:r>
      <w:r w:rsidRPr="007879CA">
        <w:rPr>
          <w:rFonts w:cs="Times New Roman"/>
          <w:noProof/>
        </w:rPr>
        <w:t>, vol. 34, pp. 104–119, 1916.</w:t>
      </w:r>
    </w:p>
    <w:p w14:paraId="7A7CBFBB"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1]</w:t>
      </w:r>
      <w:r w:rsidRPr="007879CA">
        <w:rPr>
          <w:rFonts w:cs="Times New Roman"/>
          <w:noProof/>
        </w:rPr>
        <w:tab/>
        <w:t xml:space="preserve">J. A. (John A. Bondy and U. S. R. Murty, </w:t>
      </w:r>
      <w:r w:rsidRPr="007879CA">
        <w:rPr>
          <w:rFonts w:cs="Times New Roman"/>
          <w:i/>
          <w:iCs/>
          <w:noProof/>
        </w:rPr>
        <w:t>Graph theory with applications</w:t>
      </w:r>
      <w:r w:rsidRPr="007879CA">
        <w:rPr>
          <w:rFonts w:cs="Times New Roman"/>
          <w:noProof/>
        </w:rPr>
        <w:t>. North Holland, 1976.</w:t>
      </w:r>
    </w:p>
    <w:p w14:paraId="1ED4561B"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2]</w:t>
      </w:r>
      <w:r w:rsidRPr="007879CA">
        <w:rPr>
          <w:rFonts w:cs="Times New Roman"/>
          <w:noProof/>
        </w:rPr>
        <w:tab/>
        <w:t xml:space="preserve">J. E. Hopcroft and R. M. Karp, “A n5/2 algorithm for maximum matchings in bipartite,” in </w:t>
      </w:r>
      <w:r w:rsidRPr="007879CA">
        <w:rPr>
          <w:rFonts w:cs="Times New Roman"/>
          <w:i/>
          <w:iCs/>
          <w:noProof/>
        </w:rPr>
        <w:t>12th Annual Symposium on Switching and Automata Theory (swat 1971)</w:t>
      </w:r>
      <w:r w:rsidRPr="007879CA">
        <w:rPr>
          <w:rFonts w:cs="Times New Roman"/>
          <w:noProof/>
        </w:rPr>
        <w:t>, 1971, pp. 122–125.</w:t>
      </w:r>
    </w:p>
    <w:p w14:paraId="52F8164F"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3]</w:t>
      </w:r>
      <w:r w:rsidRPr="007879CA">
        <w:rPr>
          <w:rFonts w:cs="Times New Roman"/>
          <w:noProof/>
        </w:rPr>
        <w:tab/>
        <w:t>K. Thulasiraman, S. Arumugam, A. Brandsta</w:t>
      </w:r>
      <w:r w:rsidRPr="007879CA">
        <w:rPr>
          <w:rFonts w:ascii="Times New Roman" w:hAnsi="Times New Roman" w:cs="Times New Roman"/>
          <w:noProof/>
        </w:rPr>
        <w:t>̈</w:t>
      </w:r>
      <w:r w:rsidRPr="007879CA">
        <w:rPr>
          <w:rFonts w:cs="Times New Roman"/>
          <w:noProof/>
        </w:rPr>
        <w:t xml:space="preserve">dt, and T. (Takao) Nishizeki, </w:t>
      </w:r>
      <w:r w:rsidRPr="007879CA">
        <w:rPr>
          <w:rFonts w:cs="Times New Roman"/>
          <w:i/>
          <w:iCs/>
          <w:noProof/>
        </w:rPr>
        <w:t>Handbook of graph theory, combinatorial optimization, and algorithms</w:t>
      </w:r>
      <w:r w:rsidRPr="007879CA">
        <w:rPr>
          <w:rFonts w:cs="Times New Roman"/>
          <w:noProof/>
        </w:rPr>
        <w:t>. .</w:t>
      </w:r>
    </w:p>
    <w:p w14:paraId="127CC000"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4]</w:t>
      </w:r>
      <w:r w:rsidRPr="007879CA">
        <w:rPr>
          <w:rFonts w:cs="Times New Roman"/>
          <w:noProof/>
        </w:rPr>
        <w:tab/>
        <w:t xml:space="preserve">D. Lokshtanov, N. S. Narayanaswamy, V. Raman, M. S. Ramanujan, and S. Saurabh, “Faster Parameterized Algorithms using Linear Programming </w:t>
      </w:r>
      <w:r w:rsidRPr="007879CA">
        <w:rPr>
          <w:rFonts w:ascii="Cambria Math" w:hAnsi="Cambria Math" w:cs="Cambria Math"/>
          <w:noProof/>
        </w:rPr>
        <w:t>∗</w:t>
      </w:r>
      <w:r w:rsidRPr="007879CA">
        <w:rPr>
          <w:rFonts w:cs="Times New Roman"/>
          <w:noProof/>
        </w:rPr>
        <w:t xml:space="preserve">,” </w:t>
      </w:r>
      <w:r w:rsidRPr="007879CA">
        <w:rPr>
          <w:rFonts w:cs="Times New Roman"/>
          <w:i/>
          <w:iCs/>
          <w:noProof/>
        </w:rPr>
        <w:t>Arxiv Prepr. arXiv1203.0833</w:t>
      </w:r>
      <w:r w:rsidRPr="007879CA">
        <w:rPr>
          <w:rFonts w:cs="Times New Roman"/>
          <w:noProof/>
        </w:rPr>
        <w:t>, pp. 1–38, 2012.</w:t>
      </w:r>
    </w:p>
    <w:p w14:paraId="56DE77AC"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5]</w:t>
      </w:r>
      <w:r w:rsidRPr="007879CA">
        <w:rPr>
          <w:rFonts w:cs="Times New Roman"/>
          <w:noProof/>
        </w:rPr>
        <w:tab/>
        <w:t xml:space="preserve">R. Niedermeier and P. Rossmanith, “A general method to speed up fixed-parameter-tractable algorithms,” </w:t>
      </w:r>
      <w:r w:rsidRPr="007879CA">
        <w:rPr>
          <w:rFonts w:cs="Times New Roman"/>
          <w:i/>
          <w:iCs/>
          <w:noProof/>
        </w:rPr>
        <w:t>Inf. Process. Lett.</w:t>
      </w:r>
      <w:r w:rsidRPr="007879CA">
        <w:rPr>
          <w:rFonts w:cs="Times New Roman"/>
          <w:noProof/>
        </w:rPr>
        <w:t>, vol. 73, no. 3–4, pp. 125–129, Feb. 2000.</w:t>
      </w:r>
    </w:p>
    <w:p w14:paraId="2FA1D9C0"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6]</w:t>
      </w:r>
      <w:r w:rsidRPr="007879CA">
        <w:rPr>
          <w:rFonts w:cs="Times New Roman"/>
          <w:noProof/>
        </w:rPr>
        <w:tab/>
        <w:t xml:space="preserve">F. N. Abu-Khzam, M. A. Langston, P. Shanbhag, and C. T. Symons, “Scalable parallel algorithms for FPT problems,” </w:t>
      </w:r>
      <w:r w:rsidRPr="007879CA">
        <w:rPr>
          <w:rFonts w:cs="Times New Roman"/>
          <w:i/>
          <w:iCs/>
          <w:noProof/>
        </w:rPr>
        <w:t>Algorithmica (New York)</w:t>
      </w:r>
      <w:r w:rsidRPr="007879CA">
        <w:rPr>
          <w:rFonts w:cs="Times New Roman"/>
          <w:noProof/>
        </w:rPr>
        <w:t>, vol. 45, no. 3, pp. 269–284, Jul. 2006.</w:t>
      </w:r>
    </w:p>
    <w:p w14:paraId="6F2B738A"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7]</w:t>
      </w:r>
      <w:r w:rsidRPr="007879CA">
        <w:rPr>
          <w:rFonts w:cs="Times New Roman"/>
          <w:noProof/>
        </w:rPr>
        <w:tab/>
        <w:t>G. Gutin, E. J. Kim, M. Lampis, and V. Mitsou, “Vertex Cover Problem Parameterized Above and Below Tight Bounds.”</w:t>
      </w:r>
    </w:p>
    <w:p w14:paraId="70FC5856"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8]</w:t>
      </w:r>
      <w:r w:rsidRPr="007879CA">
        <w:rPr>
          <w:rFonts w:cs="Times New Roman"/>
          <w:noProof/>
        </w:rPr>
        <w:tab/>
        <w:t xml:space="preserve">M. Lutz, </w:t>
      </w:r>
      <w:r w:rsidRPr="007879CA">
        <w:rPr>
          <w:rFonts w:cs="Times New Roman"/>
          <w:i/>
          <w:iCs/>
          <w:noProof/>
        </w:rPr>
        <w:t>Learning Python.</w:t>
      </w:r>
      <w:r w:rsidRPr="007879CA">
        <w:rPr>
          <w:rFonts w:cs="Times New Roman"/>
          <w:noProof/>
        </w:rPr>
        <w:t xml:space="preserve"> O’Reilly Media, 2013.</w:t>
      </w:r>
    </w:p>
    <w:p w14:paraId="1BD5C7F7"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9]</w:t>
      </w:r>
      <w:r w:rsidRPr="007879CA">
        <w:rPr>
          <w:rFonts w:cs="Times New Roman"/>
          <w:noProof/>
        </w:rPr>
        <w:tab/>
        <w:t xml:space="preserve">W. J. Cook, W. H. Cunningham, W. R. Pulleyblank, and A. Schrijver, </w:t>
      </w:r>
      <w:r w:rsidRPr="007879CA">
        <w:rPr>
          <w:rFonts w:cs="Times New Roman"/>
          <w:i/>
          <w:iCs/>
          <w:noProof/>
        </w:rPr>
        <w:t>Combinatorial Optimization</w:t>
      </w:r>
      <w:r w:rsidRPr="007879CA">
        <w:rPr>
          <w:rFonts w:cs="Times New Roman"/>
          <w:noProof/>
        </w:rPr>
        <w:t>. Wiley, 1997.</w:t>
      </w:r>
    </w:p>
    <w:p w14:paraId="736517C8"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0]</w:t>
      </w:r>
      <w:r w:rsidRPr="007879CA">
        <w:rPr>
          <w:rFonts w:cs="Times New Roman"/>
          <w:noProof/>
        </w:rPr>
        <w:tab/>
        <w:t xml:space="preserve">C. H. Papadimitriou and K. Steiglitz, </w:t>
      </w:r>
      <w:r w:rsidRPr="007879CA">
        <w:rPr>
          <w:rFonts w:cs="Times New Roman"/>
          <w:i/>
          <w:iCs/>
          <w:noProof/>
        </w:rPr>
        <w:t>Combinatorial optimization</w:t>
      </w:r>
      <w:r w:rsidRPr="007879CA">
        <w:rPr>
          <w:rFonts w:ascii="Times New Roman" w:hAnsi="Times New Roman" w:cs="Times New Roman"/>
          <w:i/>
          <w:iCs/>
          <w:noProof/>
        </w:rPr>
        <w:t> </w:t>
      </w:r>
      <w:r w:rsidRPr="007879CA">
        <w:rPr>
          <w:rFonts w:cs="Times New Roman"/>
          <w:i/>
          <w:iCs/>
          <w:noProof/>
        </w:rPr>
        <w:t>: algorithms and complexity</w:t>
      </w:r>
      <w:r w:rsidRPr="007879CA">
        <w:rPr>
          <w:rFonts w:cs="Times New Roman"/>
          <w:noProof/>
        </w:rPr>
        <w:t>. Prentice Hall, 1982.</w:t>
      </w:r>
    </w:p>
    <w:p w14:paraId="084E57AF"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1]</w:t>
      </w:r>
      <w:r w:rsidRPr="007879CA">
        <w:rPr>
          <w:rFonts w:cs="Times New Roman"/>
          <w:noProof/>
        </w:rPr>
        <w:tab/>
        <w:t>T. Akiba and Y. Iwata, “Branch-and-Reduce Exponential/FPT Algorithms in Practice: A Case Study of Vertex Cover,” 2014.</w:t>
      </w:r>
    </w:p>
    <w:p w14:paraId="40868A26"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2]</w:t>
      </w:r>
      <w:r w:rsidRPr="007879CA">
        <w:rPr>
          <w:rFonts w:cs="Times New Roman"/>
          <w:noProof/>
        </w:rPr>
        <w:tab/>
        <w:t>M. Nyx Brain, J. H. Davenport, and A. Griggio, “Benchmarking Solvers, SAT-style.”</w:t>
      </w:r>
    </w:p>
    <w:p w14:paraId="046EA8C7"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3]</w:t>
      </w:r>
      <w:r w:rsidRPr="007879CA">
        <w:rPr>
          <w:rFonts w:cs="Times New Roman"/>
          <w:noProof/>
        </w:rPr>
        <w:tab/>
        <w:t xml:space="preserve">R. Ganian, N. Lodha, S. Ordyniak, and S. Szeider, “SAT-Encodings for Treecut Width and Treedepth,” in </w:t>
      </w:r>
      <w:r w:rsidRPr="007879CA">
        <w:rPr>
          <w:rFonts w:cs="Times New Roman"/>
          <w:i/>
          <w:iCs/>
          <w:noProof/>
        </w:rPr>
        <w:t>2019 Proceedings of the Twenty-First Workshop on Algorithm Engineering and Experiments (ALENEX)</w:t>
      </w:r>
      <w:r w:rsidRPr="007879CA">
        <w:rPr>
          <w:rFonts w:cs="Times New Roman"/>
          <w:noProof/>
        </w:rPr>
        <w:t>, Philadelphia, PA: Society for Industrial and Applied Mathematics, 2019, pp. 117–129.</w:t>
      </w:r>
    </w:p>
    <w:p w14:paraId="244D8D05" w14:textId="77777777" w:rsidR="007879CA" w:rsidRPr="007879CA" w:rsidRDefault="007879CA" w:rsidP="007879CA">
      <w:pPr>
        <w:widowControl w:val="0"/>
        <w:autoSpaceDE w:val="0"/>
        <w:autoSpaceDN w:val="0"/>
        <w:adjustRightInd w:val="0"/>
        <w:ind w:left="640" w:hanging="640"/>
        <w:rPr>
          <w:noProof/>
        </w:rPr>
      </w:pPr>
      <w:r w:rsidRPr="007879CA">
        <w:rPr>
          <w:rFonts w:cs="Times New Roman"/>
          <w:noProof/>
        </w:rPr>
        <w:t>[24]</w:t>
      </w:r>
      <w:r w:rsidRPr="007879CA">
        <w:rPr>
          <w:rFonts w:cs="Times New Roman"/>
          <w:noProof/>
        </w:rPr>
        <w:tab/>
        <w:t>N. Lodha, S. Ordyniak, and S. Szeider, “A SAT Approach to Branchwidth *,” 2017.</w:t>
      </w:r>
    </w:p>
    <w:p w14:paraId="2C446B8F" w14:textId="77777777" w:rsidR="00A6621A" w:rsidRDefault="00A6621A" w:rsidP="00AA2872">
      <w:r>
        <w:fldChar w:fldCharType="end"/>
      </w:r>
    </w:p>
    <w:p w14:paraId="57DF116F" w14:textId="3878B588" w:rsidR="00173634" w:rsidRDefault="00173634" w:rsidP="00AA2872"/>
    <w:p w14:paraId="3D803A7E" w14:textId="6AA4059C" w:rsidR="0026661F" w:rsidRDefault="0026661F" w:rsidP="0026661F">
      <w:pPr>
        <w:pStyle w:val="Heading1"/>
      </w:pPr>
      <w:bookmarkStart w:id="33" w:name="_Toc7563332"/>
      <w:r>
        <w:t>Appendices</w:t>
      </w:r>
      <w:bookmarkEnd w:id="33"/>
    </w:p>
    <w:p w14:paraId="7B50BD93" w14:textId="2559C558" w:rsidR="0026661F" w:rsidRDefault="0026661F" w:rsidP="0026661F">
      <w:r>
        <w:t>Full table for PACE instances for two versions of the algorithm:</w:t>
      </w:r>
    </w:p>
    <w:p w14:paraId="7FF47723" w14:textId="77777777" w:rsidR="0006695B" w:rsidRPr="008361E2" w:rsidRDefault="0006695B" w:rsidP="0026661F"/>
    <w:tbl>
      <w:tblPr>
        <w:tblStyle w:val="TableGrid"/>
        <w:tblW w:w="6799" w:type="dxa"/>
        <w:tblLayout w:type="fixed"/>
        <w:tblLook w:val="04A0" w:firstRow="1" w:lastRow="0" w:firstColumn="1" w:lastColumn="0" w:noHBand="0" w:noVBand="1"/>
      </w:tblPr>
      <w:tblGrid>
        <w:gridCol w:w="2689"/>
        <w:gridCol w:w="1134"/>
        <w:gridCol w:w="1842"/>
        <w:gridCol w:w="1134"/>
      </w:tblGrid>
      <w:tr w:rsidR="0026661F" w:rsidRPr="006449A1" w14:paraId="1A59618B" w14:textId="77777777" w:rsidTr="0006695B">
        <w:trPr>
          <w:trHeight w:val="525"/>
        </w:trPr>
        <w:tc>
          <w:tcPr>
            <w:tcW w:w="6799" w:type="dxa"/>
            <w:gridSpan w:val="4"/>
            <w:tcBorders>
              <w:top w:val="nil"/>
              <w:left w:val="nil"/>
              <w:bottom w:val="single" w:sz="12" w:space="0" w:color="auto"/>
              <w:right w:val="nil"/>
            </w:tcBorders>
            <w:hideMark/>
          </w:tcPr>
          <w:p w14:paraId="6385AD62" w14:textId="77777777" w:rsidR="0026661F" w:rsidRPr="006449A1" w:rsidRDefault="0026661F" w:rsidP="004A3171">
            <w:r w:rsidRPr="006449A1">
              <w:t xml:space="preserve">Pace </w:t>
            </w:r>
            <w:r w:rsidRPr="0006695B">
              <w:t>instances</w:t>
            </w:r>
            <w:r w:rsidRPr="006449A1">
              <w:t>, timeout = 120 seconds, copy.deepcopy() used</w:t>
            </w:r>
            <w:r>
              <w:t>, naïve preprocessing rules</w:t>
            </w:r>
          </w:p>
        </w:tc>
      </w:tr>
      <w:tr w:rsidR="0026661F" w:rsidRPr="006449A1" w14:paraId="09B33A95" w14:textId="77777777" w:rsidTr="0006695B">
        <w:trPr>
          <w:trHeight w:val="780"/>
        </w:trPr>
        <w:tc>
          <w:tcPr>
            <w:tcW w:w="2689" w:type="dxa"/>
            <w:tcBorders>
              <w:top w:val="single" w:sz="12" w:space="0" w:color="auto"/>
              <w:left w:val="nil"/>
              <w:bottom w:val="single" w:sz="6" w:space="0" w:color="auto"/>
              <w:right w:val="nil"/>
            </w:tcBorders>
            <w:noWrap/>
            <w:hideMark/>
          </w:tcPr>
          <w:p w14:paraId="71FFDC46" w14:textId="77777777" w:rsidR="0026661F" w:rsidRPr="006449A1" w:rsidRDefault="0026661F" w:rsidP="0006695B">
            <w:r w:rsidRPr="006449A1">
              <w:t>instance</w:t>
            </w:r>
          </w:p>
        </w:tc>
        <w:tc>
          <w:tcPr>
            <w:tcW w:w="1134" w:type="dxa"/>
            <w:tcBorders>
              <w:top w:val="single" w:sz="12" w:space="0" w:color="auto"/>
              <w:left w:val="nil"/>
              <w:bottom w:val="single" w:sz="6" w:space="0" w:color="auto"/>
              <w:right w:val="nil"/>
            </w:tcBorders>
            <w:hideMark/>
          </w:tcPr>
          <w:p w14:paraId="7FB24DE8" w14:textId="77777777" w:rsidR="0026661F" w:rsidRPr="006449A1" w:rsidRDefault="0026661F" w:rsidP="0006695B">
            <w:r w:rsidRPr="006449A1">
              <w:t>|V|</w:t>
            </w:r>
          </w:p>
        </w:tc>
        <w:tc>
          <w:tcPr>
            <w:tcW w:w="1842" w:type="dxa"/>
            <w:tcBorders>
              <w:top w:val="single" w:sz="12" w:space="0" w:color="auto"/>
              <w:left w:val="nil"/>
              <w:bottom w:val="single" w:sz="6" w:space="0" w:color="auto"/>
              <w:right w:val="nil"/>
            </w:tcBorders>
            <w:hideMark/>
          </w:tcPr>
          <w:p w14:paraId="7663AD72" w14:textId="77777777" w:rsidR="0026661F" w:rsidRPr="006449A1" w:rsidRDefault="0026661F" w:rsidP="0006695B">
            <w:r w:rsidRPr="006449A1">
              <w:t>time elapsed [timeout = 120s]</w:t>
            </w:r>
          </w:p>
        </w:tc>
        <w:tc>
          <w:tcPr>
            <w:tcW w:w="1134" w:type="dxa"/>
            <w:tcBorders>
              <w:top w:val="single" w:sz="12" w:space="0" w:color="auto"/>
              <w:left w:val="nil"/>
              <w:bottom w:val="single" w:sz="6" w:space="0" w:color="auto"/>
              <w:right w:val="nil"/>
            </w:tcBorders>
            <w:hideMark/>
          </w:tcPr>
          <w:p w14:paraId="6901EB78" w14:textId="77777777" w:rsidR="0026661F" w:rsidRPr="006449A1" w:rsidRDefault="0026661F" w:rsidP="0006695B">
            <w:r w:rsidRPr="006449A1">
              <w:t>nodes visited</w:t>
            </w:r>
          </w:p>
        </w:tc>
      </w:tr>
      <w:tr w:rsidR="0006695B" w:rsidRPr="009C18CB" w14:paraId="75F87218" w14:textId="77777777" w:rsidTr="0006695B">
        <w:trPr>
          <w:trHeight w:val="270"/>
        </w:trPr>
        <w:tc>
          <w:tcPr>
            <w:tcW w:w="2689" w:type="dxa"/>
            <w:tcBorders>
              <w:top w:val="single" w:sz="6" w:space="0" w:color="auto"/>
              <w:left w:val="nil"/>
              <w:bottom w:val="nil"/>
              <w:right w:val="nil"/>
            </w:tcBorders>
            <w:noWrap/>
            <w:vAlign w:val="bottom"/>
            <w:hideMark/>
          </w:tcPr>
          <w:p w14:paraId="3BDB0D64" w14:textId="45E47383" w:rsidR="0006695B" w:rsidRPr="009C18CB" w:rsidRDefault="0006695B" w:rsidP="0006695B">
            <w:r w:rsidRPr="009C18CB">
              <w:rPr>
                <w:rFonts w:cs="Arial"/>
                <w:sz w:val="20"/>
                <w:szCs w:val="20"/>
              </w:rPr>
              <w:t>vc-exact_001.gr</w:t>
            </w:r>
          </w:p>
        </w:tc>
        <w:tc>
          <w:tcPr>
            <w:tcW w:w="1134" w:type="dxa"/>
            <w:tcBorders>
              <w:top w:val="single" w:sz="6" w:space="0" w:color="auto"/>
              <w:left w:val="nil"/>
              <w:bottom w:val="nil"/>
              <w:right w:val="nil"/>
            </w:tcBorders>
            <w:hideMark/>
          </w:tcPr>
          <w:p w14:paraId="5D9D960F" w14:textId="77777777" w:rsidR="0006695B" w:rsidRPr="009C18CB" w:rsidRDefault="0006695B" w:rsidP="0006695B">
            <w:r w:rsidRPr="009C18CB">
              <w:t>6160</w:t>
            </w:r>
          </w:p>
        </w:tc>
        <w:tc>
          <w:tcPr>
            <w:tcW w:w="1842" w:type="dxa"/>
            <w:tcBorders>
              <w:top w:val="single" w:sz="6" w:space="0" w:color="auto"/>
              <w:left w:val="nil"/>
              <w:bottom w:val="nil"/>
              <w:right w:val="nil"/>
            </w:tcBorders>
            <w:hideMark/>
          </w:tcPr>
          <w:p w14:paraId="0192AA66" w14:textId="77777777" w:rsidR="0006695B" w:rsidRPr="009C18CB" w:rsidRDefault="0006695B" w:rsidP="0006695B">
            <w:r w:rsidRPr="009C18CB">
              <w:t>TIMEOUT</w:t>
            </w:r>
          </w:p>
        </w:tc>
        <w:tc>
          <w:tcPr>
            <w:tcW w:w="1134" w:type="dxa"/>
            <w:tcBorders>
              <w:top w:val="single" w:sz="6" w:space="0" w:color="auto"/>
              <w:left w:val="nil"/>
              <w:bottom w:val="nil"/>
              <w:right w:val="nil"/>
            </w:tcBorders>
            <w:hideMark/>
          </w:tcPr>
          <w:p w14:paraId="729FC293" w14:textId="77777777" w:rsidR="0006695B" w:rsidRPr="009C18CB" w:rsidRDefault="0006695B" w:rsidP="0006695B">
            <w:r w:rsidRPr="009C18CB">
              <w:t> </w:t>
            </w:r>
          </w:p>
        </w:tc>
      </w:tr>
      <w:tr w:rsidR="0006695B" w:rsidRPr="009C18CB" w14:paraId="7B518AE4" w14:textId="77777777" w:rsidTr="0006695B">
        <w:trPr>
          <w:trHeight w:val="270"/>
        </w:trPr>
        <w:tc>
          <w:tcPr>
            <w:tcW w:w="2689" w:type="dxa"/>
            <w:tcBorders>
              <w:top w:val="nil"/>
              <w:left w:val="nil"/>
              <w:bottom w:val="nil"/>
              <w:right w:val="nil"/>
            </w:tcBorders>
            <w:noWrap/>
            <w:vAlign w:val="bottom"/>
            <w:hideMark/>
          </w:tcPr>
          <w:p w14:paraId="573DEF4A" w14:textId="1CE1B99D" w:rsidR="0006695B" w:rsidRPr="009C18CB" w:rsidRDefault="0006695B" w:rsidP="0006695B">
            <w:r w:rsidRPr="009C18CB">
              <w:rPr>
                <w:rFonts w:cs="Arial"/>
                <w:sz w:val="20"/>
                <w:szCs w:val="20"/>
              </w:rPr>
              <w:t>vc-exact_003.gr</w:t>
            </w:r>
          </w:p>
        </w:tc>
        <w:tc>
          <w:tcPr>
            <w:tcW w:w="1134" w:type="dxa"/>
            <w:tcBorders>
              <w:top w:val="nil"/>
              <w:left w:val="nil"/>
              <w:bottom w:val="nil"/>
              <w:right w:val="nil"/>
            </w:tcBorders>
            <w:hideMark/>
          </w:tcPr>
          <w:p w14:paraId="7E11CB5C" w14:textId="77777777" w:rsidR="0006695B" w:rsidRPr="009C18CB" w:rsidRDefault="0006695B" w:rsidP="0006695B">
            <w:r w:rsidRPr="009C18CB">
              <w:t>60541</w:t>
            </w:r>
          </w:p>
        </w:tc>
        <w:tc>
          <w:tcPr>
            <w:tcW w:w="1842" w:type="dxa"/>
            <w:tcBorders>
              <w:top w:val="nil"/>
              <w:left w:val="nil"/>
              <w:bottom w:val="nil"/>
              <w:right w:val="nil"/>
            </w:tcBorders>
            <w:hideMark/>
          </w:tcPr>
          <w:p w14:paraId="0BB394B1" w14:textId="77777777" w:rsidR="0006695B" w:rsidRPr="009C18CB" w:rsidRDefault="0006695B" w:rsidP="0006695B">
            <w:r w:rsidRPr="009C18CB">
              <w:t>TIMEOUT</w:t>
            </w:r>
          </w:p>
        </w:tc>
        <w:tc>
          <w:tcPr>
            <w:tcW w:w="1134" w:type="dxa"/>
            <w:tcBorders>
              <w:top w:val="nil"/>
              <w:left w:val="nil"/>
              <w:bottom w:val="nil"/>
              <w:right w:val="nil"/>
            </w:tcBorders>
            <w:hideMark/>
          </w:tcPr>
          <w:p w14:paraId="035BFEFB" w14:textId="77777777" w:rsidR="0006695B" w:rsidRPr="009C18CB" w:rsidRDefault="0006695B" w:rsidP="0006695B">
            <w:r w:rsidRPr="009C18CB">
              <w:t> </w:t>
            </w:r>
          </w:p>
        </w:tc>
      </w:tr>
      <w:tr w:rsidR="0006695B" w:rsidRPr="009C18CB" w14:paraId="62712B85" w14:textId="77777777" w:rsidTr="0006695B">
        <w:trPr>
          <w:trHeight w:val="270"/>
        </w:trPr>
        <w:tc>
          <w:tcPr>
            <w:tcW w:w="2689" w:type="dxa"/>
            <w:tcBorders>
              <w:top w:val="nil"/>
              <w:left w:val="nil"/>
              <w:bottom w:val="nil"/>
              <w:right w:val="nil"/>
            </w:tcBorders>
            <w:noWrap/>
            <w:vAlign w:val="bottom"/>
            <w:hideMark/>
          </w:tcPr>
          <w:p w14:paraId="024A5760" w14:textId="313EEB91" w:rsidR="0006695B" w:rsidRPr="009C18CB" w:rsidRDefault="0006695B" w:rsidP="0006695B">
            <w:r w:rsidRPr="009C18CB">
              <w:rPr>
                <w:rFonts w:cs="Arial"/>
                <w:sz w:val="20"/>
                <w:szCs w:val="20"/>
              </w:rPr>
              <w:t>vc-exact_007.gr</w:t>
            </w:r>
          </w:p>
        </w:tc>
        <w:tc>
          <w:tcPr>
            <w:tcW w:w="1134" w:type="dxa"/>
            <w:tcBorders>
              <w:top w:val="nil"/>
              <w:left w:val="nil"/>
              <w:bottom w:val="nil"/>
              <w:right w:val="nil"/>
            </w:tcBorders>
            <w:hideMark/>
          </w:tcPr>
          <w:p w14:paraId="7906ABCE" w14:textId="77777777" w:rsidR="0006695B" w:rsidRPr="009C18CB" w:rsidRDefault="0006695B" w:rsidP="0006695B">
            <w:r w:rsidRPr="009C18CB">
              <w:t>8794</w:t>
            </w:r>
          </w:p>
        </w:tc>
        <w:tc>
          <w:tcPr>
            <w:tcW w:w="1842" w:type="dxa"/>
            <w:tcBorders>
              <w:top w:val="nil"/>
              <w:left w:val="nil"/>
              <w:bottom w:val="nil"/>
              <w:right w:val="nil"/>
            </w:tcBorders>
            <w:hideMark/>
          </w:tcPr>
          <w:p w14:paraId="0FF9E4F1" w14:textId="77777777" w:rsidR="0006695B" w:rsidRPr="009C18CB" w:rsidRDefault="0006695B" w:rsidP="0006695B">
            <w:r w:rsidRPr="009C18CB">
              <w:t>TIMEOUT</w:t>
            </w:r>
          </w:p>
        </w:tc>
        <w:tc>
          <w:tcPr>
            <w:tcW w:w="1134" w:type="dxa"/>
            <w:tcBorders>
              <w:top w:val="nil"/>
              <w:left w:val="nil"/>
              <w:bottom w:val="nil"/>
              <w:right w:val="nil"/>
            </w:tcBorders>
            <w:hideMark/>
          </w:tcPr>
          <w:p w14:paraId="00D0B9B6" w14:textId="77777777" w:rsidR="0006695B" w:rsidRPr="009C18CB" w:rsidRDefault="0006695B" w:rsidP="0006695B">
            <w:r w:rsidRPr="009C18CB">
              <w:t> </w:t>
            </w:r>
          </w:p>
        </w:tc>
      </w:tr>
      <w:tr w:rsidR="0006695B" w:rsidRPr="009C18CB" w14:paraId="41E6EF95" w14:textId="77777777" w:rsidTr="0006695B">
        <w:trPr>
          <w:trHeight w:val="270"/>
        </w:trPr>
        <w:tc>
          <w:tcPr>
            <w:tcW w:w="2689" w:type="dxa"/>
            <w:tcBorders>
              <w:top w:val="nil"/>
              <w:left w:val="nil"/>
              <w:bottom w:val="nil"/>
              <w:right w:val="nil"/>
            </w:tcBorders>
            <w:noWrap/>
            <w:vAlign w:val="bottom"/>
            <w:hideMark/>
          </w:tcPr>
          <w:p w14:paraId="2A9F7432" w14:textId="080FE8D9" w:rsidR="0006695B" w:rsidRPr="009C18CB" w:rsidRDefault="0006695B" w:rsidP="0006695B">
            <w:r w:rsidRPr="009C18CB">
              <w:rPr>
                <w:rFonts w:cs="Arial"/>
                <w:sz w:val="20"/>
                <w:szCs w:val="20"/>
              </w:rPr>
              <w:t>vc-exact_009.gr</w:t>
            </w:r>
          </w:p>
        </w:tc>
        <w:tc>
          <w:tcPr>
            <w:tcW w:w="1134" w:type="dxa"/>
            <w:tcBorders>
              <w:top w:val="nil"/>
              <w:left w:val="nil"/>
              <w:bottom w:val="nil"/>
              <w:right w:val="nil"/>
            </w:tcBorders>
            <w:hideMark/>
          </w:tcPr>
          <w:p w14:paraId="4239702A" w14:textId="77777777" w:rsidR="0006695B" w:rsidRPr="009C18CB" w:rsidRDefault="0006695B" w:rsidP="0006695B">
            <w:r w:rsidRPr="009C18CB">
              <w:t>38452</w:t>
            </w:r>
          </w:p>
        </w:tc>
        <w:tc>
          <w:tcPr>
            <w:tcW w:w="1842" w:type="dxa"/>
            <w:tcBorders>
              <w:top w:val="nil"/>
              <w:left w:val="nil"/>
              <w:bottom w:val="nil"/>
              <w:right w:val="nil"/>
            </w:tcBorders>
            <w:hideMark/>
          </w:tcPr>
          <w:p w14:paraId="3090D878" w14:textId="77777777" w:rsidR="0006695B" w:rsidRPr="009C18CB" w:rsidRDefault="0006695B" w:rsidP="0006695B">
            <w:r w:rsidRPr="009C18CB">
              <w:t>TIMEOUT</w:t>
            </w:r>
          </w:p>
        </w:tc>
        <w:tc>
          <w:tcPr>
            <w:tcW w:w="1134" w:type="dxa"/>
            <w:tcBorders>
              <w:top w:val="nil"/>
              <w:left w:val="nil"/>
              <w:bottom w:val="nil"/>
              <w:right w:val="nil"/>
            </w:tcBorders>
            <w:hideMark/>
          </w:tcPr>
          <w:p w14:paraId="3FCD4BEF" w14:textId="77777777" w:rsidR="0006695B" w:rsidRPr="009C18CB" w:rsidRDefault="0006695B" w:rsidP="0006695B">
            <w:r w:rsidRPr="009C18CB">
              <w:t> </w:t>
            </w:r>
          </w:p>
        </w:tc>
      </w:tr>
      <w:tr w:rsidR="0006695B" w:rsidRPr="009C18CB" w14:paraId="46D5C4FF" w14:textId="77777777" w:rsidTr="0006695B">
        <w:trPr>
          <w:trHeight w:val="270"/>
        </w:trPr>
        <w:tc>
          <w:tcPr>
            <w:tcW w:w="2689" w:type="dxa"/>
            <w:tcBorders>
              <w:top w:val="nil"/>
              <w:left w:val="nil"/>
              <w:bottom w:val="nil"/>
              <w:right w:val="nil"/>
            </w:tcBorders>
            <w:noWrap/>
            <w:vAlign w:val="bottom"/>
            <w:hideMark/>
          </w:tcPr>
          <w:p w14:paraId="53820636" w14:textId="5DE2AE1E" w:rsidR="0006695B" w:rsidRPr="009C18CB" w:rsidRDefault="0006695B" w:rsidP="0006695B">
            <w:r w:rsidRPr="009C18CB">
              <w:rPr>
                <w:rFonts w:cs="Arial"/>
                <w:sz w:val="20"/>
                <w:szCs w:val="20"/>
              </w:rPr>
              <w:t>vc-exact_011.gr</w:t>
            </w:r>
          </w:p>
        </w:tc>
        <w:tc>
          <w:tcPr>
            <w:tcW w:w="1134" w:type="dxa"/>
            <w:tcBorders>
              <w:top w:val="nil"/>
              <w:left w:val="nil"/>
              <w:bottom w:val="nil"/>
              <w:right w:val="nil"/>
            </w:tcBorders>
            <w:hideMark/>
          </w:tcPr>
          <w:p w14:paraId="3E3532B7" w14:textId="77777777" w:rsidR="0006695B" w:rsidRPr="009C18CB" w:rsidRDefault="0006695B" w:rsidP="0006695B">
            <w:r w:rsidRPr="009C18CB">
              <w:t>9877</w:t>
            </w:r>
          </w:p>
        </w:tc>
        <w:tc>
          <w:tcPr>
            <w:tcW w:w="1842" w:type="dxa"/>
            <w:tcBorders>
              <w:top w:val="nil"/>
              <w:left w:val="nil"/>
              <w:bottom w:val="nil"/>
              <w:right w:val="nil"/>
            </w:tcBorders>
            <w:hideMark/>
          </w:tcPr>
          <w:p w14:paraId="19E75BF1" w14:textId="77777777" w:rsidR="0006695B" w:rsidRPr="009C18CB" w:rsidRDefault="0006695B" w:rsidP="0006695B">
            <w:r w:rsidRPr="009C18CB">
              <w:t>TIMEOUT</w:t>
            </w:r>
          </w:p>
        </w:tc>
        <w:tc>
          <w:tcPr>
            <w:tcW w:w="1134" w:type="dxa"/>
            <w:tcBorders>
              <w:top w:val="nil"/>
              <w:left w:val="nil"/>
              <w:bottom w:val="nil"/>
              <w:right w:val="nil"/>
            </w:tcBorders>
            <w:hideMark/>
          </w:tcPr>
          <w:p w14:paraId="5BBEEEA3" w14:textId="77777777" w:rsidR="0006695B" w:rsidRPr="009C18CB" w:rsidRDefault="0006695B" w:rsidP="0006695B">
            <w:r w:rsidRPr="009C18CB">
              <w:t> </w:t>
            </w:r>
          </w:p>
        </w:tc>
      </w:tr>
      <w:tr w:rsidR="0006695B" w:rsidRPr="009C18CB" w14:paraId="6FEDF70C" w14:textId="77777777" w:rsidTr="0006695B">
        <w:trPr>
          <w:trHeight w:val="270"/>
        </w:trPr>
        <w:tc>
          <w:tcPr>
            <w:tcW w:w="2689" w:type="dxa"/>
            <w:tcBorders>
              <w:top w:val="nil"/>
              <w:left w:val="nil"/>
              <w:bottom w:val="nil"/>
              <w:right w:val="nil"/>
            </w:tcBorders>
            <w:noWrap/>
            <w:vAlign w:val="bottom"/>
            <w:hideMark/>
          </w:tcPr>
          <w:p w14:paraId="11F3460D" w14:textId="68020E4D" w:rsidR="0006695B" w:rsidRPr="009C18CB" w:rsidRDefault="0006695B" w:rsidP="0006695B">
            <w:r w:rsidRPr="009C18CB">
              <w:rPr>
                <w:rFonts w:cs="Arial"/>
                <w:sz w:val="20"/>
                <w:szCs w:val="20"/>
              </w:rPr>
              <w:t>vc-exact_013.gr</w:t>
            </w:r>
          </w:p>
        </w:tc>
        <w:tc>
          <w:tcPr>
            <w:tcW w:w="1134" w:type="dxa"/>
            <w:tcBorders>
              <w:top w:val="nil"/>
              <w:left w:val="nil"/>
              <w:bottom w:val="nil"/>
              <w:right w:val="nil"/>
            </w:tcBorders>
            <w:hideMark/>
          </w:tcPr>
          <w:p w14:paraId="3CD32B47" w14:textId="77777777" w:rsidR="0006695B" w:rsidRPr="009C18CB" w:rsidRDefault="0006695B" w:rsidP="0006695B">
            <w:r w:rsidRPr="009C18CB">
              <w:t>45307</w:t>
            </w:r>
          </w:p>
        </w:tc>
        <w:tc>
          <w:tcPr>
            <w:tcW w:w="1842" w:type="dxa"/>
            <w:tcBorders>
              <w:top w:val="nil"/>
              <w:left w:val="nil"/>
              <w:bottom w:val="nil"/>
              <w:right w:val="nil"/>
            </w:tcBorders>
            <w:hideMark/>
          </w:tcPr>
          <w:p w14:paraId="0C30125F" w14:textId="77777777" w:rsidR="0006695B" w:rsidRPr="009C18CB" w:rsidRDefault="0006695B" w:rsidP="0006695B">
            <w:r w:rsidRPr="009C18CB">
              <w:t>TIMEOUT</w:t>
            </w:r>
          </w:p>
        </w:tc>
        <w:tc>
          <w:tcPr>
            <w:tcW w:w="1134" w:type="dxa"/>
            <w:tcBorders>
              <w:top w:val="nil"/>
              <w:left w:val="nil"/>
              <w:bottom w:val="nil"/>
              <w:right w:val="nil"/>
            </w:tcBorders>
            <w:hideMark/>
          </w:tcPr>
          <w:p w14:paraId="2B3D763E" w14:textId="77777777" w:rsidR="0006695B" w:rsidRPr="009C18CB" w:rsidRDefault="0006695B" w:rsidP="0006695B">
            <w:r w:rsidRPr="009C18CB">
              <w:t> </w:t>
            </w:r>
          </w:p>
        </w:tc>
      </w:tr>
      <w:tr w:rsidR="0006695B" w:rsidRPr="009C18CB" w14:paraId="4DA70A2C" w14:textId="77777777" w:rsidTr="0006695B">
        <w:trPr>
          <w:trHeight w:val="270"/>
        </w:trPr>
        <w:tc>
          <w:tcPr>
            <w:tcW w:w="2689" w:type="dxa"/>
            <w:tcBorders>
              <w:top w:val="nil"/>
              <w:left w:val="nil"/>
              <w:bottom w:val="nil"/>
              <w:right w:val="nil"/>
            </w:tcBorders>
            <w:noWrap/>
            <w:vAlign w:val="bottom"/>
            <w:hideMark/>
          </w:tcPr>
          <w:p w14:paraId="172B6EFD" w14:textId="3769D026" w:rsidR="0006695B" w:rsidRPr="009C18CB" w:rsidRDefault="0006695B" w:rsidP="0006695B">
            <w:r w:rsidRPr="009C18CB">
              <w:rPr>
                <w:rFonts w:cs="Arial"/>
                <w:sz w:val="20"/>
                <w:szCs w:val="20"/>
              </w:rPr>
              <w:t>vc-exact_015.gr</w:t>
            </w:r>
          </w:p>
        </w:tc>
        <w:tc>
          <w:tcPr>
            <w:tcW w:w="1134" w:type="dxa"/>
            <w:tcBorders>
              <w:top w:val="nil"/>
              <w:left w:val="nil"/>
              <w:bottom w:val="nil"/>
              <w:right w:val="nil"/>
            </w:tcBorders>
            <w:hideMark/>
          </w:tcPr>
          <w:p w14:paraId="784D9B7A" w14:textId="77777777" w:rsidR="0006695B" w:rsidRPr="009C18CB" w:rsidRDefault="0006695B" w:rsidP="0006695B">
            <w:r w:rsidRPr="009C18CB">
              <w:t>53610</w:t>
            </w:r>
          </w:p>
        </w:tc>
        <w:tc>
          <w:tcPr>
            <w:tcW w:w="1842" w:type="dxa"/>
            <w:tcBorders>
              <w:top w:val="nil"/>
              <w:left w:val="nil"/>
              <w:bottom w:val="nil"/>
              <w:right w:val="nil"/>
            </w:tcBorders>
            <w:hideMark/>
          </w:tcPr>
          <w:p w14:paraId="545280AB" w14:textId="77777777" w:rsidR="0006695B" w:rsidRPr="009C18CB" w:rsidRDefault="0006695B" w:rsidP="0006695B">
            <w:r w:rsidRPr="009C18CB">
              <w:t>TIMEOUT</w:t>
            </w:r>
          </w:p>
        </w:tc>
        <w:tc>
          <w:tcPr>
            <w:tcW w:w="1134" w:type="dxa"/>
            <w:tcBorders>
              <w:top w:val="nil"/>
              <w:left w:val="nil"/>
              <w:bottom w:val="nil"/>
              <w:right w:val="nil"/>
            </w:tcBorders>
            <w:hideMark/>
          </w:tcPr>
          <w:p w14:paraId="7C1F08F1" w14:textId="77777777" w:rsidR="0006695B" w:rsidRPr="009C18CB" w:rsidRDefault="0006695B" w:rsidP="0006695B">
            <w:r w:rsidRPr="009C18CB">
              <w:t> </w:t>
            </w:r>
          </w:p>
        </w:tc>
      </w:tr>
      <w:tr w:rsidR="0006695B" w:rsidRPr="009C18CB" w14:paraId="10371EE7" w14:textId="77777777" w:rsidTr="0006695B">
        <w:trPr>
          <w:trHeight w:val="270"/>
        </w:trPr>
        <w:tc>
          <w:tcPr>
            <w:tcW w:w="2689" w:type="dxa"/>
            <w:tcBorders>
              <w:top w:val="nil"/>
              <w:left w:val="nil"/>
              <w:bottom w:val="nil"/>
              <w:right w:val="nil"/>
            </w:tcBorders>
            <w:noWrap/>
            <w:vAlign w:val="bottom"/>
            <w:hideMark/>
          </w:tcPr>
          <w:p w14:paraId="1C3E274F" w14:textId="02B53448" w:rsidR="0006695B" w:rsidRPr="009C18CB" w:rsidRDefault="0006695B" w:rsidP="0006695B">
            <w:r w:rsidRPr="009C18CB">
              <w:rPr>
                <w:rFonts w:cs="Arial"/>
                <w:sz w:val="20"/>
                <w:szCs w:val="20"/>
              </w:rPr>
              <w:t>vc-exact_017.gr</w:t>
            </w:r>
          </w:p>
        </w:tc>
        <w:tc>
          <w:tcPr>
            <w:tcW w:w="1134" w:type="dxa"/>
            <w:tcBorders>
              <w:top w:val="nil"/>
              <w:left w:val="nil"/>
              <w:bottom w:val="nil"/>
              <w:right w:val="nil"/>
            </w:tcBorders>
            <w:hideMark/>
          </w:tcPr>
          <w:p w14:paraId="1776B5B4" w14:textId="77777777" w:rsidR="0006695B" w:rsidRPr="009C18CB" w:rsidRDefault="0006695B" w:rsidP="0006695B">
            <w:r w:rsidRPr="009C18CB">
              <w:t>23541</w:t>
            </w:r>
          </w:p>
        </w:tc>
        <w:tc>
          <w:tcPr>
            <w:tcW w:w="1842" w:type="dxa"/>
            <w:tcBorders>
              <w:top w:val="nil"/>
              <w:left w:val="nil"/>
              <w:bottom w:val="nil"/>
              <w:right w:val="nil"/>
            </w:tcBorders>
            <w:hideMark/>
          </w:tcPr>
          <w:p w14:paraId="4025701D" w14:textId="77777777" w:rsidR="0006695B" w:rsidRPr="009C18CB" w:rsidRDefault="0006695B" w:rsidP="0006695B">
            <w:r w:rsidRPr="009C18CB">
              <w:t>TIMEOUT</w:t>
            </w:r>
          </w:p>
        </w:tc>
        <w:tc>
          <w:tcPr>
            <w:tcW w:w="1134" w:type="dxa"/>
            <w:tcBorders>
              <w:top w:val="nil"/>
              <w:left w:val="nil"/>
              <w:bottom w:val="nil"/>
              <w:right w:val="nil"/>
            </w:tcBorders>
            <w:hideMark/>
          </w:tcPr>
          <w:p w14:paraId="774AEB70" w14:textId="77777777" w:rsidR="0006695B" w:rsidRPr="009C18CB" w:rsidRDefault="0006695B" w:rsidP="0006695B">
            <w:r w:rsidRPr="009C18CB">
              <w:t> </w:t>
            </w:r>
          </w:p>
        </w:tc>
      </w:tr>
      <w:tr w:rsidR="0006695B" w:rsidRPr="009C18CB" w14:paraId="7960CDAD" w14:textId="77777777" w:rsidTr="0006695B">
        <w:trPr>
          <w:trHeight w:val="270"/>
        </w:trPr>
        <w:tc>
          <w:tcPr>
            <w:tcW w:w="2689" w:type="dxa"/>
            <w:tcBorders>
              <w:top w:val="nil"/>
              <w:left w:val="nil"/>
              <w:bottom w:val="nil"/>
              <w:right w:val="nil"/>
            </w:tcBorders>
            <w:noWrap/>
            <w:vAlign w:val="bottom"/>
            <w:hideMark/>
          </w:tcPr>
          <w:p w14:paraId="2DA93718" w14:textId="2152E7A2" w:rsidR="0006695B" w:rsidRPr="009C18CB" w:rsidRDefault="0006695B" w:rsidP="0006695B">
            <w:r w:rsidRPr="009C18CB">
              <w:rPr>
                <w:rFonts w:cs="Arial"/>
                <w:sz w:val="20"/>
                <w:szCs w:val="20"/>
              </w:rPr>
              <w:t>vc-exact_021.gr</w:t>
            </w:r>
          </w:p>
        </w:tc>
        <w:tc>
          <w:tcPr>
            <w:tcW w:w="1134" w:type="dxa"/>
            <w:tcBorders>
              <w:top w:val="nil"/>
              <w:left w:val="nil"/>
              <w:bottom w:val="nil"/>
              <w:right w:val="nil"/>
            </w:tcBorders>
            <w:hideMark/>
          </w:tcPr>
          <w:p w14:paraId="4FB36FE1" w14:textId="77777777" w:rsidR="0006695B" w:rsidRPr="009C18CB" w:rsidRDefault="0006695B" w:rsidP="0006695B">
            <w:r w:rsidRPr="009C18CB">
              <w:t>24765</w:t>
            </w:r>
          </w:p>
        </w:tc>
        <w:tc>
          <w:tcPr>
            <w:tcW w:w="1842" w:type="dxa"/>
            <w:tcBorders>
              <w:top w:val="nil"/>
              <w:left w:val="nil"/>
              <w:bottom w:val="nil"/>
              <w:right w:val="nil"/>
            </w:tcBorders>
            <w:hideMark/>
          </w:tcPr>
          <w:p w14:paraId="31D7F49D" w14:textId="77777777" w:rsidR="0006695B" w:rsidRPr="009C18CB" w:rsidRDefault="0006695B" w:rsidP="0006695B">
            <w:r w:rsidRPr="009C18CB">
              <w:t>TIMEOUT</w:t>
            </w:r>
          </w:p>
        </w:tc>
        <w:tc>
          <w:tcPr>
            <w:tcW w:w="1134" w:type="dxa"/>
            <w:tcBorders>
              <w:top w:val="nil"/>
              <w:left w:val="nil"/>
              <w:bottom w:val="nil"/>
              <w:right w:val="nil"/>
            </w:tcBorders>
            <w:hideMark/>
          </w:tcPr>
          <w:p w14:paraId="44CFF7C3" w14:textId="77777777" w:rsidR="0006695B" w:rsidRPr="009C18CB" w:rsidRDefault="0006695B" w:rsidP="0006695B">
            <w:r w:rsidRPr="009C18CB">
              <w:t> </w:t>
            </w:r>
          </w:p>
        </w:tc>
      </w:tr>
      <w:tr w:rsidR="0006695B" w:rsidRPr="009C18CB" w14:paraId="53E8873D" w14:textId="77777777" w:rsidTr="0006695B">
        <w:trPr>
          <w:trHeight w:val="270"/>
        </w:trPr>
        <w:tc>
          <w:tcPr>
            <w:tcW w:w="2689" w:type="dxa"/>
            <w:tcBorders>
              <w:top w:val="nil"/>
              <w:left w:val="nil"/>
              <w:bottom w:val="nil"/>
              <w:right w:val="nil"/>
            </w:tcBorders>
            <w:noWrap/>
            <w:vAlign w:val="bottom"/>
            <w:hideMark/>
          </w:tcPr>
          <w:p w14:paraId="11BF5DE3" w14:textId="2FE42F8C" w:rsidR="0006695B" w:rsidRPr="009C18CB" w:rsidRDefault="0006695B" w:rsidP="0006695B">
            <w:r w:rsidRPr="009C18CB">
              <w:rPr>
                <w:rFonts w:cs="Arial"/>
                <w:sz w:val="20"/>
                <w:szCs w:val="20"/>
              </w:rPr>
              <w:t>vc-exact_023.gr</w:t>
            </w:r>
          </w:p>
        </w:tc>
        <w:tc>
          <w:tcPr>
            <w:tcW w:w="1134" w:type="dxa"/>
            <w:tcBorders>
              <w:top w:val="nil"/>
              <w:left w:val="nil"/>
              <w:bottom w:val="nil"/>
              <w:right w:val="nil"/>
            </w:tcBorders>
            <w:hideMark/>
          </w:tcPr>
          <w:p w14:paraId="758180A3" w14:textId="77777777" w:rsidR="0006695B" w:rsidRPr="009C18CB" w:rsidRDefault="0006695B" w:rsidP="0006695B">
            <w:r w:rsidRPr="009C18CB">
              <w:t>27717</w:t>
            </w:r>
          </w:p>
        </w:tc>
        <w:tc>
          <w:tcPr>
            <w:tcW w:w="1842" w:type="dxa"/>
            <w:tcBorders>
              <w:top w:val="nil"/>
              <w:left w:val="nil"/>
              <w:bottom w:val="nil"/>
              <w:right w:val="nil"/>
            </w:tcBorders>
            <w:hideMark/>
          </w:tcPr>
          <w:p w14:paraId="0430EFBE" w14:textId="77777777" w:rsidR="0006695B" w:rsidRPr="009C18CB" w:rsidRDefault="0006695B" w:rsidP="0006695B">
            <w:r w:rsidRPr="009C18CB">
              <w:t>TIMEOUT</w:t>
            </w:r>
          </w:p>
        </w:tc>
        <w:tc>
          <w:tcPr>
            <w:tcW w:w="1134" w:type="dxa"/>
            <w:tcBorders>
              <w:top w:val="nil"/>
              <w:left w:val="nil"/>
              <w:bottom w:val="nil"/>
              <w:right w:val="nil"/>
            </w:tcBorders>
            <w:hideMark/>
          </w:tcPr>
          <w:p w14:paraId="646A0FAF" w14:textId="77777777" w:rsidR="0006695B" w:rsidRPr="009C18CB" w:rsidRDefault="0006695B" w:rsidP="0006695B">
            <w:r w:rsidRPr="009C18CB">
              <w:t> </w:t>
            </w:r>
          </w:p>
        </w:tc>
      </w:tr>
      <w:tr w:rsidR="0006695B" w:rsidRPr="009C18CB" w14:paraId="30C9FCFB" w14:textId="77777777" w:rsidTr="0006695B">
        <w:trPr>
          <w:trHeight w:val="270"/>
        </w:trPr>
        <w:tc>
          <w:tcPr>
            <w:tcW w:w="2689" w:type="dxa"/>
            <w:tcBorders>
              <w:top w:val="nil"/>
              <w:left w:val="nil"/>
              <w:bottom w:val="nil"/>
              <w:right w:val="nil"/>
            </w:tcBorders>
            <w:noWrap/>
            <w:vAlign w:val="bottom"/>
            <w:hideMark/>
          </w:tcPr>
          <w:p w14:paraId="1A9900C2" w14:textId="1A503789" w:rsidR="0006695B" w:rsidRPr="009C18CB" w:rsidRDefault="0006695B" w:rsidP="0006695B">
            <w:r w:rsidRPr="009C18CB">
              <w:rPr>
                <w:rFonts w:cs="Arial"/>
                <w:sz w:val="20"/>
                <w:szCs w:val="20"/>
              </w:rPr>
              <w:t>vc-exact_025.gr</w:t>
            </w:r>
          </w:p>
        </w:tc>
        <w:tc>
          <w:tcPr>
            <w:tcW w:w="1134" w:type="dxa"/>
            <w:tcBorders>
              <w:top w:val="nil"/>
              <w:left w:val="nil"/>
              <w:bottom w:val="nil"/>
              <w:right w:val="nil"/>
            </w:tcBorders>
            <w:hideMark/>
          </w:tcPr>
          <w:p w14:paraId="7ABEE4E5" w14:textId="77777777" w:rsidR="0006695B" w:rsidRPr="009C18CB" w:rsidRDefault="0006695B" w:rsidP="0006695B">
            <w:r w:rsidRPr="009C18CB">
              <w:t>23194</w:t>
            </w:r>
          </w:p>
        </w:tc>
        <w:tc>
          <w:tcPr>
            <w:tcW w:w="1842" w:type="dxa"/>
            <w:tcBorders>
              <w:top w:val="nil"/>
              <w:left w:val="nil"/>
              <w:bottom w:val="nil"/>
              <w:right w:val="nil"/>
            </w:tcBorders>
            <w:hideMark/>
          </w:tcPr>
          <w:p w14:paraId="08601DE8" w14:textId="77777777" w:rsidR="0006695B" w:rsidRPr="009C18CB" w:rsidRDefault="0006695B" w:rsidP="0006695B">
            <w:r w:rsidRPr="009C18CB">
              <w:t>TIMEOUT</w:t>
            </w:r>
          </w:p>
        </w:tc>
        <w:tc>
          <w:tcPr>
            <w:tcW w:w="1134" w:type="dxa"/>
            <w:tcBorders>
              <w:top w:val="nil"/>
              <w:left w:val="nil"/>
              <w:bottom w:val="nil"/>
              <w:right w:val="nil"/>
            </w:tcBorders>
            <w:hideMark/>
          </w:tcPr>
          <w:p w14:paraId="6A67F25E" w14:textId="77777777" w:rsidR="0006695B" w:rsidRPr="009C18CB" w:rsidRDefault="0006695B" w:rsidP="0006695B">
            <w:r w:rsidRPr="009C18CB">
              <w:t> </w:t>
            </w:r>
          </w:p>
        </w:tc>
      </w:tr>
      <w:tr w:rsidR="0006695B" w:rsidRPr="009C18CB" w14:paraId="3DD29D89" w14:textId="77777777" w:rsidTr="0006695B">
        <w:trPr>
          <w:trHeight w:val="270"/>
        </w:trPr>
        <w:tc>
          <w:tcPr>
            <w:tcW w:w="2689" w:type="dxa"/>
            <w:tcBorders>
              <w:top w:val="nil"/>
              <w:left w:val="nil"/>
              <w:bottom w:val="nil"/>
              <w:right w:val="nil"/>
            </w:tcBorders>
            <w:noWrap/>
            <w:vAlign w:val="bottom"/>
            <w:hideMark/>
          </w:tcPr>
          <w:p w14:paraId="4FFAF430" w14:textId="4FEE1BA5" w:rsidR="0006695B" w:rsidRPr="009C18CB" w:rsidRDefault="0006695B" w:rsidP="0006695B">
            <w:r w:rsidRPr="009C18CB">
              <w:rPr>
                <w:rFonts w:cs="Arial"/>
                <w:sz w:val="20"/>
                <w:szCs w:val="20"/>
              </w:rPr>
              <w:t>vc-exact_027.gr</w:t>
            </w:r>
          </w:p>
        </w:tc>
        <w:tc>
          <w:tcPr>
            <w:tcW w:w="1134" w:type="dxa"/>
            <w:tcBorders>
              <w:top w:val="nil"/>
              <w:left w:val="nil"/>
              <w:bottom w:val="nil"/>
              <w:right w:val="nil"/>
            </w:tcBorders>
            <w:hideMark/>
          </w:tcPr>
          <w:p w14:paraId="6976A875" w14:textId="77777777" w:rsidR="0006695B" w:rsidRPr="009C18CB" w:rsidRDefault="0006695B" w:rsidP="0006695B">
            <w:r w:rsidRPr="009C18CB">
              <w:t>65866</w:t>
            </w:r>
          </w:p>
        </w:tc>
        <w:tc>
          <w:tcPr>
            <w:tcW w:w="1842" w:type="dxa"/>
            <w:tcBorders>
              <w:top w:val="nil"/>
              <w:left w:val="nil"/>
              <w:bottom w:val="nil"/>
              <w:right w:val="nil"/>
            </w:tcBorders>
            <w:hideMark/>
          </w:tcPr>
          <w:p w14:paraId="0829743D" w14:textId="77777777" w:rsidR="0006695B" w:rsidRPr="009C18CB" w:rsidRDefault="0006695B" w:rsidP="0006695B">
            <w:r w:rsidRPr="009C18CB">
              <w:t>TIMEOUT</w:t>
            </w:r>
          </w:p>
        </w:tc>
        <w:tc>
          <w:tcPr>
            <w:tcW w:w="1134" w:type="dxa"/>
            <w:tcBorders>
              <w:top w:val="nil"/>
              <w:left w:val="nil"/>
              <w:bottom w:val="nil"/>
              <w:right w:val="nil"/>
            </w:tcBorders>
            <w:hideMark/>
          </w:tcPr>
          <w:p w14:paraId="395CF292" w14:textId="77777777" w:rsidR="0006695B" w:rsidRPr="009C18CB" w:rsidRDefault="0006695B" w:rsidP="0006695B">
            <w:r w:rsidRPr="009C18CB">
              <w:t> </w:t>
            </w:r>
          </w:p>
        </w:tc>
      </w:tr>
      <w:tr w:rsidR="0006695B" w:rsidRPr="009C18CB" w14:paraId="453C3879" w14:textId="77777777" w:rsidTr="0006695B">
        <w:trPr>
          <w:trHeight w:val="270"/>
        </w:trPr>
        <w:tc>
          <w:tcPr>
            <w:tcW w:w="2689" w:type="dxa"/>
            <w:tcBorders>
              <w:top w:val="nil"/>
              <w:left w:val="nil"/>
              <w:bottom w:val="nil"/>
              <w:right w:val="nil"/>
            </w:tcBorders>
            <w:noWrap/>
            <w:vAlign w:val="bottom"/>
            <w:hideMark/>
          </w:tcPr>
          <w:p w14:paraId="53F26A15" w14:textId="3BFB6A89" w:rsidR="0006695B" w:rsidRPr="009C18CB" w:rsidRDefault="0006695B" w:rsidP="0006695B">
            <w:r w:rsidRPr="009C18CB">
              <w:rPr>
                <w:rFonts w:cs="Arial"/>
                <w:sz w:val="20"/>
                <w:szCs w:val="20"/>
              </w:rPr>
              <w:t>vc-exact_029.gr</w:t>
            </w:r>
          </w:p>
        </w:tc>
        <w:tc>
          <w:tcPr>
            <w:tcW w:w="1134" w:type="dxa"/>
            <w:tcBorders>
              <w:top w:val="nil"/>
              <w:left w:val="nil"/>
              <w:bottom w:val="nil"/>
              <w:right w:val="nil"/>
            </w:tcBorders>
            <w:hideMark/>
          </w:tcPr>
          <w:p w14:paraId="15DC9540" w14:textId="77777777" w:rsidR="0006695B" w:rsidRPr="009C18CB" w:rsidRDefault="0006695B" w:rsidP="0006695B">
            <w:r w:rsidRPr="009C18CB">
              <w:t>13431</w:t>
            </w:r>
          </w:p>
        </w:tc>
        <w:tc>
          <w:tcPr>
            <w:tcW w:w="1842" w:type="dxa"/>
            <w:tcBorders>
              <w:top w:val="nil"/>
              <w:left w:val="nil"/>
              <w:bottom w:val="nil"/>
              <w:right w:val="nil"/>
            </w:tcBorders>
            <w:hideMark/>
          </w:tcPr>
          <w:p w14:paraId="4A568820" w14:textId="77777777" w:rsidR="0006695B" w:rsidRPr="009C18CB" w:rsidRDefault="0006695B" w:rsidP="0006695B">
            <w:r w:rsidRPr="009C18CB">
              <w:t>TIMEOUT</w:t>
            </w:r>
          </w:p>
        </w:tc>
        <w:tc>
          <w:tcPr>
            <w:tcW w:w="1134" w:type="dxa"/>
            <w:tcBorders>
              <w:top w:val="nil"/>
              <w:left w:val="nil"/>
              <w:bottom w:val="nil"/>
              <w:right w:val="nil"/>
            </w:tcBorders>
            <w:hideMark/>
          </w:tcPr>
          <w:p w14:paraId="74B0FF3A" w14:textId="77777777" w:rsidR="0006695B" w:rsidRPr="009C18CB" w:rsidRDefault="0006695B" w:rsidP="0006695B">
            <w:r w:rsidRPr="009C18CB">
              <w:t> </w:t>
            </w:r>
          </w:p>
        </w:tc>
      </w:tr>
      <w:tr w:rsidR="0006695B" w:rsidRPr="009C18CB" w14:paraId="657A6B85" w14:textId="77777777" w:rsidTr="0006695B">
        <w:trPr>
          <w:trHeight w:val="270"/>
        </w:trPr>
        <w:tc>
          <w:tcPr>
            <w:tcW w:w="2689" w:type="dxa"/>
            <w:tcBorders>
              <w:top w:val="nil"/>
              <w:left w:val="nil"/>
              <w:bottom w:val="nil"/>
              <w:right w:val="nil"/>
            </w:tcBorders>
            <w:noWrap/>
            <w:vAlign w:val="bottom"/>
            <w:hideMark/>
          </w:tcPr>
          <w:p w14:paraId="324F6315" w14:textId="372D1F84" w:rsidR="0006695B" w:rsidRPr="009C18CB" w:rsidRDefault="0006695B" w:rsidP="0006695B">
            <w:r w:rsidRPr="009C18CB">
              <w:rPr>
                <w:rFonts w:cs="Arial"/>
                <w:sz w:val="20"/>
                <w:szCs w:val="20"/>
              </w:rPr>
              <w:t>vc-exact_039.gr</w:t>
            </w:r>
          </w:p>
        </w:tc>
        <w:tc>
          <w:tcPr>
            <w:tcW w:w="1134" w:type="dxa"/>
            <w:tcBorders>
              <w:top w:val="nil"/>
              <w:left w:val="nil"/>
              <w:bottom w:val="nil"/>
              <w:right w:val="nil"/>
            </w:tcBorders>
            <w:hideMark/>
          </w:tcPr>
          <w:p w14:paraId="2A98F066" w14:textId="77777777" w:rsidR="0006695B" w:rsidRPr="009C18CB" w:rsidRDefault="0006695B" w:rsidP="0006695B">
            <w:r w:rsidRPr="009C18CB">
              <w:t>6795</w:t>
            </w:r>
          </w:p>
        </w:tc>
        <w:tc>
          <w:tcPr>
            <w:tcW w:w="1842" w:type="dxa"/>
            <w:tcBorders>
              <w:top w:val="nil"/>
              <w:left w:val="nil"/>
              <w:bottom w:val="nil"/>
              <w:right w:val="nil"/>
            </w:tcBorders>
            <w:hideMark/>
          </w:tcPr>
          <w:p w14:paraId="484B55BE" w14:textId="77777777" w:rsidR="0006695B" w:rsidRPr="009C18CB" w:rsidRDefault="0006695B" w:rsidP="0006695B">
            <w:r w:rsidRPr="009C18CB">
              <w:t>TIMEOUT</w:t>
            </w:r>
          </w:p>
        </w:tc>
        <w:tc>
          <w:tcPr>
            <w:tcW w:w="1134" w:type="dxa"/>
            <w:tcBorders>
              <w:top w:val="nil"/>
              <w:left w:val="nil"/>
              <w:bottom w:val="nil"/>
              <w:right w:val="nil"/>
            </w:tcBorders>
            <w:hideMark/>
          </w:tcPr>
          <w:p w14:paraId="0D2527F4" w14:textId="77777777" w:rsidR="0006695B" w:rsidRPr="009C18CB" w:rsidRDefault="0006695B" w:rsidP="0006695B">
            <w:r w:rsidRPr="009C18CB">
              <w:t> </w:t>
            </w:r>
          </w:p>
        </w:tc>
      </w:tr>
      <w:tr w:rsidR="0006695B" w:rsidRPr="009C18CB" w14:paraId="4A865045" w14:textId="77777777" w:rsidTr="0006695B">
        <w:trPr>
          <w:trHeight w:val="270"/>
        </w:trPr>
        <w:tc>
          <w:tcPr>
            <w:tcW w:w="2689" w:type="dxa"/>
            <w:tcBorders>
              <w:top w:val="nil"/>
              <w:left w:val="nil"/>
              <w:bottom w:val="nil"/>
              <w:right w:val="nil"/>
            </w:tcBorders>
            <w:noWrap/>
            <w:vAlign w:val="bottom"/>
            <w:hideMark/>
          </w:tcPr>
          <w:p w14:paraId="247BA9C8" w14:textId="10395D0F" w:rsidR="0006695B" w:rsidRPr="009C18CB" w:rsidRDefault="0006695B" w:rsidP="0006695B">
            <w:r w:rsidRPr="009C18CB">
              <w:rPr>
                <w:rFonts w:cs="Arial"/>
                <w:sz w:val="20"/>
                <w:szCs w:val="20"/>
              </w:rPr>
              <w:t>vc-exact_047.gr</w:t>
            </w:r>
          </w:p>
        </w:tc>
        <w:tc>
          <w:tcPr>
            <w:tcW w:w="1134" w:type="dxa"/>
            <w:tcBorders>
              <w:top w:val="nil"/>
              <w:left w:val="nil"/>
              <w:bottom w:val="nil"/>
              <w:right w:val="nil"/>
            </w:tcBorders>
            <w:hideMark/>
          </w:tcPr>
          <w:p w14:paraId="372D16AD" w14:textId="77777777" w:rsidR="0006695B" w:rsidRPr="009C18CB" w:rsidRDefault="0006695B" w:rsidP="0006695B">
            <w:r w:rsidRPr="009C18CB">
              <w:t>200</w:t>
            </w:r>
          </w:p>
        </w:tc>
        <w:tc>
          <w:tcPr>
            <w:tcW w:w="1842" w:type="dxa"/>
            <w:tcBorders>
              <w:top w:val="nil"/>
              <w:left w:val="nil"/>
              <w:bottom w:val="nil"/>
              <w:right w:val="nil"/>
            </w:tcBorders>
            <w:hideMark/>
          </w:tcPr>
          <w:p w14:paraId="57CBCD74" w14:textId="77777777" w:rsidR="0006695B" w:rsidRPr="009C18CB" w:rsidRDefault="0006695B" w:rsidP="0006695B">
            <w:r w:rsidRPr="009C18CB">
              <w:t>TIMEOUT</w:t>
            </w:r>
          </w:p>
        </w:tc>
        <w:tc>
          <w:tcPr>
            <w:tcW w:w="1134" w:type="dxa"/>
            <w:tcBorders>
              <w:top w:val="nil"/>
              <w:left w:val="nil"/>
              <w:bottom w:val="nil"/>
              <w:right w:val="nil"/>
            </w:tcBorders>
            <w:hideMark/>
          </w:tcPr>
          <w:p w14:paraId="4095B67A" w14:textId="77777777" w:rsidR="0006695B" w:rsidRPr="009C18CB" w:rsidRDefault="0006695B" w:rsidP="0006695B">
            <w:r w:rsidRPr="009C18CB">
              <w:t> </w:t>
            </w:r>
          </w:p>
        </w:tc>
      </w:tr>
      <w:tr w:rsidR="0006695B" w:rsidRPr="009C18CB" w14:paraId="4583A7D9" w14:textId="77777777" w:rsidTr="0006695B">
        <w:trPr>
          <w:trHeight w:val="270"/>
        </w:trPr>
        <w:tc>
          <w:tcPr>
            <w:tcW w:w="2689" w:type="dxa"/>
            <w:tcBorders>
              <w:top w:val="nil"/>
              <w:left w:val="nil"/>
              <w:bottom w:val="nil"/>
              <w:right w:val="nil"/>
            </w:tcBorders>
            <w:noWrap/>
            <w:vAlign w:val="bottom"/>
            <w:hideMark/>
          </w:tcPr>
          <w:p w14:paraId="1DC23AC4" w14:textId="25031951" w:rsidR="0006695B" w:rsidRPr="009C18CB" w:rsidRDefault="0006695B" w:rsidP="0006695B">
            <w:r w:rsidRPr="009C18CB">
              <w:rPr>
                <w:rFonts w:cs="Arial"/>
                <w:sz w:val="20"/>
                <w:szCs w:val="20"/>
              </w:rPr>
              <w:t>vc-exact_055.gr</w:t>
            </w:r>
          </w:p>
        </w:tc>
        <w:tc>
          <w:tcPr>
            <w:tcW w:w="1134" w:type="dxa"/>
            <w:tcBorders>
              <w:top w:val="nil"/>
              <w:left w:val="nil"/>
              <w:bottom w:val="nil"/>
              <w:right w:val="nil"/>
            </w:tcBorders>
            <w:hideMark/>
          </w:tcPr>
          <w:p w14:paraId="3F55208F" w14:textId="77777777" w:rsidR="0006695B" w:rsidRPr="009C18CB" w:rsidRDefault="0006695B" w:rsidP="0006695B">
            <w:r w:rsidRPr="009C18CB">
              <w:t>200</w:t>
            </w:r>
          </w:p>
        </w:tc>
        <w:tc>
          <w:tcPr>
            <w:tcW w:w="1842" w:type="dxa"/>
            <w:tcBorders>
              <w:top w:val="nil"/>
              <w:left w:val="nil"/>
              <w:bottom w:val="nil"/>
              <w:right w:val="nil"/>
            </w:tcBorders>
            <w:hideMark/>
          </w:tcPr>
          <w:p w14:paraId="3FCEDFFF" w14:textId="77777777" w:rsidR="0006695B" w:rsidRPr="009C18CB" w:rsidRDefault="0006695B" w:rsidP="0006695B">
            <w:r w:rsidRPr="009C18CB">
              <w:t>TIMEOUT</w:t>
            </w:r>
          </w:p>
        </w:tc>
        <w:tc>
          <w:tcPr>
            <w:tcW w:w="1134" w:type="dxa"/>
            <w:tcBorders>
              <w:top w:val="nil"/>
              <w:left w:val="nil"/>
              <w:bottom w:val="nil"/>
              <w:right w:val="nil"/>
            </w:tcBorders>
            <w:hideMark/>
          </w:tcPr>
          <w:p w14:paraId="7E740F80" w14:textId="77777777" w:rsidR="0006695B" w:rsidRPr="009C18CB" w:rsidRDefault="0006695B" w:rsidP="0006695B">
            <w:r w:rsidRPr="009C18CB">
              <w:t> </w:t>
            </w:r>
          </w:p>
        </w:tc>
      </w:tr>
      <w:tr w:rsidR="0006695B" w:rsidRPr="009C18CB" w14:paraId="36B31E58" w14:textId="77777777" w:rsidTr="0006695B">
        <w:trPr>
          <w:trHeight w:val="270"/>
        </w:trPr>
        <w:tc>
          <w:tcPr>
            <w:tcW w:w="2689" w:type="dxa"/>
            <w:tcBorders>
              <w:top w:val="nil"/>
              <w:left w:val="nil"/>
              <w:bottom w:val="nil"/>
              <w:right w:val="nil"/>
            </w:tcBorders>
            <w:noWrap/>
            <w:vAlign w:val="bottom"/>
            <w:hideMark/>
          </w:tcPr>
          <w:p w14:paraId="66CAFD88" w14:textId="2801535C" w:rsidR="0006695B" w:rsidRPr="009C18CB" w:rsidRDefault="0006695B" w:rsidP="0006695B">
            <w:r w:rsidRPr="009C18CB">
              <w:rPr>
                <w:rFonts w:cs="Arial"/>
                <w:sz w:val="20"/>
                <w:szCs w:val="20"/>
              </w:rPr>
              <w:t>vc-exact_079.gr</w:t>
            </w:r>
          </w:p>
        </w:tc>
        <w:tc>
          <w:tcPr>
            <w:tcW w:w="1134" w:type="dxa"/>
            <w:tcBorders>
              <w:top w:val="nil"/>
              <w:left w:val="nil"/>
              <w:bottom w:val="nil"/>
              <w:right w:val="nil"/>
            </w:tcBorders>
            <w:hideMark/>
          </w:tcPr>
          <w:p w14:paraId="146D321C" w14:textId="77777777" w:rsidR="0006695B" w:rsidRPr="009C18CB" w:rsidRDefault="0006695B" w:rsidP="0006695B">
            <w:r w:rsidRPr="009C18CB">
              <w:t>26300</w:t>
            </w:r>
          </w:p>
        </w:tc>
        <w:tc>
          <w:tcPr>
            <w:tcW w:w="1842" w:type="dxa"/>
            <w:tcBorders>
              <w:top w:val="nil"/>
              <w:left w:val="nil"/>
              <w:bottom w:val="nil"/>
              <w:right w:val="nil"/>
            </w:tcBorders>
            <w:hideMark/>
          </w:tcPr>
          <w:p w14:paraId="3C281EA2" w14:textId="77777777" w:rsidR="0006695B" w:rsidRPr="009C18CB" w:rsidRDefault="0006695B" w:rsidP="0006695B">
            <w:r w:rsidRPr="009C18CB">
              <w:t>TIMEOUT</w:t>
            </w:r>
          </w:p>
        </w:tc>
        <w:tc>
          <w:tcPr>
            <w:tcW w:w="1134" w:type="dxa"/>
            <w:tcBorders>
              <w:top w:val="nil"/>
              <w:left w:val="nil"/>
              <w:bottom w:val="nil"/>
              <w:right w:val="nil"/>
            </w:tcBorders>
            <w:hideMark/>
          </w:tcPr>
          <w:p w14:paraId="6A2C0B1C" w14:textId="77777777" w:rsidR="0006695B" w:rsidRPr="009C18CB" w:rsidRDefault="0006695B" w:rsidP="0006695B">
            <w:r w:rsidRPr="009C18CB">
              <w:t> </w:t>
            </w:r>
          </w:p>
        </w:tc>
      </w:tr>
      <w:tr w:rsidR="0006695B" w:rsidRPr="009C18CB" w14:paraId="334CC8A5" w14:textId="77777777" w:rsidTr="0006695B">
        <w:trPr>
          <w:trHeight w:val="270"/>
        </w:trPr>
        <w:tc>
          <w:tcPr>
            <w:tcW w:w="2689" w:type="dxa"/>
            <w:tcBorders>
              <w:top w:val="nil"/>
              <w:left w:val="nil"/>
              <w:bottom w:val="nil"/>
              <w:right w:val="nil"/>
            </w:tcBorders>
            <w:noWrap/>
            <w:vAlign w:val="bottom"/>
            <w:hideMark/>
          </w:tcPr>
          <w:p w14:paraId="109FE266" w14:textId="3710E2FC" w:rsidR="0006695B" w:rsidRPr="009C18CB" w:rsidRDefault="0006695B" w:rsidP="0006695B">
            <w:r w:rsidRPr="009C18CB">
              <w:rPr>
                <w:rFonts w:cs="Arial"/>
                <w:sz w:val="20"/>
                <w:szCs w:val="20"/>
              </w:rPr>
              <w:t>vc-exact_087.gr</w:t>
            </w:r>
          </w:p>
        </w:tc>
        <w:tc>
          <w:tcPr>
            <w:tcW w:w="1134" w:type="dxa"/>
            <w:tcBorders>
              <w:top w:val="nil"/>
              <w:left w:val="nil"/>
              <w:bottom w:val="nil"/>
              <w:right w:val="nil"/>
            </w:tcBorders>
            <w:hideMark/>
          </w:tcPr>
          <w:p w14:paraId="60BD2105" w14:textId="77777777" w:rsidR="0006695B" w:rsidRPr="009C18CB" w:rsidRDefault="0006695B" w:rsidP="0006695B">
            <w:r w:rsidRPr="009C18CB">
              <w:t>13590</w:t>
            </w:r>
          </w:p>
        </w:tc>
        <w:tc>
          <w:tcPr>
            <w:tcW w:w="1842" w:type="dxa"/>
            <w:tcBorders>
              <w:top w:val="nil"/>
              <w:left w:val="nil"/>
              <w:bottom w:val="nil"/>
              <w:right w:val="nil"/>
            </w:tcBorders>
            <w:hideMark/>
          </w:tcPr>
          <w:p w14:paraId="52A89EF9" w14:textId="77777777" w:rsidR="0006695B" w:rsidRPr="009C18CB" w:rsidRDefault="0006695B" w:rsidP="0006695B">
            <w:r w:rsidRPr="009C18CB">
              <w:t>TIMEOUT</w:t>
            </w:r>
          </w:p>
        </w:tc>
        <w:tc>
          <w:tcPr>
            <w:tcW w:w="1134" w:type="dxa"/>
            <w:tcBorders>
              <w:top w:val="nil"/>
              <w:left w:val="nil"/>
              <w:bottom w:val="nil"/>
              <w:right w:val="nil"/>
            </w:tcBorders>
            <w:hideMark/>
          </w:tcPr>
          <w:p w14:paraId="29E78E59" w14:textId="77777777" w:rsidR="0006695B" w:rsidRPr="009C18CB" w:rsidRDefault="0006695B" w:rsidP="0006695B">
            <w:r w:rsidRPr="009C18CB">
              <w:t> </w:t>
            </w:r>
          </w:p>
        </w:tc>
      </w:tr>
      <w:tr w:rsidR="0006695B" w:rsidRPr="009C18CB" w14:paraId="700E5BA6" w14:textId="77777777" w:rsidTr="0006695B">
        <w:trPr>
          <w:trHeight w:val="270"/>
        </w:trPr>
        <w:tc>
          <w:tcPr>
            <w:tcW w:w="2689" w:type="dxa"/>
            <w:tcBorders>
              <w:top w:val="nil"/>
              <w:left w:val="nil"/>
              <w:bottom w:val="nil"/>
              <w:right w:val="nil"/>
            </w:tcBorders>
            <w:noWrap/>
            <w:vAlign w:val="bottom"/>
            <w:hideMark/>
          </w:tcPr>
          <w:p w14:paraId="23BA3364" w14:textId="4D30AD71" w:rsidR="0006695B" w:rsidRPr="009C18CB" w:rsidRDefault="0006695B" w:rsidP="0006695B">
            <w:r w:rsidRPr="009C18CB">
              <w:rPr>
                <w:rFonts w:cs="Arial"/>
                <w:sz w:val="20"/>
                <w:szCs w:val="20"/>
              </w:rPr>
              <w:t>vc-exact_089.gr</w:t>
            </w:r>
          </w:p>
        </w:tc>
        <w:tc>
          <w:tcPr>
            <w:tcW w:w="1134" w:type="dxa"/>
            <w:tcBorders>
              <w:top w:val="nil"/>
              <w:left w:val="nil"/>
              <w:bottom w:val="nil"/>
              <w:right w:val="nil"/>
            </w:tcBorders>
            <w:hideMark/>
          </w:tcPr>
          <w:p w14:paraId="395247D0" w14:textId="77777777" w:rsidR="0006695B" w:rsidRPr="009C18CB" w:rsidRDefault="0006695B" w:rsidP="0006695B">
            <w:r w:rsidRPr="009C18CB">
              <w:t>57316</w:t>
            </w:r>
          </w:p>
        </w:tc>
        <w:tc>
          <w:tcPr>
            <w:tcW w:w="1842" w:type="dxa"/>
            <w:tcBorders>
              <w:top w:val="nil"/>
              <w:left w:val="nil"/>
              <w:bottom w:val="nil"/>
              <w:right w:val="nil"/>
            </w:tcBorders>
            <w:hideMark/>
          </w:tcPr>
          <w:p w14:paraId="2499D127" w14:textId="77777777" w:rsidR="0006695B" w:rsidRPr="009C18CB" w:rsidRDefault="0006695B" w:rsidP="0006695B">
            <w:r w:rsidRPr="009C18CB">
              <w:t>TIMEOUT</w:t>
            </w:r>
          </w:p>
        </w:tc>
        <w:tc>
          <w:tcPr>
            <w:tcW w:w="1134" w:type="dxa"/>
            <w:tcBorders>
              <w:top w:val="nil"/>
              <w:left w:val="nil"/>
              <w:bottom w:val="nil"/>
              <w:right w:val="nil"/>
            </w:tcBorders>
            <w:hideMark/>
          </w:tcPr>
          <w:p w14:paraId="3BF98FCC" w14:textId="77777777" w:rsidR="0006695B" w:rsidRPr="009C18CB" w:rsidRDefault="0006695B" w:rsidP="0006695B">
            <w:r w:rsidRPr="009C18CB">
              <w:t> </w:t>
            </w:r>
          </w:p>
        </w:tc>
      </w:tr>
      <w:tr w:rsidR="0006695B" w:rsidRPr="009C18CB" w14:paraId="67D9DA61" w14:textId="77777777" w:rsidTr="0006695B">
        <w:trPr>
          <w:trHeight w:val="270"/>
        </w:trPr>
        <w:tc>
          <w:tcPr>
            <w:tcW w:w="2689" w:type="dxa"/>
            <w:tcBorders>
              <w:top w:val="nil"/>
              <w:left w:val="nil"/>
              <w:bottom w:val="nil"/>
              <w:right w:val="nil"/>
            </w:tcBorders>
            <w:noWrap/>
            <w:vAlign w:val="bottom"/>
            <w:hideMark/>
          </w:tcPr>
          <w:p w14:paraId="71DEE7A3" w14:textId="01C3756C" w:rsidR="0006695B" w:rsidRPr="009C18CB" w:rsidRDefault="0006695B" w:rsidP="0006695B">
            <w:r w:rsidRPr="009C18CB">
              <w:rPr>
                <w:rFonts w:cs="Arial"/>
                <w:sz w:val="20"/>
                <w:szCs w:val="20"/>
              </w:rPr>
              <w:t>vc-exact_095.gr</w:t>
            </w:r>
          </w:p>
        </w:tc>
        <w:tc>
          <w:tcPr>
            <w:tcW w:w="1134" w:type="dxa"/>
            <w:tcBorders>
              <w:top w:val="nil"/>
              <w:left w:val="nil"/>
              <w:bottom w:val="nil"/>
              <w:right w:val="nil"/>
            </w:tcBorders>
            <w:hideMark/>
          </w:tcPr>
          <w:p w14:paraId="0F694DA1" w14:textId="77777777" w:rsidR="0006695B" w:rsidRPr="009C18CB" w:rsidRDefault="0006695B" w:rsidP="0006695B">
            <w:r w:rsidRPr="009C18CB">
              <w:t>15783</w:t>
            </w:r>
          </w:p>
        </w:tc>
        <w:tc>
          <w:tcPr>
            <w:tcW w:w="1842" w:type="dxa"/>
            <w:tcBorders>
              <w:top w:val="nil"/>
              <w:left w:val="nil"/>
              <w:bottom w:val="nil"/>
              <w:right w:val="nil"/>
            </w:tcBorders>
            <w:hideMark/>
          </w:tcPr>
          <w:p w14:paraId="55D3E53D" w14:textId="77777777" w:rsidR="0006695B" w:rsidRPr="009C18CB" w:rsidRDefault="0006695B" w:rsidP="0006695B">
            <w:r w:rsidRPr="009C18CB">
              <w:t>TIMEOUT</w:t>
            </w:r>
          </w:p>
        </w:tc>
        <w:tc>
          <w:tcPr>
            <w:tcW w:w="1134" w:type="dxa"/>
            <w:tcBorders>
              <w:top w:val="nil"/>
              <w:left w:val="nil"/>
              <w:bottom w:val="nil"/>
              <w:right w:val="nil"/>
            </w:tcBorders>
            <w:hideMark/>
          </w:tcPr>
          <w:p w14:paraId="3D0E4780" w14:textId="77777777" w:rsidR="0006695B" w:rsidRPr="009C18CB" w:rsidRDefault="0006695B" w:rsidP="0006695B">
            <w:r w:rsidRPr="009C18CB">
              <w:t> </w:t>
            </w:r>
          </w:p>
        </w:tc>
      </w:tr>
      <w:tr w:rsidR="0006695B" w:rsidRPr="009C18CB" w14:paraId="4AE711C1" w14:textId="77777777" w:rsidTr="0006695B">
        <w:trPr>
          <w:trHeight w:val="270"/>
        </w:trPr>
        <w:tc>
          <w:tcPr>
            <w:tcW w:w="2689" w:type="dxa"/>
            <w:tcBorders>
              <w:top w:val="nil"/>
              <w:left w:val="nil"/>
              <w:bottom w:val="nil"/>
              <w:right w:val="nil"/>
            </w:tcBorders>
            <w:noWrap/>
            <w:vAlign w:val="bottom"/>
            <w:hideMark/>
          </w:tcPr>
          <w:p w14:paraId="2B9BB61F" w14:textId="3923EDA1" w:rsidR="0006695B" w:rsidRPr="009C18CB" w:rsidRDefault="0006695B" w:rsidP="0006695B">
            <w:r w:rsidRPr="009C18CB">
              <w:rPr>
                <w:rFonts w:cs="Arial"/>
                <w:sz w:val="20"/>
                <w:szCs w:val="20"/>
              </w:rPr>
              <w:t>vc-exact_097.gr</w:t>
            </w:r>
          </w:p>
        </w:tc>
        <w:tc>
          <w:tcPr>
            <w:tcW w:w="1134" w:type="dxa"/>
            <w:tcBorders>
              <w:top w:val="nil"/>
              <w:left w:val="nil"/>
              <w:bottom w:val="nil"/>
              <w:right w:val="nil"/>
            </w:tcBorders>
            <w:hideMark/>
          </w:tcPr>
          <w:p w14:paraId="0FA698E8" w14:textId="77777777" w:rsidR="0006695B" w:rsidRPr="009C18CB" w:rsidRDefault="0006695B" w:rsidP="0006695B">
            <w:r w:rsidRPr="009C18CB">
              <w:t>18096</w:t>
            </w:r>
          </w:p>
        </w:tc>
        <w:tc>
          <w:tcPr>
            <w:tcW w:w="1842" w:type="dxa"/>
            <w:tcBorders>
              <w:top w:val="nil"/>
              <w:left w:val="nil"/>
              <w:bottom w:val="nil"/>
              <w:right w:val="nil"/>
            </w:tcBorders>
            <w:hideMark/>
          </w:tcPr>
          <w:p w14:paraId="0544C75D" w14:textId="77777777" w:rsidR="0006695B" w:rsidRPr="009C18CB" w:rsidRDefault="0006695B" w:rsidP="0006695B">
            <w:r w:rsidRPr="009C18CB">
              <w:t>TIMEOUT</w:t>
            </w:r>
          </w:p>
        </w:tc>
        <w:tc>
          <w:tcPr>
            <w:tcW w:w="1134" w:type="dxa"/>
            <w:tcBorders>
              <w:top w:val="nil"/>
              <w:left w:val="nil"/>
              <w:bottom w:val="nil"/>
              <w:right w:val="nil"/>
            </w:tcBorders>
            <w:hideMark/>
          </w:tcPr>
          <w:p w14:paraId="3AA0EE69" w14:textId="77777777" w:rsidR="0006695B" w:rsidRPr="009C18CB" w:rsidRDefault="0006695B" w:rsidP="0006695B">
            <w:r w:rsidRPr="009C18CB">
              <w:t> </w:t>
            </w:r>
          </w:p>
        </w:tc>
      </w:tr>
      <w:tr w:rsidR="0006695B" w:rsidRPr="009C18CB" w14:paraId="4A193D19" w14:textId="77777777" w:rsidTr="0006695B">
        <w:trPr>
          <w:trHeight w:val="270"/>
        </w:trPr>
        <w:tc>
          <w:tcPr>
            <w:tcW w:w="2689" w:type="dxa"/>
            <w:tcBorders>
              <w:top w:val="nil"/>
              <w:left w:val="nil"/>
              <w:bottom w:val="nil"/>
              <w:right w:val="nil"/>
            </w:tcBorders>
            <w:noWrap/>
            <w:vAlign w:val="bottom"/>
            <w:hideMark/>
          </w:tcPr>
          <w:p w14:paraId="1DA0EA43" w14:textId="28A4A847" w:rsidR="0006695B" w:rsidRPr="009C18CB" w:rsidRDefault="0006695B" w:rsidP="0006695B">
            <w:r w:rsidRPr="009C18CB">
              <w:rPr>
                <w:rFonts w:cs="Arial"/>
                <w:sz w:val="20"/>
                <w:szCs w:val="20"/>
              </w:rPr>
              <w:t>vc-exact_099.gr</w:t>
            </w:r>
          </w:p>
        </w:tc>
        <w:tc>
          <w:tcPr>
            <w:tcW w:w="1134" w:type="dxa"/>
            <w:tcBorders>
              <w:top w:val="nil"/>
              <w:left w:val="nil"/>
              <w:bottom w:val="nil"/>
              <w:right w:val="nil"/>
            </w:tcBorders>
            <w:hideMark/>
          </w:tcPr>
          <w:p w14:paraId="4147DB51" w14:textId="77777777" w:rsidR="0006695B" w:rsidRPr="009C18CB" w:rsidRDefault="0006695B" w:rsidP="0006695B">
            <w:r w:rsidRPr="009C18CB">
              <w:t>26300</w:t>
            </w:r>
          </w:p>
        </w:tc>
        <w:tc>
          <w:tcPr>
            <w:tcW w:w="1842" w:type="dxa"/>
            <w:tcBorders>
              <w:top w:val="nil"/>
              <w:left w:val="nil"/>
              <w:bottom w:val="nil"/>
              <w:right w:val="nil"/>
            </w:tcBorders>
            <w:hideMark/>
          </w:tcPr>
          <w:p w14:paraId="7CB57722" w14:textId="77777777" w:rsidR="0006695B" w:rsidRPr="009C18CB" w:rsidRDefault="0006695B" w:rsidP="0006695B">
            <w:r w:rsidRPr="009C18CB">
              <w:t>TIMEOUT</w:t>
            </w:r>
          </w:p>
        </w:tc>
        <w:tc>
          <w:tcPr>
            <w:tcW w:w="1134" w:type="dxa"/>
            <w:tcBorders>
              <w:top w:val="nil"/>
              <w:left w:val="nil"/>
              <w:bottom w:val="nil"/>
              <w:right w:val="nil"/>
            </w:tcBorders>
            <w:hideMark/>
          </w:tcPr>
          <w:p w14:paraId="58A842D8" w14:textId="77777777" w:rsidR="0006695B" w:rsidRPr="009C18CB" w:rsidRDefault="0006695B" w:rsidP="0006695B">
            <w:r w:rsidRPr="009C18CB">
              <w:t> </w:t>
            </w:r>
          </w:p>
        </w:tc>
      </w:tr>
      <w:tr w:rsidR="0006695B" w:rsidRPr="009C18CB" w14:paraId="71D92EBE" w14:textId="77777777" w:rsidTr="0006695B">
        <w:trPr>
          <w:trHeight w:val="270"/>
        </w:trPr>
        <w:tc>
          <w:tcPr>
            <w:tcW w:w="2689" w:type="dxa"/>
            <w:tcBorders>
              <w:top w:val="nil"/>
              <w:left w:val="nil"/>
              <w:bottom w:val="nil"/>
              <w:right w:val="nil"/>
            </w:tcBorders>
            <w:noWrap/>
            <w:vAlign w:val="bottom"/>
            <w:hideMark/>
          </w:tcPr>
          <w:p w14:paraId="4549BFC0" w14:textId="3F8E74E8" w:rsidR="0006695B" w:rsidRPr="009C18CB" w:rsidRDefault="0006695B" w:rsidP="0006695B">
            <w:r w:rsidRPr="009C18CB">
              <w:rPr>
                <w:rFonts w:cs="Arial"/>
                <w:sz w:val="20"/>
                <w:szCs w:val="20"/>
              </w:rPr>
              <w:t>vc-exact_101.gr</w:t>
            </w:r>
          </w:p>
        </w:tc>
        <w:tc>
          <w:tcPr>
            <w:tcW w:w="1134" w:type="dxa"/>
            <w:tcBorders>
              <w:top w:val="nil"/>
              <w:left w:val="nil"/>
              <w:bottom w:val="nil"/>
              <w:right w:val="nil"/>
            </w:tcBorders>
            <w:hideMark/>
          </w:tcPr>
          <w:p w14:paraId="394DF028" w14:textId="77777777" w:rsidR="0006695B" w:rsidRPr="009C18CB" w:rsidRDefault="0006695B" w:rsidP="0006695B">
            <w:r w:rsidRPr="009C18CB">
              <w:t>26300</w:t>
            </w:r>
          </w:p>
        </w:tc>
        <w:tc>
          <w:tcPr>
            <w:tcW w:w="1842" w:type="dxa"/>
            <w:tcBorders>
              <w:top w:val="nil"/>
              <w:left w:val="nil"/>
              <w:bottom w:val="nil"/>
              <w:right w:val="nil"/>
            </w:tcBorders>
            <w:hideMark/>
          </w:tcPr>
          <w:p w14:paraId="7E030C57" w14:textId="77777777" w:rsidR="0006695B" w:rsidRPr="009C18CB" w:rsidRDefault="0006695B" w:rsidP="0006695B">
            <w:r w:rsidRPr="009C18CB">
              <w:t>TIMEOUT</w:t>
            </w:r>
          </w:p>
        </w:tc>
        <w:tc>
          <w:tcPr>
            <w:tcW w:w="1134" w:type="dxa"/>
            <w:tcBorders>
              <w:top w:val="nil"/>
              <w:left w:val="nil"/>
              <w:bottom w:val="nil"/>
              <w:right w:val="nil"/>
            </w:tcBorders>
            <w:hideMark/>
          </w:tcPr>
          <w:p w14:paraId="55FD4F54" w14:textId="77777777" w:rsidR="0006695B" w:rsidRPr="009C18CB" w:rsidRDefault="0006695B" w:rsidP="0006695B">
            <w:r w:rsidRPr="009C18CB">
              <w:t> </w:t>
            </w:r>
          </w:p>
        </w:tc>
      </w:tr>
      <w:tr w:rsidR="0006695B" w:rsidRPr="009C18CB" w14:paraId="5F82DE6F" w14:textId="77777777" w:rsidTr="0006695B">
        <w:trPr>
          <w:trHeight w:val="270"/>
        </w:trPr>
        <w:tc>
          <w:tcPr>
            <w:tcW w:w="2689" w:type="dxa"/>
            <w:tcBorders>
              <w:top w:val="nil"/>
              <w:left w:val="nil"/>
              <w:bottom w:val="nil"/>
              <w:right w:val="nil"/>
            </w:tcBorders>
            <w:noWrap/>
            <w:vAlign w:val="bottom"/>
            <w:hideMark/>
          </w:tcPr>
          <w:p w14:paraId="33E31813" w14:textId="2818D5EC" w:rsidR="0006695B" w:rsidRPr="009C18CB" w:rsidRDefault="0006695B" w:rsidP="0006695B">
            <w:r w:rsidRPr="009C18CB">
              <w:rPr>
                <w:rFonts w:cs="Arial"/>
                <w:sz w:val="20"/>
                <w:szCs w:val="20"/>
              </w:rPr>
              <w:t>vc-exact_103.gr</w:t>
            </w:r>
          </w:p>
        </w:tc>
        <w:tc>
          <w:tcPr>
            <w:tcW w:w="1134" w:type="dxa"/>
            <w:tcBorders>
              <w:top w:val="nil"/>
              <w:left w:val="nil"/>
              <w:bottom w:val="nil"/>
              <w:right w:val="nil"/>
            </w:tcBorders>
            <w:hideMark/>
          </w:tcPr>
          <w:p w14:paraId="2A1F5DDB" w14:textId="77777777" w:rsidR="0006695B" w:rsidRPr="009C18CB" w:rsidRDefault="0006695B" w:rsidP="0006695B">
            <w:r w:rsidRPr="009C18CB">
              <w:t>15783</w:t>
            </w:r>
          </w:p>
        </w:tc>
        <w:tc>
          <w:tcPr>
            <w:tcW w:w="1842" w:type="dxa"/>
            <w:tcBorders>
              <w:top w:val="nil"/>
              <w:left w:val="nil"/>
              <w:bottom w:val="nil"/>
              <w:right w:val="nil"/>
            </w:tcBorders>
            <w:hideMark/>
          </w:tcPr>
          <w:p w14:paraId="106062F1" w14:textId="77777777" w:rsidR="0006695B" w:rsidRPr="009C18CB" w:rsidRDefault="0006695B" w:rsidP="0006695B">
            <w:r w:rsidRPr="009C18CB">
              <w:t>TIMEOUT</w:t>
            </w:r>
          </w:p>
        </w:tc>
        <w:tc>
          <w:tcPr>
            <w:tcW w:w="1134" w:type="dxa"/>
            <w:tcBorders>
              <w:top w:val="nil"/>
              <w:left w:val="nil"/>
              <w:bottom w:val="nil"/>
              <w:right w:val="nil"/>
            </w:tcBorders>
            <w:hideMark/>
          </w:tcPr>
          <w:p w14:paraId="5CC07CDC" w14:textId="77777777" w:rsidR="0006695B" w:rsidRPr="009C18CB" w:rsidRDefault="0006695B" w:rsidP="0006695B">
            <w:r w:rsidRPr="009C18CB">
              <w:t> </w:t>
            </w:r>
          </w:p>
        </w:tc>
      </w:tr>
      <w:tr w:rsidR="0006695B" w:rsidRPr="009C18CB" w14:paraId="2D80D0B1" w14:textId="77777777" w:rsidTr="0006695B">
        <w:trPr>
          <w:trHeight w:val="270"/>
        </w:trPr>
        <w:tc>
          <w:tcPr>
            <w:tcW w:w="2689" w:type="dxa"/>
            <w:tcBorders>
              <w:top w:val="nil"/>
              <w:left w:val="nil"/>
              <w:bottom w:val="nil"/>
              <w:right w:val="nil"/>
            </w:tcBorders>
            <w:noWrap/>
            <w:vAlign w:val="bottom"/>
            <w:hideMark/>
          </w:tcPr>
          <w:p w14:paraId="3A9C3259" w14:textId="5DE7A437" w:rsidR="0006695B" w:rsidRPr="009C18CB" w:rsidRDefault="0006695B" w:rsidP="0006695B">
            <w:r w:rsidRPr="009C18CB">
              <w:rPr>
                <w:rFonts w:cs="Arial"/>
                <w:sz w:val="20"/>
                <w:szCs w:val="20"/>
              </w:rPr>
              <w:t>vc-exact_105.gr</w:t>
            </w:r>
          </w:p>
        </w:tc>
        <w:tc>
          <w:tcPr>
            <w:tcW w:w="1134" w:type="dxa"/>
            <w:tcBorders>
              <w:top w:val="nil"/>
              <w:left w:val="nil"/>
              <w:bottom w:val="nil"/>
              <w:right w:val="nil"/>
            </w:tcBorders>
            <w:hideMark/>
          </w:tcPr>
          <w:p w14:paraId="15445B00" w14:textId="77777777" w:rsidR="0006695B" w:rsidRPr="009C18CB" w:rsidRDefault="0006695B" w:rsidP="0006695B">
            <w:r w:rsidRPr="009C18CB">
              <w:t>26300</w:t>
            </w:r>
          </w:p>
        </w:tc>
        <w:tc>
          <w:tcPr>
            <w:tcW w:w="1842" w:type="dxa"/>
            <w:tcBorders>
              <w:top w:val="nil"/>
              <w:left w:val="nil"/>
              <w:bottom w:val="nil"/>
              <w:right w:val="nil"/>
            </w:tcBorders>
            <w:hideMark/>
          </w:tcPr>
          <w:p w14:paraId="7A63BA3B" w14:textId="77777777" w:rsidR="0006695B" w:rsidRPr="009C18CB" w:rsidRDefault="0006695B" w:rsidP="0006695B">
            <w:r w:rsidRPr="009C18CB">
              <w:t>TIMEOUT</w:t>
            </w:r>
          </w:p>
        </w:tc>
        <w:tc>
          <w:tcPr>
            <w:tcW w:w="1134" w:type="dxa"/>
            <w:tcBorders>
              <w:top w:val="nil"/>
              <w:left w:val="nil"/>
              <w:bottom w:val="nil"/>
              <w:right w:val="nil"/>
            </w:tcBorders>
            <w:hideMark/>
          </w:tcPr>
          <w:p w14:paraId="5EEC6237" w14:textId="77777777" w:rsidR="0006695B" w:rsidRPr="009C18CB" w:rsidRDefault="0006695B" w:rsidP="0006695B">
            <w:r w:rsidRPr="009C18CB">
              <w:t> </w:t>
            </w:r>
          </w:p>
        </w:tc>
      </w:tr>
      <w:tr w:rsidR="0006695B" w:rsidRPr="009C18CB" w14:paraId="336679F3" w14:textId="77777777" w:rsidTr="0006695B">
        <w:trPr>
          <w:trHeight w:val="270"/>
        </w:trPr>
        <w:tc>
          <w:tcPr>
            <w:tcW w:w="2689" w:type="dxa"/>
            <w:tcBorders>
              <w:top w:val="nil"/>
              <w:left w:val="nil"/>
              <w:bottom w:val="nil"/>
              <w:right w:val="nil"/>
            </w:tcBorders>
            <w:noWrap/>
            <w:vAlign w:val="bottom"/>
            <w:hideMark/>
          </w:tcPr>
          <w:p w14:paraId="41D2E1AE" w14:textId="2D8CB077" w:rsidR="0006695B" w:rsidRPr="009C18CB" w:rsidRDefault="0006695B" w:rsidP="0006695B">
            <w:r w:rsidRPr="009C18CB">
              <w:rPr>
                <w:rFonts w:cs="Arial"/>
                <w:sz w:val="20"/>
                <w:szCs w:val="20"/>
              </w:rPr>
              <w:t>vc-exact_107.gr</w:t>
            </w:r>
          </w:p>
        </w:tc>
        <w:tc>
          <w:tcPr>
            <w:tcW w:w="1134" w:type="dxa"/>
            <w:tcBorders>
              <w:top w:val="nil"/>
              <w:left w:val="nil"/>
              <w:bottom w:val="nil"/>
              <w:right w:val="nil"/>
            </w:tcBorders>
            <w:hideMark/>
          </w:tcPr>
          <w:p w14:paraId="52289FB6" w14:textId="77777777" w:rsidR="0006695B" w:rsidRPr="009C18CB" w:rsidRDefault="0006695B" w:rsidP="0006695B">
            <w:r w:rsidRPr="009C18CB">
              <w:t>13590</w:t>
            </w:r>
          </w:p>
        </w:tc>
        <w:tc>
          <w:tcPr>
            <w:tcW w:w="1842" w:type="dxa"/>
            <w:tcBorders>
              <w:top w:val="nil"/>
              <w:left w:val="nil"/>
              <w:bottom w:val="nil"/>
              <w:right w:val="nil"/>
            </w:tcBorders>
            <w:hideMark/>
          </w:tcPr>
          <w:p w14:paraId="7B83D83D" w14:textId="77777777" w:rsidR="0006695B" w:rsidRPr="009C18CB" w:rsidRDefault="0006695B" w:rsidP="0006695B">
            <w:r w:rsidRPr="009C18CB">
              <w:t>TIMEOUT</w:t>
            </w:r>
          </w:p>
        </w:tc>
        <w:tc>
          <w:tcPr>
            <w:tcW w:w="1134" w:type="dxa"/>
            <w:tcBorders>
              <w:top w:val="nil"/>
              <w:left w:val="nil"/>
              <w:bottom w:val="nil"/>
              <w:right w:val="nil"/>
            </w:tcBorders>
            <w:hideMark/>
          </w:tcPr>
          <w:p w14:paraId="0C0B952C" w14:textId="77777777" w:rsidR="0006695B" w:rsidRPr="009C18CB" w:rsidRDefault="0006695B" w:rsidP="0006695B">
            <w:r w:rsidRPr="009C18CB">
              <w:t> </w:t>
            </w:r>
          </w:p>
        </w:tc>
      </w:tr>
      <w:tr w:rsidR="0006695B" w:rsidRPr="009C18CB" w14:paraId="2F367B4C" w14:textId="77777777" w:rsidTr="0006695B">
        <w:trPr>
          <w:trHeight w:val="270"/>
        </w:trPr>
        <w:tc>
          <w:tcPr>
            <w:tcW w:w="2689" w:type="dxa"/>
            <w:tcBorders>
              <w:top w:val="nil"/>
              <w:left w:val="nil"/>
              <w:bottom w:val="nil"/>
              <w:right w:val="nil"/>
            </w:tcBorders>
            <w:noWrap/>
            <w:vAlign w:val="bottom"/>
            <w:hideMark/>
          </w:tcPr>
          <w:p w14:paraId="7D612542" w14:textId="70177AF0" w:rsidR="0006695B" w:rsidRPr="009C18CB" w:rsidRDefault="0006695B" w:rsidP="0006695B">
            <w:r w:rsidRPr="009C18CB">
              <w:rPr>
                <w:rFonts w:cs="Arial"/>
                <w:sz w:val="20"/>
                <w:szCs w:val="20"/>
              </w:rPr>
              <w:t>vc-exact_109.gr</w:t>
            </w:r>
          </w:p>
        </w:tc>
        <w:tc>
          <w:tcPr>
            <w:tcW w:w="1134" w:type="dxa"/>
            <w:tcBorders>
              <w:top w:val="nil"/>
              <w:left w:val="nil"/>
              <w:bottom w:val="nil"/>
              <w:right w:val="nil"/>
            </w:tcBorders>
            <w:hideMark/>
          </w:tcPr>
          <w:p w14:paraId="12DF47D8" w14:textId="77777777" w:rsidR="0006695B" w:rsidRPr="009C18CB" w:rsidRDefault="0006695B" w:rsidP="0006695B">
            <w:r w:rsidRPr="009C18CB">
              <w:t>66992</w:t>
            </w:r>
          </w:p>
        </w:tc>
        <w:tc>
          <w:tcPr>
            <w:tcW w:w="1842" w:type="dxa"/>
            <w:tcBorders>
              <w:top w:val="nil"/>
              <w:left w:val="nil"/>
              <w:bottom w:val="nil"/>
              <w:right w:val="nil"/>
            </w:tcBorders>
            <w:hideMark/>
          </w:tcPr>
          <w:p w14:paraId="1AD3EE7B" w14:textId="77777777" w:rsidR="0006695B" w:rsidRPr="009C18CB" w:rsidRDefault="0006695B" w:rsidP="0006695B">
            <w:r w:rsidRPr="009C18CB">
              <w:t>TIMEOUT</w:t>
            </w:r>
          </w:p>
        </w:tc>
        <w:tc>
          <w:tcPr>
            <w:tcW w:w="1134" w:type="dxa"/>
            <w:tcBorders>
              <w:top w:val="nil"/>
              <w:left w:val="nil"/>
              <w:bottom w:val="nil"/>
              <w:right w:val="nil"/>
            </w:tcBorders>
            <w:hideMark/>
          </w:tcPr>
          <w:p w14:paraId="4F70A353" w14:textId="77777777" w:rsidR="0006695B" w:rsidRPr="009C18CB" w:rsidRDefault="0006695B" w:rsidP="0006695B">
            <w:r w:rsidRPr="009C18CB">
              <w:t> </w:t>
            </w:r>
          </w:p>
        </w:tc>
      </w:tr>
      <w:tr w:rsidR="0006695B" w:rsidRPr="009C18CB" w14:paraId="45D40B43" w14:textId="77777777" w:rsidTr="0006695B">
        <w:trPr>
          <w:trHeight w:val="270"/>
        </w:trPr>
        <w:tc>
          <w:tcPr>
            <w:tcW w:w="2689" w:type="dxa"/>
            <w:tcBorders>
              <w:top w:val="nil"/>
              <w:left w:val="nil"/>
              <w:bottom w:val="nil"/>
              <w:right w:val="nil"/>
            </w:tcBorders>
            <w:noWrap/>
            <w:vAlign w:val="bottom"/>
            <w:hideMark/>
          </w:tcPr>
          <w:p w14:paraId="5824EBC6" w14:textId="1DD115EC" w:rsidR="0006695B" w:rsidRPr="009C18CB" w:rsidRDefault="0006695B" w:rsidP="0006695B">
            <w:r w:rsidRPr="009C18CB">
              <w:rPr>
                <w:rFonts w:cs="Arial"/>
                <w:sz w:val="20"/>
                <w:szCs w:val="20"/>
              </w:rPr>
              <w:t>vc-exact_111.gr</w:t>
            </w:r>
          </w:p>
        </w:tc>
        <w:tc>
          <w:tcPr>
            <w:tcW w:w="1134" w:type="dxa"/>
            <w:tcBorders>
              <w:top w:val="nil"/>
              <w:left w:val="nil"/>
              <w:bottom w:val="nil"/>
              <w:right w:val="nil"/>
            </w:tcBorders>
            <w:hideMark/>
          </w:tcPr>
          <w:p w14:paraId="1B75EA9E" w14:textId="77777777" w:rsidR="0006695B" w:rsidRPr="009C18CB" w:rsidRDefault="0006695B" w:rsidP="0006695B">
            <w:r w:rsidRPr="009C18CB">
              <w:t>450</w:t>
            </w:r>
          </w:p>
        </w:tc>
        <w:tc>
          <w:tcPr>
            <w:tcW w:w="1842" w:type="dxa"/>
            <w:tcBorders>
              <w:top w:val="nil"/>
              <w:left w:val="nil"/>
              <w:bottom w:val="nil"/>
              <w:right w:val="nil"/>
            </w:tcBorders>
            <w:hideMark/>
          </w:tcPr>
          <w:p w14:paraId="15B66127" w14:textId="77777777" w:rsidR="0006695B" w:rsidRPr="009C18CB" w:rsidRDefault="0006695B" w:rsidP="0006695B">
            <w:r w:rsidRPr="009C18CB">
              <w:t>TIMEOUT</w:t>
            </w:r>
          </w:p>
        </w:tc>
        <w:tc>
          <w:tcPr>
            <w:tcW w:w="1134" w:type="dxa"/>
            <w:tcBorders>
              <w:top w:val="nil"/>
              <w:left w:val="nil"/>
              <w:bottom w:val="nil"/>
              <w:right w:val="nil"/>
            </w:tcBorders>
            <w:hideMark/>
          </w:tcPr>
          <w:p w14:paraId="10B9E006" w14:textId="77777777" w:rsidR="0006695B" w:rsidRPr="009C18CB" w:rsidRDefault="0006695B" w:rsidP="0006695B">
            <w:r w:rsidRPr="009C18CB">
              <w:t> </w:t>
            </w:r>
          </w:p>
        </w:tc>
      </w:tr>
      <w:tr w:rsidR="0006695B" w:rsidRPr="009C18CB" w14:paraId="7C03C07E" w14:textId="77777777" w:rsidTr="0006695B">
        <w:trPr>
          <w:trHeight w:val="270"/>
        </w:trPr>
        <w:tc>
          <w:tcPr>
            <w:tcW w:w="2689" w:type="dxa"/>
            <w:tcBorders>
              <w:top w:val="nil"/>
              <w:left w:val="nil"/>
              <w:bottom w:val="nil"/>
              <w:right w:val="nil"/>
            </w:tcBorders>
            <w:noWrap/>
            <w:vAlign w:val="bottom"/>
            <w:hideMark/>
          </w:tcPr>
          <w:p w14:paraId="72C0F54F" w14:textId="11CC4FFC" w:rsidR="0006695B" w:rsidRPr="009C18CB" w:rsidRDefault="0006695B" w:rsidP="0006695B">
            <w:r w:rsidRPr="009C18CB">
              <w:rPr>
                <w:rFonts w:cs="Arial"/>
                <w:sz w:val="20"/>
                <w:szCs w:val="20"/>
              </w:rPr>
              <w:t>vc-exact_113.gr</w:t>
            </w:r>
          </w:p>
        </w:tc>
        <w:tc>
          <w:tcPr>
            <w:tcW w:w="1134" w:type="dxa"/>
            <w:tcBorders>
              <w:top w:val="nil"/>
              <w:left w:val="nil"/>
              <w:bottom w:val="nil"/>
              <w:right w:val="nil"/>
            </w:tcBorders>
            <w:hideMark/>
          </w:tcPr>
          <w:p w14:paraId="6F8FCE15" w14:textId="77777777" w:rsidR="0006695B" w:rsidRPr="009C18CB" w:rsidRDefault="0006695B" w:rsidP="0006695B">
            <w:r w:rsidRPr="009C18CB">
              <w:t>26300</w:t>
            </w:r>
          </w:p>
        </w:tc>
        <w:tc>
          <w:tcPr>
            <w:tcW w:w="1842" w:type="dxa"/>
            <w:tcBorders>
              <w:top w:val="nil"/>
              <w:left w:val="nil"/>
              <w:bottom w:val="nil"/>
              <w:right w:val="nil"/>
            </w:tcBorders>
            <w:hideMark/>
          </w:tcPr>
          <w:p w14:paraId="7AE1FB87" w14:textId="77777777" w:rsidR="0006695B" w:rsidRPr="009C18CB" w:rsidRDefault="0006695B" w:rsidP="0006695B">
            <w:r w:rsidRPr="009C18CB">
              <w:t>TIMEOUT</w:t>
            </w:r>
          </w:p>
        </w:tc>
        <w:tc>
          <w:tcPr>
            <w:tcW w:w="1134" w:type="dxa"/>
            <w:tcBorders>
              <w:top w:val="nil"/>
              <w:left w:val="nil"/>
              <w:bottom w:val="nil"/>
              <w:right w:val="nil"/>
            </w:tcBorders>
            <w:hideMark/>
          </w:tcPr>
          <w:p w14:paraId="4A7B6CA5" w14:textId="77777777" w:rsidR="0006695B" w:rsidRPr="009C18CB" w:rsidRDefault="0006695B" w:rsidP="0006695B">
            <w:r w:rsidRPr="009C18CB">
              <w:t> </w:t>
            </w:r>
          </w:p>
        </w:tc>
      </w:tr>
      <w:tr w:rsidR="0006695B" w:rsidRPr="009C18CB" w14:paraId="508580A7" w14:textId="77777777" w:rsidTr="0006695B">
        <w:trPr>
          <w:trHeight w:val="270"/>
        </w:trPr>
        <w:tc>
          <w:tcPr>
            <w:tcW w:w="2689" w:type="dxa"/>
            <w:tcBorders>
              <w:top w:val="nil"/>
              <w:left w:val="nil"/>
              <w:bottom w:val="nil"/>
              <w:right w:val="nil"/>
            </w:tcBorders>
            <w:noWrap/>
            <w:vAlign w:val="bottom"/>
            <w:hideMark/>
          </w:tcPr>
          <w:p w14:paraId="36FC97B6" w14:textId="3E9B4DE2" w:rsidR="0006695B" w:rsidRPr="009C18CB" w:rsidRDefault="0006695B" w:rsidP="0006695B">
            <w:r w:rsidRPr="009C18CB">
              <w:rPr>
                <w:rFonts w:cs="Arial"/>
                <w:sz w:val="20"/>
                <w:szCs w:val="20"/>
              </w:rPr>
              <w:t>vc-exact_115.gr</w:t>
            </w:r>
          </w:p>
        </w:tc>
        <w:tc>
          <w:tcPr>
            <w:tcW w:w="1134" w:type="dxa"/>
            <w:tcBorders>
              <w:top w:val="nil"/>
              <w:left w:val="nil"/>
              <w:bottom w:val="nil"/>
              <w:right w:val="nil"/>
            </w:tcBorders>
            <w:hideMark/>
          </w:tcPr>
          <w:p w14:paraId="1354F75D" w14:textId="77777777" w:rsidR="0006695B" w:rsidRPr="009C18CB" w:rsidRDefault="0006695B" w:rsidP="0006695B">
            <w:r w:rsidRPr="009C18CB">
              <w:t>18096</w:t>
            </w:r>
          </w:p>
        </w:tc>
        <w:tc>
          <w:tcPr>
            <w:tcW w:w="1842" w:type="dxa"/>
            <w:tcBorders>
              <w:top w:val="nil"/>
              <w:left w:val="nil"/>
              <w:bottom w:val="nil"/>
              <w:right w:val="nil"/>
            </w:tcBorders>
            <w:hideMark/>
          </w:tcPr>
          <w:p w14:paraId="3DA260E2" w14:textId="77777777" w:rsidR="0006695B" w:rsidRPr="009C18CB" w:rsidRDefault="0006695B" w:rsidP="0006695B">
            <w:r w:rsidRPr="009C18CB">
              <w:t>TIMEOUT</w:t>
            </w:r>
          </w:p>
        </w:tc>
        <w:tc>
          <w:tcPr>
            <w:tcW w:w="1134" w:type="dxa"/>
            <w:tcBorders>
              <w:top w:val="nil"/>
              <w:left w:val="nil"/>
              <w:bottom w:val="nil"/>
              <w:right w:val="nil"/>
            </w:tcBorders>
            <w:hideMark/>
          </w:tcPr>
          <w:p w14:paraId="196B9D7D" w14:textId="77777777" w:rsidR="0006695B" w:rsidRPr="009C18CB" w:rsidRDefault="0006695B" w:rsidP="0006695B">
            <w:r w:rsidRPr="009C18CB">
              <w:t> </w:t>
            </w:r>
          </w:p>
        </w:tc>
      </w:tr>
      <w:tr w:rsidR="0006695B" w:rsidRPr="009C18CB" w14:paraId="22FD3A36" w14:textId="77777777" w:rsidTr="0006695B">
        <w:trPr>
          <w:trHeight w:val="270"/>
        </w:trPr>
        <w:tc>
          <w:tcPr>
            <w:tcW w:w="2689" w:type="dxa"/>
            <w:tcBorders>
              <w:top w:val="nil"/>
              <w:left w:val="nil"/>
              <w:bottom w:val="nil"/>
              <w:right w:val="nil"/>
            </w:tcBorders>
            <w:noWrap/>
            <w:vAlign w:val="bottom"/>
            <w:hideMark/>
          </w:tcPr>
          <w:p w14:paraId="2CA56202" w14:textId="2A0842A9" w:rsidR="0006695B" w:rsidRPr="009C18CB" w:rsidRDefault="0006695B" w:rsidP="0006695B">
            <w:r w:rsidRPr="009C18CB">
              <w:rPr>
                <w:rFonts w:cs="Arial"/>
                <w:sz w:val="20"/>
                <w:szCs w:val="20"/>
              </w:rPr>
              <w:t>vc-exact_117.gr</w:t>
            </w:r>
          </w:p>
        </w:tc>
        <w:tc>
          <w:tcPr>
            <w:tcW w:w="1134" w:type="dxa"/>
            <w:tcBorders>
              <w:top w:val="nil"/>
              <w:left w:val="nil"/>
              <w:bottom w:val="nil"/>
              <w:right w:val="nil"/>
            </w:tcBorders>
            <w:hideMark/>
          </w:tcPr>
          <w:p w14:paraId="5FADAA4F" w14:textId="77777777" w:rsidR="0006695B" w:rsidRPr="009C18CB" w:rsidRDefault="0006695B" w:rsidP="0006695B">
            <w:r w:rsidRPr="009C18CB">
              <w:t>18096</w:t>
            </w:r>
          </w:p>
        </w:tc>
        <w:tc>
          <w:tcPr>
            <w:tcW w:w="1842" w:type="dxa"/>
            <w:tcBorders>
              <w:top w:val="nil"/>
              <w:left w:val="nil"/>
              <w:bottom w:val="nil"/>
              <w:right w:val="nil"/>
            </w:tcBorders>
            <w:hideMark/>
          </w:tcPr>
          <w:p w14:paraId="246B92C2" w14:textId="77777777" w:rsidR="0006695B" w:rsidRPr="009C18CB" w:rsidRDefault="0006695B" w:rsidP="0006695B">
            <w:r w:rsidRPr="009C18CB">
              <w:t>TIMEOUT</w:t>
            </w:r>
          </w:p>
        </w:tc>
        <w:tc>
          <w:tcPr>
            <w:tcW w:w="1134" w:type="dxa"/>
            <w:tcBorders>
              <w:top w:val="nil"/>
              <w:left w:val="nil"/>
              <w:bottom w:val="nil"/>
              <w:right w:val="nil"/>
            </w:tcBorders>
            <w:hideMark/>
          </w:tcPr>
          <w:p w14:paraId="4DE9F232" w14:textId="77777777" w:rsidR="0006695B" w:rsidRPr="009C18CB" w:rsidRDefault="0006695B" w:rsidP="0006695B">
            <w:r w:rsidRPr="009C18CB">
              <w:t> </w:t>
            </w:r>
          </w:p>
        </w:tc>
      </w:tr>
      <w:tr w:rsidR="0006695B" w:rsidRPr="009C18CB" w14:paraId="726D9DBC" w14:textId="77777777" w:rsidTr="0006695B">
        <w:trPr>
          <w:trHeight w:val="270"/>
        </w:trPr>
        <w:tc>
          <w:tcPr>
            <w:tcW w:w="2689" w:type="dxa"/>
            <w:tcBorders>
              <w:top w:val="nil"/>
              <w:left w:val="nil"/>
              <w:bottom w:val="nil"/>
              <w:right w:val="nil"/>
            </w:tcBorders>
            <w:noWrap/>
            <w:vAlign w:val="bottom"/>
            <w:hideMark/>
          </w:tcPr>
          <w:p w14:paraId="67AEFF7C" w14:textId="768520BF" w:rsidR="0006695B" w:rsidRPr="009C18CB" w:rsidRDefault="0006695B" w:rsidP="0006695B">
            <w:r w:rsidRPr="009C18CB">
              <w:rPr>
                <w:rFonts w:cs="Arial"/>
                <w:sz w:val="20"/>
                <w:szCs w:val="20"/>
              </w:rPr>
              <w:t>vc-exact_119.gr</w:t>
            </w:r>
          </w:p>
        </w:tc>
        <w:tc>
          <w:tcPr>
            <w:tcW w:w="1134" w:type="dxa"/>
            <w:tcBorders>
              <w:top w:val="nil"/>
              <w:left w:val="nil"/>
              <w:bottom w:val="nil"/>
              <w:right w:val="nil"/>
            </w:tcBorders>
            <w:hideMark/>
          </w:tcPr>
          <w:p w14:paraId="3F8C1808" w14:textId="77777777" w:rsidR="0006695B" w:rsidRPr="009C18CB" w:rsidRDefault="0006695B" w:rsidP="0006695B">
            <w:r w:rsidRPr="009C18CB">
              <w:t>18096</w:t>
            </w:r>
          </w:p>
        </w:tc>
        <w:tc>
          <w:tcPr>
            <w:tcW w:w="1842" w:type="dxa"/>
            <w:tcBorders>
              <w:top w:val="nil"/>
              <w:left w:val="nil"/>
              <w:bottom w:val="nil"/>
              <w:right w:val="nil"/>
            </w:tcBorders>
            <w:hideMark/>
          </w:tcPr>
          <w:p w14:paraId="7C82B887" w14:textId="77777777" w:rsidR="0006695B" w:rsidRPr="009C18CB" w:rsidRDefault="0006695B" w:rsidP="0006695B">
            <w:r w:rsidRPr="009C18CB">
              <w:t>TIMEOUT</w:t>
            </w:r>
          </w:p>
        </w:tc>
        <w:tc>
          <w:tcPr>
            <w:tcW w:w="1134" w:type="dxa"/>
            <w:tcBorders>
              <w:top w:val="nil"/>
              <w:left w:val="nil"/>
              <w:bottom w:val="nil"/>
              <w:right w:val="nil"/>
            </w:tcBorders>
            <w:hideMark/>
          </w:tcPr>
          <w:p w14:paraId="3DEE1A24" w14:textId="77777777" w:rsidR="0006695B" w:rsidRPr="009C18CB" w:rsidRDefault="0006695B" w:rsidP="0006695B">
            <w:r w:rsidRPr="009C18CB">
              <w:t> </w:t>
            </w:r>
          </w:p>
        </w:tc>
      </w:tr>
      <w:tr w:rsidR="0006695B" w:rsidRPr="009C18CB" w14:paraId="542E54AE" w14:textId="77777777" w:rsidTr="0006695B">
        <w:trPr>
          <w:trHeight w:val="270"/>
        </w:trPr>
        <w:tc>
          <w:tcPr>
            <w:tcW w:w="2689" w:type="dxa"/>
            <w:tcBorders>
              <w:top w:val="nil"/>
              <w:left w:val="nil"/>
              <w:bottom w:val="nil"/>
              <w:right w:val="nil"/>
            </w:tcBorders>
            <w:noWrap/>
            <w:vAlign w:val="bottom"/>
            <w:hideMark/>
          </w:tcPr>
          <w:p w14:paraId="72491A26" w14:textId="5CC623D4" w:rsidR="0006695B" w:rsidRPr="009C18CB" w:rsidRDefault="0006695B" w:rsidP="0006695B">
            <w:r w:rsidRPr="009C18CB">
              <w:rPr>
                <w:rFonts w:cs="Arial"/>
                <w:sz w:val="20"/>
                <w:szCs w:val="20"/>
              </w:rPr>
              <w:t>vc-exact_121.gr</w:t>
            </w:r>
          </w:p>
        </w:tc>
        <w:tc>
          <w:tcPr>
            <w:tcW w:w="1134" w:type="dxa"/>
            <w:tcBorders>
              <w:top w:val="nil"/>
              <w:left w:val="nil"/>
              <w:bottom w:val="nil"/>
              <w:right w:val="nil"/>
            </w:tcBorders>
            <w:hideMark/>
          </w:tcPr>
          <w:p w14:paraId="797D1086" w14:textId="77777777" w:rsidR="0006695B" w:rsidRPr="009C18CB" w:rsidRDefault="0006695B" w:rsidP="0006695B">
            <w:r w:rsidRPr="009C18CB">
              <w:t>18096</w:t>
            </w:r>
          </w:p>
        </w:tc>
        <w:tc>
          <w:tcPr>
            <w:tcW w:w="1842" w:type="dxa"/>
            <w:tcBorders>
              <w:top w:val="nil"/>
              <w:left w:val="nil"/>
              <w:bottom w:val="nil"/>
              <w:right w:val="nil"/>
            </w:tcBorders>
            <w:hideMark/>
          </w:tcPr>
          <w:p w14:paraId="4DEFD419" w14:textId="77777777" w:rsidR="0006695B" w:rsidRPr="009C18CB" w:rsidRDefault="0006695B" w:rsidP="0006695B">
            <w:r w:rsidRPr="009C18CB">
              <w:t>TIMEOUT</w:t>
            </w:r>
          </w:p>
        </w:tc>
        <w:tc>
          <w:tcPr>
            <w:tcW w:w="1134" w:type="dxa"/>
            <w:tcBorders>
              <w:top w:val="nil"/>
              <w:left w:val="nil"/>
              <w:bottom w:val="nil"/>
              <w:right w:val="nil"/>
            </w:tcBorders>
            <w:hideMark/>
          </w:tcPr>
          <w:p w14:paraId="04A8A0D2" w14:textId="77777777" w:rsidR="0006695B" w:rsidRPr="009C18CB" w:rsidRDefault="0006695B" w:rsidP="0006695B">
            <w:r w:rsidRPr="009C18CB">
              <w:t> </w:t>
            </w:r>
          </w:p>
        </w:tc>
      </w:tr>
      <w:tr w:rsidR="0006695B" w:rsidRPr="009C18CB" w14:paraId="369D2353" w14:textId="77777777" w:rsidTr="0006695B">
        <w:trPr>
          <w:trHeight w:val="270"/>
        </w:trPr>
        <w:tc>
          <w:tcPr>
            <w:tcW w:w="2689" w:type="dxa"/>
            <w:tcBorders>
              <w:top w:val="nil"/>
              <w:left w:val="nil"/>
              <w:bottom w:val="nil"/>
              <w:right w:val="nil"/>
            </w:tcBorders>
            <w:noWrap/>
            <w:vAlign w:val="bottom"/>
            <w:hideMark/>
          </w:tcPr>
          <w:p w14:paraId="1073807D" w14:textId="562E4501" w:rsidR="0006695B" w:rsidRPr="009C18CB" w:rsidRDefault="0006695B" w:rsidP="0006695B">
            <w:r w:rsidRPr="009C18CB">
              <w:rPr>
                <w:rFonts w:cs="Arial"/>
                <w:sz w:val="20"/>
                <w:szCs w:val="20"/>
              </w:rPr>
              <w:t>vc-exact_123.gr</w:t>
            </w:r>
          </w:p>
        </w:tc>
        <w:tc>
          <w:tcPr>
            <w:tcW w:w="1134" w:type="dxa"/>
            <w:tcBorders>
              <w:top w:val="nil"/>
              <w:left w:val="nil"/>
              <w:bottom w:val="nil"/>
              <w:right w:val="nil"/>
            </w:tcBorders>
            <w:hideMark/>
          </w:tcPr>
          <w:p w14:paraId="3A14F6C1" w14:textId="77777777" w:rsidR="0006695B" w:rsidRPr="009C18CB" w:rsidRDefault="0006695B" w:rsidP="0006695B">
            <w:r w:rsidRPr="009C18CB">
              <w:t>26300</w:t>
            </w:r>
          </w:p>
        </w:tc>
        <w:tc>
          <w:tcPr>
            <w:tcW w:w="1842" w:type="dxa"/>
            <w:tcBorders>
              <w:top w:val="nil"/>
              <w:left w:val="nil"/>
              <w:bottom w:val="nil"/>
              <w:right w:val="nil"/>
            </w:tcBorders>
            <w:hideMark/>
          </w:tcPr>
          <w:p w14:paraId="514B1E8F" w14:textId="77777777" w:rsidR="0006695B" w:rsidRPr="009C18CB" w:rsidRDefault="0006695B" w:rsidP="0006695B">
            <w:r w:rsidRPr="009C18CB">
              <w:t>TIMEOUT</w:t>
            </w:r>
          </w:p>
        </w:tc>
        <w:tc>
          <w:tcPr>
            <w:tcW w:w="1134" w:type="dxa"/>
            <w:tcBorders>
              <w:top w:val="nil"/>
              <w:left w:val="nil"/>
              <w:bottom w:val="nil"/>
              <w:right w:val="nil"/>
            </w:tcBorders>
            <w:hideMark/>
          </w:tcPr>
          <w:p w14:paraId="49E022A0" w14:textId="77777777" w:rsidR="0006695B" w:rsidRPr="009C18CB" w:rsidRDefault="0006695B" w:rsidP="0006695B">
            <w:r w:rsidRPr="009C18CB">
              <w:t> </w:t>
            </w:r>
          </w:p>
        </w:tc>
      </w:tr>
      <w:tr w:rsidR="0006695B" w:rsidRPr="009C18CB" w14:paraId="26C9C9F6" w14:textId="77777777" w:rsidTr="0006695B">
        <w:trPr>
          <w:trHeight w:val="270"/>
        </w:trPr>
        <w:tc>
          <w:tcPr>
            <w:tcW w:w="2689" w:type="dxa"/>
            <w:tcBorders>
              <w:top w:val="nil"/>
              <w:left w:val="nil"/>
              <w:bottom w:val="nil"/>
              <w:right w:val="nil"/>
            </w:tcBorders>
            <w:noWrap/>
            <w:vAlign w:val="bottom"/>
            <w:hideMark/>
          </w:tcPr>
          <w:p w14:paraId="456100C4" w14:textId="2EB61FAA" w:rsidR="0006695B" w:rsidRPr="009C18CB" w:rsidRDefault="0006695B" w:rsidP="0006695B">
            <w:r w:rsidRPr="009C18CB">
              <w:rPr>
                <w:rFonts w:cs="Arial"/>
                <w:sz w:val="20"/>
                <w:szCs w:val="20"/>
              </w:rPr>
              <w:t>vc-exact_125.gr</w:t>
            </w:r>
          </w:p>
        </w:tc>
        <w:tc>
          <w:tcPr>
            <w:tcW w:w="1134" w:type="dxa"/>
            <w:tcBorders>
              <w:top w:val="nil"/>
              <w:left w:val="nil"/>
              <w:bottom w:val="nil"/>
              <w:right w:val="nil"/>
            </w:tcBorders>
            <w:hideMark/>
          </w:tcPr>
          <w:p w14:paraId="35674256" w14:textId="77777777" w:rsidR="0006695B" w:rsidRPr="009C18CB" w:rsidRDefault="0006695B" w:rsidP="0006695B">
            <w:r w:rsidRPr="009C18CB">
              <w:t>26300</w:t>
            </w:r>
          </w:p>
        </w:tc>
        <w:tc>
          <w:tcPr>
            <w:tcW w:w="1842" w:type="dxa"/>
            <w:tcBorders>
              <w:top w:val="nil"/>
              <w:left w:val="nil"/>
              <w:bottom w:val="nil"/>
              <w:right w:val="nil"/>
            </w:tcBorders>
            <w:hideMark/>
          </w:tcPr>
          <w:p w14:paraId="55689CA1" w14:textId="77777777" w:rsidR="0006695B" w:rsidRPr="009C18CB" w:rsidRDefault="0006695B" w:rsidP="0006695B">
            <w:r w:rsidRPr="009C18CB">
              <w:t>TIMEOUT</w:t>
            </w:r>
          </w:p>
        </w:tc>
        <w:tc>
          <w:tcPr>
            <w:tcW w:w="1134" w:type="dxa"/>
            <w:tcBorders>
              <w:top w:val="nil"/>
              <w:left w:val="nil"/>
              <w:bottom w:val="nil"/>
              <w:right w:val="nil"/>
            </w:tcBorders>
            <w:hideMark/>
          </w:tcPr>
          <w:p w14:paraId="294DBFF4" w14:textId="77777777" w:rsidR="0006695B" w:rsidRPr="009C18CB" w:rsidRDefault="0006695B" w:rsidP="0006695B">
            <w:r w:rsidRPr="009C18CB">
              <w:t> </w:t>
            </w:r>
          </w:p>
        </w:tc>
      </w:tr>
      <w:tr w:rsidR="0006695B" w:rsidRPr="009C18CB" w14:paraId="12E93B47" w14:textId="77777777" w:rsidTr="0006695B">
        <w:trPr>
          <w:trHeight w:val="270"/>
        </w:trPr>
        <w:tc>
          <w:tcPr>
            <w:tcW w:w="2689" w:type="dxa"/>
            <w:tcBorders>
              <w:top w:val="nil"/>
              <w:left w:val="nil"/>
              <w:bottom w:val="nil"/>
              <w:right w:val="nil"/>
            </w:tcBorders>
            <w:noWrap/>
            <w:vAlign w:val="bottom"/>
            <w:hideMark/>
          </w:tcPr>
          <w:p w14:paraId="26559F70" w14:textId="6691B34F" w:rsidR="0006695B" w:rsidRPr="009C18CB" w:rsidRDefault="0006695B" w:rsidP="0006695B">
            <w:r w:rsidRPr="009C18CB">
              <w:rPr>
                <w:rFonts w:cs="Arial"/>
                <w:sz w:val="20"/>
                <w:szCs w:val="20"/>
              </w:rPr>
              <w:t>vc-exact_127.gr</w:t>
            </w:r>
          </w:p>
        </w:tc>
        <w:tc>
          <w:tcPr>
            <w:tcW w:w="1134" w:type="dxa"/>
            <w:tcBorders>
              <w:top w:val="nil"/>
              <w:left w:val="nil"/>
              <w:bottom w:val="nil"/>
              <w:right w:val="nil"/>
            </w:tcBorders>
            <w:hideMark/>
          </w:tcPr>
          <w:p w14:paraId="3DD24096" w14:textId="77777777" w:rsidR="0006695B" w:rsidRPr="009C18CB" w:rsidRDefault="0006695B" w:rsidP="0006695B">
            <w:r w:rsidRPr="009C18CB">
              <w:t>18096</w:t>
            </w:r>
          </w:p>
        </w:tc>
        <w:tc>
          <w:tcPr>
            <w:tcW w:w="1842" w:type="dxa"/>
            <w:tcBorders>
              <w:top w:val="nil"/>
              <w:left w:val="nil"/>
              <w:bottom w:val="nil"/>
              <w:right w:val="nil"/>
            </w:tcBorders>
            <w:hideMark/>
          </w:tcPr>
          <w:p w14:paraId="46049D79" w14:textId="77777777" w:rsidR="0006695B" w:rsidRPr="009C18CB" w:rsidRDefault="0006695B" w:rsidP="0006695B">
            <w:r w:rsidRPr="009C18CB">
              <w:t>TIMEOUT</w:t>
            </w:r>
          </w:p>
        </w:tc>
        <w:tc>
          <w:tcPr>
            <w:tcW w:w="1134" w:type="dxa"/>
            <w:tcBorders>
              <w:top w:val="nil"/>
              <w:left w:val="nil"/>
              <w:bottom w:val="nil"/>
              <w:right w:val="nil"/>
            </w:tcBorders>
            <w:hideMark/>
          </w:tcPr>
          <w:p w14:paraId="3A1A02C6" w14:textId="77777777" w:rsidR="0006695B" w:rsidRPr="009C18CB" w:rsidRDefault="0006695B" w:rsidP="0006695B">
            <w:r w:rsidRPr="009C18CB">
              <w:t> </w:t>
            </w:r>
          </w:p>
        </w:tc>
      </w:tr>
      <w:tr w:rsidR="0006695B" w:rsidRPr="009C18CB" w14:paraId="0F0EFC13" w14:textId="77777777" w:rsidTr="0006695B">
        <w:trPr>
          <w:trHeight w:val="270"/>
        </w:trPr>
        <w:tc>
          <w:tcPr>
            <w:tcW w:w="2689" w:type="dxa"/>
            <w:tcBorders>
              <w:top w:val="nil"/>
              <w:left w:val="nil"/>
              <w:bottom w:val="nil"/>
              <w:right w:val="nil"/>
            </w:tcBorders>
            <w:noWrap/>
            <w:vAlign w:val="bottom"/>
            <w:hideMark/>
          </w:tcPr>
          <w:p w14:paraId="1893C200" w14:textId="48E4BFD5" w:rsidR="0006695B" w:rsidRPr="009C18CB" w:rsidRDefault="0006695B" w:rsidP="0006695B">
            <w:r w:rsidRPr="009C18CB">
              <w:rPr>
                <w:rFonts w:cs="Arial"/>
                <w:sz w:val="20"/>
                <w:szCs w:val="20"/>
              </w:rPr>
              <w:t>vc-exact_129.gr</w:t>
            </w:r>
          </w:p>
        </w:tc>
        <w:tc>
          <w:tcPr>
            <w:tcW w:w="1134" w:type="dxa"/>
            <w:tcBorders>
              <w:top w:val="nil"/>
              <w:left w:val="nil"/>
              <w:bottom w:val="nil"/>
              <w:right w:val="nil"/>
            </w:tcBorders>
            <w:hideMark/>
          </w:tcPr>
          <w:p w14:paraId="77863E1B" w14:textId="77777777" w:rsidR="0006695B" w:rsidRPr="009C18CB" w:rsidRDefault="0006695B" w:rsidP="0006695B">
            <w:r w:rsidRPr="009C18CB">
              <w:t>15783</w:t>
            </w:r>
          </w:p>
        </w:tc>
        <w:tc>
          <w:tcPr>
            <w:tcW w:w="1842" w:type="dxa"/>
            <w:tcBorders>
              <w:top w:val="nil"/>
              <w:left w:val="nil"/>
              <w:bottom w:val="nil"/>
              <w:right w:val="nil"/>
            </w:tcBorders>
            <w:hideMark/>
          </w:tcPr>
          <w:p w14:paraId="74099647" w14:textId="77777777" w:rsidR="0006695B" w:rsidRPr="009C18CB" w:rsidRDefault="0006695B" w:rsidP="0006695B">
            <w:r w:rsidRPr="009C18CB">
              <w:t>TIMEOUT</w:t>
            </w:r>
          </w:p>
        </w:tc>
        <w:tc>
          <w:tcPr>
            <w:tcW w:w="1134" w:type="dxa"/>
            <w:tcBorders>
              <w:top w:val="nil"/>
              <w:left w:val="nil"/>
              <w:bottom w:val="nil"/>
              <w:right w:val="nil"/>
            </w:tcBorders>
            <w:hideMark/>
          </w:tcPr>
          <w:p w14:paraId="2ED72764" w14:textId="77777777" w:rsidR="0006695B" w:rsidRPr="009C18CB" w:rsidRDefault="0006695B" w:rsidP="0006695B">
            <w:r w:rsidRPr="009C18CB">
              <w:t> </w:t>
            </w:r>
          </w:p>
        </w:tc>
      </w:tr>
      <w:tr w:rsidR="0006695B" w:rsidRPr="009C18CB" w14:paraId="4E2BD840" w14:textId="77777777" w:rsidTr="0006695B">
        <w:trPr>
          <w:trHeight w:val="270"/>
        </w:trPr>
        <w:tc>
          <w:tcPr>
            <w:tcW w:w="2689" w:type="dxa"/>
            <w:tcBorders>
              <w:top w:val="nil"/>
              <w:left w:val="nil"/>
              <w:bottom w:val="nil"/>
              <w:right w:val="nil"/>
            </w:tcBorders>
            <w:noWrap/>
            <w:vAlign w:val="bottom"/>
            <w:hideMark/>
          </w:tcPr>
          <w:p w14:paraId="4CE92916" w14:textId="3D3F3D80" w:rsidR="0006695B" w:rsidRPr="009C18CB" w:rsidRDefault="0006695B" w:rsidP="0006695B">
            <w:r w:rsidRPr="009C18CB">
              <w:rPr>
                <w:rFonts w:cs="Arial"/>
                <w:sz w:val="20"/>
                <w:szCs w:val="20"/>
              </w:rPr>
              <w:t>vc-exact_133.gr</w:t>
            </w:r>
          </w:p>
        </w:tc>
        <w:tc>
          <w:tcPr>
            <w:tcW w:w="1134" w:type="dxa"/>
            <w:tcBorders>
              <w:top w:val="nil"/>
              <w:left w:val="nil"/>
              <w:bottom w:val="nil"/>
              <w:right w:val="nil"/>
            </w:tcBorders>
            <w:hideMark/>
          </w:tcPr>
          <w:p w14:paraId="27DA1612" w14:textId="77777777" w:rsidR="0006695B" w:rsidRPr="009C18CB" w:rsidRDefault="0006695B" w:rsidP="0006695B">
            <w:r w:rsidRPr="009C18CB">
              <w:t>15783</w:t>
            </w:r>
          </w:p>
        </w:tc>
        <w:tc>
          <w:tcPr>
            <w:tcW w:w="1842" w:type="dxa"/>
            <w:tcBorders>
              <w:top w:val="nil"/>
              <w:left w:val="nil"/>
              <w:bottom w:val="nil"/>
              <w:right w:val="nil"/>
            </w:tcBorders>
            <w:hideMark/>
          </w:tcPr>
          <w:p w14:paraId="748D8BA6" w14:textId="77777777" w:rsidR="0006695B" w:rsidRPr="009C18CB" w:rsidRDefault="0006695B" w:rsidP="0006695B">
            <w:r w:rsidRPr="009C18CB">
              <w:t>TIMEOUT</w:t>
            </w:r>
          </w:p>
        </w:tc>
        <w:tc>
          <w:tcPr>
            <w:tcW w:w="1134" w:type="dxa"/>
            <w:tcBorders>
              <w:top w:val="nil"/>
              <w:left w:val="nil"/>
              <w:bottom w:val="nil"/>
              <w:right w:val="nil"/>
            </w:tcBorders>
            <w:hideMark/>
          </w:tcPr>
          <w:p w14:paraId="75335AB5" w14:textId="77777777" w:rsidR="0006695B" w:rsidRPr="009C18CB" w:rsidRDefault="0006695B" w:rsidP="0006695B">
            <w:r w:rsidRPr="009C18CB">
              <w:t> </w:t>
            </w:r>
          </w:p>
        </w:tc>
      </w:tr>
      <w:tr w:rsidR="0006695B" w:rsidRPr="009C18CB" w14:paraId="1F4484A1" w14:textId="77777777" w:rsidTr="0006695B">
        <w:trPr>
          <w:trHeight w:val="270"/>
        </w:trPr>
        <w:tc>
          <w:tcPr>
            <w:tcW w:w="2689" w:type="dxa"/>
            <w:tcBorders>
              <w:top w:val="nil"/>
              <w:left w:val="nil"/>
              <w:bottom w:val="nil"/>
              <w:right w:val="nil"/>
            </w:tcBorders>
            <w:noWrap/>
            <w:vAlign w:val="bottom"/>
            <w:hideMark/>
          </w:tcPr>
          <w:p w14:paraId="0313EAE4" w14:textId="7E130580" w:rsidR="0006695B" w:rsidRPr="009C18CB" w:rsidRDefault="0006695B" w:rsidP="0006695B">
            <w:r w:rsidRPr="009C18CB">
              <w:rPr>
                <w:rFonts w:cs="Arial"/>
                <w:sz w:val="20"/>
                <w:szCs w:val="20"/>
              </w:rPr>
              <w:t>vc-exact_135.gr</w:t>
            </w:r>
          </w:p>
        </w:tc>
        <w:tc>
          <w:tcPr>
            <w:tcW w:w="1134" w:type="dxa"/>
            <w:tcBorders>
              <w:top w:val="nil"/>
              <w:left w:val="nil"/>
              <w:bottom w:val="nil"/>
              <w:right w:val="nil"/>
            </w:tcBorders>
            <w:hideMark/>
          </w:tcPr>
          <w:p w14:paraId="2E26E5ED" w14:textId="77777777" w:rsidR="0006695B" w:rsidRPr="009C18CB" w:rsidRDefault="0006695B" w:rsidP="0006695B">
            <w:r w:rsidRPr="009C18CB">
              <w:t>26300</w:t>
            </w:r>
          </w:p>
        </w:tc>
        <w:tc>
          <w:tcPr>
            <w:tcW w:w="1842" w:type="dxa"/>
            <w:tcBorders>
              <w:top w:val="nil"/>
              <w:left w:val="nil"/>
              <w:bottom w:val="nil"/>
              <w:right w:val="nil"/>
            </w:tcBorders>
            <w:hideMark/>
          </w:tcPr>
          <w:p w14:paraId="254F7850" w14:textId="77777777" w:rsidR="0006695B" w:rsidRPr="009C18CB" w:rsidRDefault="0006695B" w:rsidP="0006695B">
            <w:r w:rsidRPr="009C18CB">
              <w:t>TIMEOUT</w:t>
            </w:r>
          </w:p>
        </w:tc>
        <w:tc>
          <w:tcPr>
            <w:tcW w:w="1134" w:type="dxa"/>
            <w:tcBorders>
              <w:top w:val="nil"/>
              <w:left w:val="nil"/>
              <w:bottom w:val="nil"/>
              <w:right w:val="nil"/>
            </w:tcBorders>
            <w:hideMark/>
          </w:tcPr>
          <w:p w14:paraId="74C75CEA" w14:textId="77777777" w:rsidR="0006695B" w:rsidRPr="009C18CB" w:rsidRDefault="0006695B" w:rsidP="0006695B">
            <w:r w:rsidRPr="009C18CB">
              <w:t> </w:t>
            </w:r>
          </w:p>
        </w:tc>
      </w:tr>
      <w:tr w:rsidR="0006695B" w:rsidRPr="009C18CB" w14:paraId="79391678" w14:textId="77777777" w:rsidTr="0006695B">
        <w:trPr>
          <w:trHeight w:val="270"/>
        </w:trPr>
        <w:tc>
          <w:tcPr>
            <w:tcW w:w="2689" w:type="dxa"/>
            <w:tcBorders>
              <w:top w:val="nil"/>
              <w:left w:val="nil"/>
              <w:bottom w:val="nil"/>
              <w:right w:val="nil"/>
            </w:tcBorders>
            <w:noWrap/>
            <w:vAlign w:val="bottom"/>
            <w:hideMark/>
          </w:tcPr>
          <w:p w14:paraId="22A0E5A3" w14:textId="00D35C8E" w:rsidR="0006695B" w:rsidRPr="009C18CB" w:rsidRDefault="0006695B" w:rsidP="0006695B">
            <w:r w:rsidRPr="009C18CB">
              <w:rPr>
                <w:rFonts w:cs="Arial"/>
                <w:sz w:val="20"/>
                <w:szCs w:val="20"/>
              </w:rPr>
              <w:t>vc-exact_137.gr</w:t>
            </w:r>
          </w:p>
        </w:tc>
        <w:tc>
          <w:tcPr>
            <w:tcW w:w="1134" w:type="dxa"/>
            <w:tcBorders>
              <w:top w:val="nil"/>
              <w:left w:val="nil"/>
              <w:bottom w:val="nil"/>
              <w:right w:val="nil"/>
            </w:tcBorders>
            <w:hideMark/>
          </w:tcPr>
          <w:p w14:paraId="11966D31" w14:textId="77777777" w:rsidR="0006695B" w:rsidRPr="009C18CB" w:rsidRDefault="0006695B" w:rsidP="0006695B">
            <w:r w:rsidRPr="009C18CB">
              <w:t>26300</w:t>
            </w:r>
          </w:p>
        </w:tc>
        <w:tc>
          <w:tcPr>
            <w:tcW w:w="1842" w:type="dxa"/>
            <w:tcBorders>
              <w:top w:val="nil"/>
              <w:left w:val="nil"/>
              <w:bottom w:val="nil"/>
              <w:right w:val="nil"/>
            </w:tcBorders>
            <w:hideMark/>
          </w:tcPr>
          <w:p w14:paraId="52E7B582" w14:textId="77777777" w:rsidR="0006695B" w:rsidRPr="009C18CB" w:rsidRDefault="0006695B" w:rsidP="0006695B">
            <w:r w:rsidRPr="009C18CB">
              <w:t>TIMEOUT</w:t>
            </w:r>
          </w:p>
        </w:tc>
        <w:tc>
          <w:tcPr>
            <w:tcW w:w="1134" w:type="dxa"/>
            <w:tcBorders>
              <w:top w:val="nil"/>
              <w:left w:val="nil"/>
              <w:bottom w:val="nil"/>
              <w:right w:val="nil"/>
            </w:tcBorders>
            <w:hideMark/>
          </w:tcPr>
          <w:p w14:paraId="1E2B2BB9" w14:textId="77777777" w:rsidR="0006695B" w:rsidRPr="009C18CB" w:rsidRDefault="0006695B" w:rsidP="0006695B">
            <w:r w:rsidRPr="009C18CB">
              <w:t> </w:t>
            </w:r>
          </w:p>
        </w:tc>
      </w:tr>
      <w:tr w:rsidR="0006695B" w:rsidRPr="009C18CB" w14:paraId="1BD08D07" w14:textId="77777777" w:rsidTr="0006695B">
        <w:trPr>
          <w:trHeight w:val="270"/>
        </w:trPr>
        <w:tc>
          <w:tcPr>
            <w:tcW w:w="2689" w:type="dxa"/>
            <w:tcBorders>
              <w:top w:val="nil"/>
              <w:left w:val="nil"/>
              <w:bottom w:val="nil"/>
              <w:right w:val="nil"/>
            </w:tcBorders>
            <w:noWrap/>
            <w:vAlign w:val="bottom"/>
            <w:hideMark/>
          </w:tcPr>
          <w:p w14:paraId="1E1FF7A0" w14:textId="5401DF95" w:rsidR="0006695B" w:rsidRPr="009C18CB" w:rsidRDefault="0006695B" w:rsidP="0006695B">
            <w:r w:rsidRPr="009C18CB">
              <w:rPr>
                <w:rFonts w:cs="Arial"/>
                <w:sz w:val="20"/>
                <w:szCs w:val="20"/>
              </w:rPr>
              <w:t>vc-exact_139.gr</w:t>
            </w:r>
          </w:p>
        </w:tc>
        <w:tc>
          <w:tcPr>
            <w:tcW w:w="1134" w:type="dxa"/>
            <w:tcBorders>
              <w:top w:val="nil"/>
              <w:left w:val="nil"/>
              <w:bottom w:val="nil"/>
              <w:right w:val="nil"/>
            </w:tcBorders>
            <w:hideMark/>
          </w:tcPr>
          <w:p w14:paraId="4B6B7CAE" w14:textId="77777777" w:rsidR="0006695B" w:rsidRPr="009C18CB" w:rsidRDefault="0006695B" w:rsidP="0006695B">
            <w:r w:rsidRPr="009C18CB">
              <w:t>18096</w:t>
            </w:r>
          </w:p>
        </w:tc>
        <w:tc>
          <w:tcPr>
            <w:tcW w:w="1842" w:type="dxa"/>
            <w:tcBorders>
              <w:top w:val="nil"/>
              <w:left w:val="nil"/>
              <w:bottom w:val="nil"/>
              <w:right w:val="nil"/>
            </w:tcBorders>
            <w:hideMark/>
          </w:tcPr>
          <w:p w14:paraId="759B0AF4" w14:textId="77777777" w:rsidR="0006695B" w:rsidRPr="009C18CB" w:rsidRDefault="0006695B" w:rsidP="0006695B">
            <w:r w:rsidRPr="009C18CB">
              <w:t>TIMEOUT</w:t>
            </w:r>
          </w:p>
        </w:tc>
        <w:tc>
          <w:tcPr>
            <w:tcW w:w="1134" w:type="dxa"/>
            <w:tcBorders>
              <w:top w:val="nil"/>
              <w:left w:val="nil"/>
              <w:bottom w:val="nil"/>
              <w:right w:val="nil"/>
            </w:tcBorders>
            <w:hideMark/>
          </w:tcPr>
          <w:p w14:paraId="58003A7C" w14:textId="77777777" w:rsidR="0006695B" w:rsidRPr="009C18CB" w:rsidRDefault="0006695B" w:rsidP="0006695B">
            <w:r w:rsidRPr="009C18CB">
              <w:t> </w:t>
            </w:r>
          </w:p>
        </w:tc>
      </w:tr>
      <w:tr w:rsidR="0006695B" w:rsidRPr="009C18CB" w14:paraId="4A1011BE" w14:textId="77777777" w:rsidTr="0006695B">
        <w:trPr>
          <w:trHeight w:val="270"/>
        </w:trPr>
        <w:tc>
          <w:tcPr>
            <w:tcW w:w="2689" w:type="dxa"/>
            <w:tcBorders>
              <w:top w:val="nil"/>
              <w:left w:val="nil"/>
              <w:bottom w:val="nil"/>
              <w:right w:val="nil"/>
            </w:tcBorders>
            <w:noWrap/>
            <w:vAlign w:val="bottom"/>
            <w:hideMark/>
          </w:tcPr>
          <w:p w14:paraId="2ABF0130" w14:textId="6A630D80" w:rsidR="0006695B" w:rsidRPr="009C18CB" w:rsidRDefault="0006695B" w:rsidP="0006695B">
            <w:r w:rsidRPr="009C18CB">
              <w:rPr>
                <w:rFonts w:cs="Arial"/>
                <w:sz w:val="20"/>
                <w:szCs w:val="20"/>
              </w:rPr>
              <w:t>vc-exact_141.gr</w:t>
            </w:r>
          </w:p>
        </w:tc>
        <w:tc>
          <w:tcPr>
            <w:tcW w:w="1134" w:type="dxa"/>
            <w:tcBorders>
              <w:top w:val="nil"/>
              <w:left w:val="nil"/>
              <w:bottom w:val="nil"/>
              <w:right w:val="nil"/>
            </w:tcBorders>
            <w:hideMark/>
          </w:tcPr>
          <w:p w14:paraId="7C9D5863" w14:textId="77777777" w:rsidR="0006695B" w:rsidRPr="009C18CB" w:rsidRDefault="0006695B" w:rsidP="0006695B">
            <w:r w:rsidRPr="009C18CB">
              <w:t>18096</w:t>
            </w:r>
          </w:p>
        </w:tc>
        <w:tc>
          <w:tcPr>
            <w:tcW w:w="1842" w:type="dxa"/>
            <w:tcBorders>
              <w:top w:val="nil"/>
              <w:left w:val="nil"/>
              <w:bottom w:val="nil"/>
              <w:right w:val="nil"/>
            </w:tcBorders>
            <w:hideMark/>
          </w:tcPr>
          <w:p w14:paraId="3B54D8E2" w14:textId="77777777" w:rsidR="0006695B" w:rsidRPr="009C18CB" w:rsidRDefault="0006695B" w:rsidP="0006695B">
            <w:r w:rsidRPr="009C18CB">
              <w:t>TIMEOUT</w:t>
            </w:r>
          </w:p>
        </w:tc>
        <w:tc>
          <w:tcPr>
            <w:tcW w:w="1134" w:type="dxa"/>
            <w:tcBorders>
              <w:top w:val="nil"/>
              <w:left w:val="nil"/>
              <w:bottom w:val="nil"/>
              <w:right w:val="nil"/>
            </w:tcBorders>
            <w:hideMark/>
          </w:tcPr>
          <w:p w14:paraId="411126F3" w14:textId="77777777" w:rsidR="0006695B" w:rsidRPr="009C18CB" w:rsidRDefault="0006695B" w:rsidP="0006695B">
            <w:r w:rsidRPr="009C18CB">
              <w:t> </w:t>
            </w:r>
          </w:p>
        </w:tc>
      </w:tr>
      <w:tr w:rsidR="0006695B" w:rsidRPr="009C18CB" w14:paraId="3FEF743F" w14:textId="77777777" w:rsidTr="0006695B">
        <w:trPr>
          <w:trHeight w:val="270"/>
        </w:trPr>
        <w:tc>
          <w:tcPr>
            <w:tcW w:w="2689" w:type="dxa"/>
            <w:tcBorders>
              <w:top w:val="nil"/>
              <w:left w:val="nil"/>
              <w:bottom w:val="nil"/>
              <w:right w:val="nil"/>
            </w:tcBorders>
            <w:noWrap/>
            <w:vAlign w:val="bottom"/>
            <w:hideMark/>
          </w:tcPr>
          <w:p w14:paraId="65857B37" w14:textId="17303FE5" w:rsidR="0006695B" w:rsidRPr="009C18CB" w:rsidRDefault="0006695B" w:rsidP="0006695B">
            <w:r w:rsidRPr="009C18CB">
              <w:rPr>
                <w:rFonts w:cs="Arial"/>
                <w:sz w:val="20"/>
                <w:szCs w:val="20"/>
              </w:rPr>
              <w:t>vc-exact_143.gr</w:t>
            </w:r>
          </w:p>
        </w:tc>
        <w:tc>
          <w:tcPr>
            <w:tcW w:w="1134" w:type="dxa"/>
            <w:tcBorders>
              <w:top w:val="nil"/>
              <w:left w:val="nil"/>
              <w:bottom w:val="nil"/>
              <w:right w:val="nil"/>
            </w:tcBorders>
            <w:hideMark/>
          </w:tcPr>
          <w:p w14:paraId="4CD4DAFA" w14:textId="77777777" w:rsidR="0006695B" w:rsidRPr="009C18CB" w:rsidRDefault="0006695B" w:rsidP="0006695B">
            <w:r w:rsidRPr="009C18CB">
              <w:t>18096</w:t>
            </w:r>
          </w:p>
        </w:tc>
        <w:tc>
          <w:tcPr>
            <w:tcW w:w="1842" w:type="dxa"/>
            <w:tcBorders>
              <w:top w:val="nil"/>
              <w:left w:val="nil"/>
              <w:bottom w:val="nil"/>
              <w:right w:val="nil"/>
            </w:tcBorders>
            <w:hideMark/>
          </w:tcPr>
          <w:p w14:paraId="1CE1752D" w14:textId="77777777" w:rsidR="0006695B" w:rsidRPr="009C18CB" w:rsidRDefault="0006695B" w:rsidP="0006695B">
            <w:r w:rsidRPr="009C18CB">
              <w:t>TIMEOUT</w:t>
            </w:r>
          </w:p>
        </w:tc>
        <w:tc>
          <w:tcPr>
            <w:tcW w:w="1134" w:type="dxa"/>
            <w:tcBorders>
              <w:top w:val="nil"/>
              <w:left w:val="nil"/>
              <w:bottom w:val="nil"/>
              <w:right w:val="nil"/>
            </w:tcBorders>
            <w:hideMark/>
          </w:tcPr>
          <w:p w14:paraId="1058F659" w14:textId="77777777" w:rsidR="0006695B" w:rsidRPr="009C18CB" w:rsidRDefault="0006695B" w:rsidP="0006695B">
            <w:r w:rsidRPr="009C18CB">
              <w:t> </w:t>
            </w:r>
          </w:p>
        </w:tc>
      </w:tr>
      <w:tr w:rsidR="0006695B" w:rsidRPr="009C18CB" w14:paraId="6E3C761C" w14:textId="77777777" w:rsidTr="0006695B">
        <w:trPr>
          <w:trHeight w:val="270"/>
        </w:trPr>
        <w:tc>
          <w:tcPr>
            <w:tcW w:w="2689" w:type="dxa"/>
            <w:tcBorders>
              <w:top w:val="nil"/>
              <w:left w:val="nil"/>
              <w:bottom w:val="nil"/>
              <w:right w:val="nil"/>
            </w:tcBorders>
            <w:noWrap/>
            <w:vAlign w:val="bottom"/>
            <w:hideMark/>
          </w:tcPr>
          <w:p w14:paraId="604B6C67" w14:textId="4B1D5272" w:rsidR="0006695B" w:rsidRPr="009C18CB" w:rsidRDefault="0006695B" w:rsidP="0006695B">
            <w:r w:rsidRPr="009C18CB">
              <w:rPr>
                <w:rFonts w:cs="Arial"/>
                <w:sz w:val="20"/>
                <w:szCs w:val="20"/>
              </w:rPr>
              <w:t>vc-exact_145.gr</w:t>
            </w:r>
          </w:p>
        </w:tc>
        <w:tc>
          <w:tcPr>
            <w:tcW w:w="1134" w:type="dxa"/>
            <w:tcBorders>
              <w:top w:val="nil"/>
              <w:left w:val="nil"/>
              <w:bottom w:val="nil"/>
              <w:right w:val="nil"/>
            </w:tcBorders>
            <w:hideMark/>
          </w:tcPr>
          <w:p w14:paraId="488A8B40" w14:textId="77777777" w:rsidR="0006695B" w:rsidRPr="009C18CB" w:rsidRDefault="0006695B" w:rsidP="0006695B">
            <w:r w:rsidRPr="009C18CB">
              <w:t>18096</w:t>
            </w:r>
          </w:p>
        </w:tc>
        <w:tc>
          <w:tcPr>
            <w:tcW w:w="1842" w:type="dxa"/>
            <w:tcBorders>
              <w:top w:val="nil"/>
              <w:left w:val="nil"/>
              <w:bottom w:val="nil"/>
              <w:right w:val="nil"/>
            </w:tcBorders>
            <w:hideMark/>
          </w:tcPr>
          <w:p w14:paraId="060CFC4E" w14:textId="77777777" w:rsidR="0006695B" w:rsidRPr="009C18CB" w:rsidRDefault="0006695B" w:rsidP="0006695B">
            <w:r w:rsidRPr="009C18CB">
              <w:t>TIMEOUT</w:t>
            </w:r>
          </w:p>
        </w:tc>
        <w:tc>
          <w:tcPr>
            <w:tcW w:w="1134" w:type="dxa"/>
            <w:tcBorders>
              <w:top w:val="nil"/>
              <w:left w:val="nil"/>
              <w:bottom w:val="nil"/>
              <w:right w:val="nil"/>
            </w:tcBorders>
            <w:hideMark/>
          </w:tcPr>
          <w:p w14:paraId="3B37FEF3" w14:textId="77777777" w:rsidR="0006695B" w:rsidRPr="009C18CB" w:rsidRDefault="0006695B" w:rsidP="0006695B">
            <w:r w:rsidRPr="009C18CB">
              <w:t> </w:t>
            </w:r>
          </w:p>
        </w:tc>
      </w:tr>
      <w:tr w:rsidR="0006695B" w:rsidRPr="009C18CB" w14:paraId="5FDE62F6" w14:textId="77777777" w:rsidTr="0006695B">
        <w:trPr>
          <w:trHeight w:val="270"/>
        </w:trPr>
        <w:tc>
          <w:tcPr>
            <w:tcW w:w="2689" w:type="dxa"/>
            <w:tcBorders>
              <w:top w:val="nil"/>
              <w:left w:val="nil"/>
              <w:bottom w:val="nil"/>
              <w:right w:val="nil"/>
            </w:tcBorders>
            <w:noWrap/>
            <w:vAlign w:val="bottom"/>
            <w:hideMark/>
          </w:tcPr>
          <w:p w14:paraId="208BF51A" w14:textId="36446A2A" w:rsidR="0006695B" w:rsidRPr="009C18CB" w:rsidRDefault="0006695B" w:rsidP="0006695B">
            <w:r w:rsidRPr="009C18CB">
              <w:rPr>
                <w:rFonts w:cs="Arial"/>
                <w:sz w:val="20"/>
                <w:szCs w:val="20"/>
              </w:rPr>
              <w:t>vc-exact_147.gr</w:t>
            </w:r>
          </w:p>
        </w:tc>
        <w:tc>
          <w:tcPr>
            <w:tcW w:w="1134" w:type="dxa"/>
            <w:tcBorders>
              <w:top w:val="nil"/>
              <w:left w:val="nil"/>
              <w:bottom w:val="nil"/>
              <w:right w:val="nil"/>
            </w:tcBorders>
            <w:hideMark/>
          </w:tcPr>
          <w:p w14:paraId="3446B3B3" w14:textId="77777777" w:rsidR="0006695B" w:rsidRPr="009C18CB" w:rsidRDefault="0006695B" w:rsidP="0006695B">
            <w:r w:rsidRPr="009C18CB">
              <w:t>18096</w:t>
            </w:r>
          </w:p>
        </w:tc>
        <w:tc>
          <w:tcPr>
            <w:tcW w:w="1842" w:type="dxa"/>
            <w:tcBorders>
              <w:top w:val="nil"/>
              <w:left w:val="nil"/>
              <w:bottom w:val="nil"/>
              <w:right w:val="nil"/>
            </w:tcBorders>
            <w:hideMark/>
          </w:tcPr>
          <w:p w14:paraId="176897EC" w14:textId="77777777" w:rsidR="0006695B" w:rsidRPr="009C18CB" w:rsidRDefault="0006695B" w:rsidP="0006695B">
            <w:r w:rsidRPr="009C18CB">
              <w:t>TIMEOUT</w:t>
            </w:r>
          </w:p>
        </w:tc>
        <w:tc>
          <w:tcPr>
            <w:tcW w:w="1134" w:type="dxa"/>
            <w:tcBorders>
              <w:top w:val="nil"/>
              <w:left w:val="nil"/>
              <w:bottom w:val="nil"/>
              <w:right w:val="nil"/>
            </w:tcBorders>
            <w:hideMark/>
          </w:tcPr>
          <w:p w14:paraId="2298ED90" w14:textId="77777777" w:rsidR="0006695B" w:rsidRPr="009C18CB" w:rsidRDefault="0006695B" w:rsidP="0006695B">
            <w:r w:rsidRPr="009C18CB">
              <w:t> </w:t>
            </w:r>
          </w:p>
        </w:tc>
      </w:tr>
      <w:tr w:rsidR="0006695B" w:rsidRPr="009C18CB" w14:paraId="10C12FF4" w14:textId="77777777" w:rsidTr="0006695B">
        <w:trPr>
          <w:trHeight w:val="270"/>
        </w:trPr>
        <w:tc>
          <w:tcPr>
            <w:tcW w:w="2689" w:type="dxa"/>
            <w:tcBorders>
              <w:top w:val="nil"/>
              <w:left w:val="nil"/>
              <w:bottom w:val="nil"/>
              <w:right w:val="nil"/>
            </w:tcBorders>
            <w:noWrap/>
            <w:vAlign w:val="bottom"/>
            <w:hideMark/>
          </w:tcPr>
          <w:p w14:paraId="7187534D" w14:textId="7865EAD3" w:rsidR="0006695B" w:rsidRPr="009C18CB" w:rsidRDefault="0006695B" w:rsidP="0006695B">
            <w:r w:rsidRPr="009C18CB">
              <w:rPr>
                <w:rFonts w:cs="Arial"/>
                <w:sz w:val="20"/>
                <w:szCs w:val="20"/>
              </w:rPr>
              <w:t>vc-exact_149.gr</w:t>
            </w:r>
          </w:p>
        </w:tc>
        <w:tc>
          <w:tcPr>
            <w:tcW w:w="1134" w:type="dxa"/>
            <w:tcBorders>
              <w:top w:val="nil"/>
              <w:left w:val="nil"/>
              <w:bottom w:val="nil"/>
              <w:right w:val="nil"/>
            </w:tcBorders>
            <w:hideMark/>
          </w:tcPr>
          <w:p w14:paraId="6F93AC4D" w14:textId="77777777" w:rsidR="0006695B" w:rsidRPr="009C18CB" w:rsidRDefault="0006695B" w:rsidP="0006695B">
            <w:r w:rsidRPr="009C18CB">
              <w:t>26300</w:t>
            </w:r>
          </w:p>
        </w:tc>
        <w:tc>
          <w:tcPr>
            <w:tcW w:w="1842" w:type="dxa"/>
            <w:tcBorders>
              <w:top w:val="nil"/>
              <w:left w:val="nil"/>
              <w:bottom w:val="nil"/>
              <w:right w:val="nil"/>
            </w:tcBorders>
            <w:hideMark/>
          </w:tcPr>
          <w:p w14:paraId="0F460594" w14:textId="77777777" w:rsidR="0006695B" w:rsidRPr="009C18CB" w:rsidRDefault="0006695B" w:rsidP="0006695B">
            <w:r w:rsidRPr="009C18CB">
              <w:t>TIMEOUT</w:t>
            </w:r>
          </w:p>
        </w:tc>
        <w:tc>
          <w:tcPr>
            <w:tcW w:w="1134" w:type="dxa"/>
            <w:tcBorders>
              <w:top w:val="nil"/>
              <w:left w:val="nil"/>
              <w:bottom w:val="nil"/>
              <w:right w:val="nil"/>
            </w:tcBorders>
            <w:hideMark/>
          </w:tcPr>
          <w:p w14:paraId="0C50BF22" w14:textId="77777777" w:rsidR="0006695B" w:rsidRPr="009C18CB" w:rsidRDefault="0006695B" w:rsidP="0006695B">
            <w:r w:rsidRPr="009C18CB">
              <w:t> </w:t>
            </w:r>
          </w:p>
        </w:tc>
      </w:tr>
      <w:tr w:rsidR="0006695B" w:rsidRPr="009C18CB" w14:paraId="24ADEADE" w14:textId="77777777" w:rsidTr="0006695B">
        <w:trPr>
          <w:trHeight w:val="270"/>
        </w:trPr>
        <w:tc>
          <w:tcPr>
            <w:tcW w:w="2689" w:type="dxa"/>
            <w:tcBorders>
              <w:top w:val="nil"/>
              <w:left w:val="nil"/>
              <w:bottom w:val="nil"/>
              <w:right w:val="nil"/>
            </w:tcBorders>
            <w:noWrap/>
            <w:vAlign w:val="bottom"/>
            <w:hideMark/>
          </w:tcPr>
          <w:p w14:paraId="5E596ABF" w14:textId="7627BD18" w:rsidR="0006695B" w:rsidRPr="009C18CB" w:rsidRDefault="0006695B" w:rsidP="0006695B">
            <w:r w:rsidRPr="009C18CB">
              <w:rPr>
                <w:rFonts w:cs="Arial"/>
                <w:sz w:val="20"/>
                <w:szCs w:val="20"/>
              </w:rPr>
              <w:t>vc-exact_151.gr</w:t>
            </w:r>
          </w:p>
        </w:tc>
        <w:tc>
          <w:tcPr>
            <w:tcW w:w="1134" w:type="dxa"/>
            <w:tcBorders>
              <w:top w:val="nil"/>
              <w:left w:val="nil"/>
              <w:bottom w:val="nil"/>
              <w:right w:val="nil"/>
            </w:tcBorders>
            <w:hideMark/>
          </w:tcPr>
          <w:p w14:paraId="276109B0" w14:textId="77777777" w:rsidR="0006695B" w:rsidRPr="009C18CB" w:rsidRDefault="0006695B" w:rsidP="0006695B">
            <w:r w:rsidRPr="009C18CB">
              <w:t>15783</w:t>
            </w:r>
          </w:p>
        </w:tc>
        <w:tc>
          <w:tcPr>
            <w:tcW w:w="1842" w:type="dxa"/>
            <w:tcBorders>
              <w:top w:val="nil"/>
              <w:left w:val="nil"/>
              <w:bottom w:val="nil"/>
              <w:right w:val="nil"/>
            </w:tcBorders>
            <w:hideMark/>
          </w:tcPr>
          <w:p w14:paraId="50BD78C8" w14:textId="77777777" w:rsidR="0006695B" w:rsidRPr="009C18CB" w:rsidRDefault="0006695B" w:rsidP="0006695B">
            <w:r w:rsidRPr="009C18CB">
              <w:t>TIMEOUT</w:t>
            </w:r>
          </w:p>
        </w:tc>
        <w:tc>
          <w:tcPr>
            <w:tcW w:w="1134" w:type="dxa"/>
            <w:tcBorders>
              <w:top w:val="nil"/>
              <w:left w:val="nil"/>
              <w:bottom w:val="nil"/>
              <w:right w:val="nil"/>
            </w:tcBorders>
            <w:hideMark/>
          </w:tcPr>
          <w:p w14:paraId="0FCF7450" w14:textId="77777777" w:rsidR="0006695B" w:rsidRPr="009C18CB" w:rsidRDefault="0006695B" w:rsidP="0006695B">
            <w:r w:rsidRPr="009C18CB">
              <w:t> </w:t>
            </w:r>
          </w:p>
        </w:tc>
      </w:tr>
      <w:tr w:rsidR="0006695B" w:rsidRPr="009C18CB" w14:paraId="4134F2E2" w14:textId="77777777" w:rsidTr="0006695B">
        <w:trPr>
          <w:trHeight w:val="270"/>
        </w:trPr>
        <w:tc>
          <w:tcPr>
            <w:tcW w:w="2689" w:type="dxa"/>
            <w:tcBorders>
              <w:top w:val="nil"/>
              <w:left w:val="nil"/>
              <w:bottom w:val="nil"/>
              <w:right w:val="nil"/>
            </w:tcBorders>
            <w:noWrap/>
            <w:vAlign w:val="bottom"/>
            <w:hideMark/>
          </w:tcPr>
          <w:p w14:paraId="3F181D44" w14:textId="059ACB73" w:rsidR="0006695B" w:rsidRPr="009C18CB" w:rsidRDefault="0006695B" w:rsidP="0006695B">
            <w:r w:rsidRPr="009C18CB">
              <w:rPr>
                <w:rFonts w:cs="Arial"/>
                <w:sz w:val="20"/>
                <w:szCs w:val="20"/>
              </w:rPr>
              <w:t>vc-exact_153.gr</w:t>
            </w:r>
          </w:p>
        </w:tc>
        <w:tc>
          <w:tcPr>
            <w:tcW w:w="1134" w:type="dxa"/>
            <w:tcBorders>
              <w:top w:val="nil"/>
              <w:left w:val="nil"/>
              <w:bottom w:val="nil"/>
              <w:right w:val="nil"/>
            </w:tcBorders>
            <w:hideMark/>
          </w:tcPr>
          <w:p w14:paraId="1B2792A5" w14:textId="77777777" w:rsidR="0006695B" w:rsidRPr="009C18CB" w:rsidRDefault="0006695B" w:rsidP="0006695B">
            <w:r w:rsidRPr="009C18CB">
              <w:t>29076</w:t>
            </w:r>
          </w:p>
        </w:tc>
        <w:tc>
          <w:tcPr>
            <w:tcW w:w="1842" w:type="dxa"/>
            <w:tcBorders>
              <w:top w:val="nil"/>
              <w:left w:val="nil"/>
              <w:bottom w:val="nil"/>
              <w:right w:val="nil"/>
            </w:tcBorders>
            <w:hideMark/>
          </w:tcPr>
          <w:p w14:paraId="58318EB8" w14:textId="77777777" w:rsidR="0006695B" w:rsidRPr="009C18CB" w:rsidRDefault="0006695B" w:rsidP="0006695B">
            <w:r w:rsidRPr="009C18CB">
              <w:t>TIMEOUT</w:t>
            </w:r>
          </w:p>
        </w:tc>
        <w:tc>
          <w:tcPr>
            <w:tcW w:w="1134" w:type="dxa"/>
            <w:tcBorders>
              <w:top w:val="nil"/>
              <w:left w:val="nil"/>
              <w:bottom w:val="nil"/>
              <w:right w:val="nil"/>
            </w:tcBorders>
            <w:hideMark/>
          </w:tcPr>
          <w:p w14:paraId="003D0D54" w14:textId="77777777" w:rsidR="0006695B" w:rsidRPr="009C18CB" w:rsidRDefault="0006695B" w:rsidP="0006695B">
            <w:r w:rsidRPr="009C18CB">
              <w:t> </w:t>
            </w:r>
          </w:p>
        </w:tc>
      </w:tr>
      <w:tr w:rsidR="0006695B" w:rsidRPr="009C18CB" w14:paraId="5BA03833" w14:textId="77777777" w:rsidTr="0006695B">
        <w:trPr>
          <w:trHeight w:val="270"/>
        </w:trPr>
        <w:tc>
          <w:tcPr>
            <w:tcW w:w="2689" w:type="dxa"/>
            <w:tcBorders>
              <w:top w:val="nil"/>
              <w:left w:val="nil"/>
              <w:bottom w:val="nil"/>
              <w:right w:val="nil"/>
            </w:tcBorders>
            <w:noWrap/>
            <w:vAlign w:val="bottom"/>
            <w:hideMark/>
          </w:tcPr>
          <w:p w14:paraId="275697C1" w14:textId="0BA4B099" w:rsidR="0006695B" w:rsidRPr="009C18CB" w:rsidRDefault="0006695B" w:rsidP="0006695B">
            <w:r w:rsidRPr="009C18CB">
              <w:rPr>
                <w:rFonts w:cs="Arial"/>
                <w:sz w:val="20"/>
                <w:szCs w:val="20"/>
              </w:rPr>
              <w:t>vc-exact_155.gr</w:t>
            </w:r>
          </w:p>
        </w:tc>
        <w:tc>
          <w:tcPr>
            <w:tcW w:w="1134" w:type="dxa"/>
            <w:tcBorders>
              <w:top w:val="nil"/>
              <w:left w:val="nil"/>
              <w:bottom w:val="nil"/>
              <w:right w:val="nil"/>
            </w:tcBorders>
            <w:hideMark/>
          </w:tcPr>
          <w:p w14:paraId="40088C33" w14:textId="77777777" w:rsidR="0006695B" w:rsidRPr="009C18CB" w:rsidRDefault="0006695B" w:rsidP="0006695B">
            <w:r w:rsidRPr="009C18CB">
              <w:t>26300</w:t>
            </w:r>
          </w:p>
        </w:tc>
        <w:tc>
          <w:tcPr>
            <w:tcW w:w="1842" w:type="dxa"/>
            <w:tcBorders>
              <w:top w:val="nil"/>
              <w:left w:val="nil"/>
              <w:bottom w:val="nil"/>
              <w:right w:val="nil"/>
            </w:tcBorders>
            <w:hideMark/>
          </w:tcPr>
          <w:p w14:paraId="22F74623" w14:textId="77777777" w:rsidR="0006695B" w:rsidRPr="009C18CB" w:rsidRDefault="0006695B" w:rsidP="0006695B">
            <w:r w:rsidRPr="009C18CB">
              <w:t>TIMEOUT</w:t>
            </w:r>
          </w:p>
        </w:tc>
        <w:tc>
          <w:tcPr>
            <w:tcW w:w="1134" w:type="dxa"/>
            <w:tcBorders>
              <w:top w:val="nil"/>
              <w:left w:val="nil"/>
              <w:bottom w:val="nil"/>
              <w:right w:val="nil"/>
            </w:tcBorders>
            <w:hideMark/>
          </w:tcPr>
          <w:p w14:paraId="034A7CBE" w14:textId="77777777" w:rsidR="0006695B" w:rsidRPr="009C18CB" w:rsidRDefault="0006695B" w:rsidP="0006695B">
            <w:r w:rsidRPr="009C18CB">
              <w:t> </w:t>
            </w:r>
          </w:p>
        </w:tc>
      </w:tr>
      <w:tr w:rsidR="0006695B" w:rsidRPr="009C18CB" w14:paraId="141C4600" w14:textId="77777777" w:rsidTr="0006695B">
        <w:trPr>
          <w:trHeight w:val="270"/>
        </w:trPr>
        <w:tc>
          <w:tcPr>
            <w:tcW w:w="2689" w:type="dxa"/>
            <w:tcBorders>
              <w:top w:val="nil"/>
              <w:left w:val="nil"/>
              <w:bottom w:val="nil"/>
              <w:right w:val="nil"/>
            </w:tcBorders>
            <w:noWrap/>
            <w:vAlign w:val="bottom"/>
            <w:hideMark/>
          </w:tcPr>
          <w:p w14:paraId="2C98D8B1" w14:textId="49FF8B50" w:rsidR="0006695B" w:rsidRPr="009C18CB" w:rsidRDefault="0006695B" w:rsidP="0006695B">
            <w:r w:rsidRPr="009C18CB">
              <w:rPr>
                <w:rFonts w:cs="Arial"/>
                <w:sz w:val="20"/>
                <w:szCs w:val="20"/>
              </w:rPr>
              <w:t>vc-exact_157.gr</w:t>
            </w:r>
          </w:p>
        </w:tc>
        <w:tc>
          <w:tcPr>
            <w:tcW w:w="1134" w:type="dxa"/>
            <w:tcBorders>
              <w:top w:val="nil"/>
              <w:left w:val="nil"/>
              <w:bottom w:val="nil"/>
              <w:right w:val="nil"/>
            </w:tcBorders>
            <w:hideMark/>
          </w:tcPr>
          <w:p w14:paraId="7EBDD8D0" w14:textId="77777777" w:rsidR="0006695B" w:rsidRPr="009C18CB" w:rsidRDefault="0006695B" w:rsidP="0006695B">
            <w:r w:rsidRPr="009C18CB">
              <w:t>2980</w:t>
            </w:r>
          </w:p>
        </w:tc>
        <w:tc>
          <w:tcPr>
            <w:tcW w:w="1842" w:type="dxa"/>
            <w:tcBorders>
              <w:top w:val="nil"/>
              <w:left w:val="nil"/>
              <w:bottom w:val="nil"/>
              <w:right w:val="nil"/>
            </w:tcBorders>
            <w:hideMark/>
          </w:tcPr>
          <w:p w14:paraId="54338D96" w14:textId="77777777" w:rsidR="0006695B" w:rsidRPr="009C18CB" w:rsidRDefault="0006695B" w:rsidP="0006695B">
            <w:r w:rsidRPr="009C18CB">
              <w:t>TIMEOUT</w:t>
            </w:r>
          </w:p>
        </w:tc>
        <w:tc>
          <w:tcPr>
            <w:tcW w:w="1134" w:type="dxa"/>
            <w:tcBorders>
              <w:top w:val="nil"/>
              <w:left w:val="nil"/>
              <w:bottom w:val="nil"/>
              <w:right w:val="nil"/>
            </w:tcBorders>
            <w:hideMark/>
          </w:tcPr>
          <w:p w14:paraId="58CB8E3B" w14:textId="77777777" w:rsidR="0006695B" w:rsidRPr="009C18CB" w:rsidRDefault="0006695B" w:rsidP="0006695B">
            <w:r w:rsidRPr="009C18CB">
              <w:t> </w:t>
            </w:r>
          </w:p>
        </w:tc>
      </w:tr>
      <w:tr w:rsidR="0006695B" w:rsidRPr="009C18CB" w14:paraId="28AAE767" w14:textId="77777777" w:rsidTr="0006695B">
        <w:trPr>
          <w:trHeight w:val="270"/>
        </w:trPr>
        <w:tc>
          <w:tcPr>
            <w:tcW w:w="2689" w:type="dxa"/>
            <w:tcBorders>
              <w:top w:val="nil"/>
              <w:left w:val="nil"/>
              <w:bottom w:val="nil"/>
              <w:right w:val="nil"/>
            </w:tcBorders>
            <w:noWrap/>
            <w:vAlign w:val="bottom"/>
            <w:hideMark/>
          </w:tcPr>
          <w:p w14:paraId="1BB63C4D" w14:textId="1AEBD437" w:rsidR="0006695B" w:rsidRPr="009C18CB" w:rsidRDefault="0006695B" w:rsidP="0006695B">
            <w:r w:rsidRPr="009C18CB">
              <w:rPr>
                <w:rFonts w:cs="Arial"/>
                <w:sz w:val="20"/>
                <w:szCs w:val="20"/>
              </w:rPr>
              <w:t>vc-exact_159.gr</w:t>
            </w:r>
          </w:p>
        </w:tc>
        <w:tc>
          <w:tcPr>
            <w:tcW w:w="1134" w:type="dxa"/>
            <w:tcBorders>
              <w:top w:val="nil"/>
              <w:left w:val="nil"/>
              <w:bottom w:val="nil"/>
              <w:right w:val="nil"/>
            </w:tcBorders>
            <w:hideMark/>
          </w:tcPr>
          <w:p w14:paraId="393428B2" w14:textId="77777777" w:rsidR="0006695B" w:rsidRPr="009C18CB" w:rsidRDefault="0006695B" w:rsidP="0006695B">
            <w:r w:rsidRPr="009C18CB">
              <w:t>18096</w:t>
            </w:r>
          </w:p>
        </w:tc>
        <w:tc>
          <w:tcPr>
            <w:tcW w:w="1842" w:type="dxa"/>
            <w:tcBorders>
              <w:top w:val="nil"/>
              <w:left w:val="nil"/>
              <w:bottom w:val="nil"/>
              <w:right w:val="nil"/>
            </w:tcBorders>
            <w:hideMark/>
          </w:tcPr>
          <w:p w14:paraId="2109FC86" w14:textId="77777777" w:rsidR="0006695B" w:rsidRPr="009C18CB" w:rsidRDefault="0006695B" w:rsidP="0006695B">
            <w:r w:rsidRPr="009C18CB">
              <w:t>TIMEOUT</w:t>
            </w:r>
          </w:p>
        </w:tc>
        <w:tc>
          <w:tcPr>
            <w:tcW w:w="1134" w:type="dxa"/>
            <w:tcBorders>
              <w:top w:val="nil"/>
              <w:left w:val="nil"/>
              <w:bottom w:val="nil"/>
              <w:right w:val="nil"/>
            </w:tcBorders>
            <w:hideMark/>
          </w:tcPr>
          <w:p w14:paraId="17295B93" w14:textId="77777777" w:rsidR="0006695B" w:rsidRPr="009C18CB" w:rsidRDefault="0006695B" w:rsidP="0006695B">
            <w:r w:rsidRPr="009C18CB">
              <w:t> </w:t>
            </w:r>
          </w:p>
        </w:tc>
      </w:tr>
      <w:tr w:rsidR="0006695B" w:rsidRPr="009C18CB" w14:paraId="350B0F72" w14:textId="77777777" w:rsidTr="0006695B">
        <w:trPr>
          <w:trHeight w:val="270"/>
        </w:trPr>
        <w:tc>
          <w:tcPr>
            <w:tcW w:w="2689" w:type="dxa"/>
            <w:tcBorders>
              <w:top w:val="nil"/>
              <w:left w:val="nil"/>
              <w:bottom w:val="nil"/>
              <w:right w:val="nil"/>
            </w:tcBorders>
            <w:noWrap/>
            <w:vAlign w:val="bottom"/>
            <w:hideMark/>
          </w:tcPr>
          <w:p w14:paraId="3F7C1B75" w14:textId="782D5B2C" w:rsidR="0006695B" w:rsidRPr="009C18CB" w:rsidRDefault="0006695B" w:rsidP="0006695B">
            <w:r w:rsidRPr="009C18CB">
              <w:rPr>
                <w:rFonts w:cs="Arial"/>
                <w:sz w:val="20"/>
                <w:szCs w:val="20"/>
              </w:rPr>
              <w:t>vc-exact_161.gr</w:t>
            </w:r>
          </w:p>
        </w:tc>
        <w:tc>
          <w:tcPr>
            <w:tcW w:w="1134" w:type="dxa"/>
            <w:tcBorders>
              <w:top w:val="nil"/>
              <w:left w:val="nil"/>
              <w:bottom w:val="nil"/>
              <w:right w:val="nil"/>
            </w:tcBorders>
            <w:hideMark/>
          </w:tcPr>
          <w:p w14:paraId="17362475" w14:textId="77777777" w:rsidR="0006695B" w:rsidRPr="009C18CB" w:rsidRDefault="0006695B" w:rsidP="0006695B">
            <w:r w:rsidRPr="009C18CB">
              <w:t>138141</w:t>
            </w:r>
          </w:p>
        </w:tc>
        <w:tc>
          <w:tcPr>
            <w:tcW w:w="1842" w:type="dxa"/>
            <w:tcBorders>
              <w:top w:val="nil"/>
              <w:left w:val="nil"/>
              <w:bottom w:val="nil"/>
              <w:right w:val="nil"/>
            </w:tcBorders>
            <w:hideMark/>
          </w:tcPr>
          <w:p w14:paraId="132164E3" w14:textId="77777777" w:rsidR="0006695B" w:rsidRPr="009C18CB" w:rsidRDefault="0006695B" w:rsidP="0006695B">
            <w:r w:rsidRPr="009C18CB">
              <w:t>TIMEOUT</w:t>
            </w:r>
          </w:p>
        </w:tc>
        <w:tc>
          <w:tcPr>
            <w:tcW w:w="1134" w:type="dxa"/>
            <w:tcBorders>
              <w:top w:val="nil"/>
              <w:left w:val="nil"/>
              <w:bottom w:val="nil"/>
              <w:right w:val="nil"/>
            </w:tcBorders>
            <w:hideMark/>
          </w:tcPr>
          <w:p w14:paraId="03281DC7" w14:textId="77777777" w:rsidR="0006695B" w:rsidRPr="009C18CB" w:rsidRDefault="0006695B" w:rsidP="0006695B">
            <w:r w:rsidRPr="009C18CB">
              <w:t> </w:t>
            </w:r>
          </w:p>
        </w:tc>
      </w:tr>
      <w:tr w:rsidR="0006695B" w:rsidRPr="009C18CB" w14:paraId="2673D5CB" w14:textId="77777777" w:rsidTr="0006695B">
        <w:trPr>
          <w:trHeight w:val="270"/>
        </w:trPr>
        <w:tc>
          <w:tcPr>
            <w:tcW w:w="2689" w:type="dxa"/>
            <w:tcBorders>
              <w:top w:val="nil"/>
              <w:left w:val="nil"/>
              <w:bottom w:val="nil"/>
              <w:right w:val="nil"/>
            </w:tcBorders>
            <w:noWrap/>
            <w:vAlign w:val="bottom"/>
            <w:hideMark/>
          </w:tcPr>
          <w:p w14:paraId="045C4C15" w14:textId="167C6EF7" w:rsidR="0006695B" w:rsidRPr="009C18CB" w:rsidRDefault="0006695B" w:rsidP="0006695B">
            <w:r w:rsidRPr="009C18CB">
              <w:rPr>
                <w:rFonts w:cs="Arial"/>
                <w:sz w:val="20"/>
                <w:szCs w:val="20"/>
              </w:rPr>
              <w:t>vc-exact_163.gr</w:t>
            </w:r>
          </w:p>
        </w:tc>
        <w:tc>
          <w:tcPr>
            <w:tcW w:w="1134" w:type="dxa"/>
            <w:tcBorders>
              <w:top w:val="nil"/>
              <w:left w:val="nil"/>
              <w:bottom w:val="nil"/>
              <w:right w:val="nil"/>
            </w:tcBorders>
            <w:hideMark/>
          </w:tcPr>
          <w:p w14:paraId="63DF6691" w14:textId="77777777" w:rsidR="0006695B" w:rsidRPr="009C18CB" w:rsidRDefault="0006695B" w:rsidP="0006695B">
            <w:r w:rsidRPr="009C18CB">
              <w:t>18096</w:t>
            </w:r>
          </w:p>
        </w:tc>
        <w:tc>
          <w:tcPr>
            <w:tcW w:w="1842" w:type="dxa"/>
            <w:tcBorders>
              <w:top w:val="nil"/>
              <w:left w:val="nil"/>
              <w:bottom w:val="nil"/>
              <w:right w:val="nil"/>
            </w:tcBorders>
            <w:hideMark/>
          </w:tcPr>
          <w:p w14:paraId="0C6EB793" w14:textId="77777777" w:rsidR="0006695B" w:rsidRPr="009C18CB" w:rsidRDefault="0006695B" w:rsidP="0006695B">
            <w:r w:rsidRPr="009C18CB">
              <w:t>TIMEOUT</w:t>
            </w:r>
          </w:p>
        </w:tc>
        <w:tc>
          <w:tcPr>
            <w:tcW w:w="1134" w:type="dxa"/>
            <w:tcBorders>
              <w:top w:val="nil"/>
              <w:left w:val="nil"/>
              <w:bottom w:val="nil"/>
              <w:right w:val="nil"/>
            </w:tcBorders>
            <w:hideMark/>
          </w:tcPr>
          <w:p w14:paraId="0E852F4A" w14:textId="77777777" w:rsidR="0006695B" w:rsidRPr="009C18CB" w:rsidRDefault="0006695B" w:rsidP="0006695B">
            <w:r w:rsidRPr="009C18CB">
              <w:t> </w:t>
            </w:r>
          </w:p>
        </w:tc>
      </w:tr>
      <w:tr w:rsidR="0006695B" w:rsidRPr="009C18CB" w14:paraId="4D5F24A1" w14:textId="77777777" w:rsidTr="0006695B">
        <w:trPr>
          <w:trHeight w:val="270"/>
        </w:trPr>
        <w:tc>
          <w:tcPr>
            <w:tcW w:w="2689" w:type="dxa"/>
            <w:tcBorders>
              <w:top w:val="nil"/>
              <w:left w:val="nil"/>
              <w:bottom w:val="nil"/>
              <w:right w:val="nil"/>
            </w:tcBorders>
            <w:noWrap/>
            <w:vAlign w:val="bottom"/>
            <w:hideMark/>
          </w:tcPr>
          <w:p w14:paraId="44DD9128" w14:textId="73286814" w:rsidR="0006695B" w:rsidRPr="009C18CB" w:rsidRDefault="0006695B" w:rsidP="0006695B">
            <w:r w:rsidRPr="009C18CB">
              <w:rPr>
                <w:rFonts w:cs="Arial"/>
                <w:sz w:val="20"/>
                <w:szCs w:val="20"/>
              </w:rPr>
              <w:t>vc-exact_165.gr</w:t>
            </w:r>
          </w:p>
        </w:tc>
        <w:tc>
          <w:tcPr>
            <w:tcW w:w="1134" w:type="dxa"/>
            <w:tcBorders>
              <w:top w:val="nil"/>
              <w:left w:val="nil"/>
              <w:bottom w:val="nil"/>
              <w:right w:val="nil"/>
            </w:tcBorders>
            <w:hideMark/>
          </w:tcPr>
          <w:p w14:paraId="03167F28" w14:textId="77777777" w:rsidR="0006695B" w:rsidRPr="009C18CB" w:rsidRDefault="0006695B" w:rsidP="0006695B">
            <w:r w:rsidRPr="009C18CB">
              <w:t>18096</w:t>
            </w:r>
          </w:p>
        </w:tc>
        <w:tc>
          <w:tcPr>
            <w:tcW w:w="1842" w:type="dxa"/>
            <w:tcBorders>
              <w:top w:val="nil"/>
              <w:left w:val="nil"/>
              <w:bottom w:val="nil"/>
              <w:right w:val="nil"/>
            </w:tcBorders>
            <w:hideMark/>
          </w:tcPr>
          <w:p w14:paraId="1118C9EC" w14:textId="77777777" w:rsidR="0006695B" w:rsidRPr="009C18CB" w:rsidRDefault="0006695B" w:rsidP="0006695B">
            <w:r w:rsidRPr="009C18CB">
              <w:t>TIMEOUT</w:t>
            </w:r>
          </w:p>
        </w:tc>
        <w:tc>
          <w:tcPr>
            <w:tcW w:w="1134" w:type="dxa"/>
            <w:tcBorders>
              <w:top w:val="nil"/>
              <w:left w:val="nil"/>
              <w:bottom w:val="nil"/>
              <w:right w:val="nil"/>
            </w:tcBorders>
            <w:hideMark/>
          </w:tcPr>
          <w:p w14:paraId="7F07128A" w14:textId="77777777" w:rsidR="0006695B" w:rsidRPr="009C18CB" w:rsidRDefault="0006695B" w:rsidP="0006695B">
            <w:r w:rsidRPr="009C18CB">
              <w:t> </w:t>
            </w:r>
          </w:p>
        </w:tc>
      </w:tr>
      <w:tr w:rsidR="0006695B" w:rsidRPr="009C18CB" w14:paraId="2B47883B" w14:textId="77777777" w:rsidTr="0006695B">
        <w:trPr>
          <w:trHeight w:val="270"/>
        </w:trPr>
        <w:tc>
          <w:tcPr>
            <w:tcW w:w="2689" w:type="dxa"/>
            <w:tcBorders>
              <w:top w:val="nil"/>
              <w:left w:val="nil"/>
              <w:bottom w:val="nil"/>
              <w:right w:val="nil"/>
            </w:tcBorders>
            <w:noWrap/>
            <w:vAlign w:val="bottom"/>
            <w:hideMark/>
          </w:tcPr>
          <w:p w14:paraId="560D0EED" w14:textId="27C892A7" w:rsidR="0006695B" w:rsidRPr="009C18CB" w:rsidRDefault="0006695B" w:rsidP="0006695B">
            <w:r w:rsidRPr="009C18CB">
              <w:rPr>
                <w:rFonts w:cs="Arial"/>
                <w:sz w:val="20"/>
                <w:szCs w:val="20"/>
              </w:rPr>
              <w:t>vc-exact_167.gr</w:t>
            </w:r>
          </w:p>
        </w:tc>
        <w:tc>
          <w:tcPr>
            <w:tcW w:w="1134" w:type="dxa"/>
            <w:tcBorders>
              <w:top w:val="nil"/>
              <w:left w:val="nil"/>
              <w:bottom w:val="nil"/>
              <w:right w:val="nil"/>
            </w:tcBorders>
            <w:hideMark/>
          </w:tcPr>
          <w:p w14:paraId="4E027D27" w14:textId="77777777" w:rsidR="0006695B" w:rsidRPr="009C18CB" w:rsidRDefault="0006695B" w:rsidP="0006695B">
            <w:r w:rsidRPr="009C18CB">
              <w:t>15783</w:t>
            </w:r>
          </w:p>
        </w:tc>
        <w:tc>
          <w:tcPr>
            <w:tcW w:w="1842" w:type="dxa"/>
            <w:tcBorders>
              <w:top w:val="nil"/>
              <w:left w:val="nil"/>
              <w:bottom w:val="nil"/>
              <w:right w:val="nil"/>
            </w:tcBorders>
            <w:hideMark/>
          </w:tcPr>
          <w:p w14:paraId="50881FF4" w14:textId="77777777" w:rsidR="0006695B" w:rsidRPr="009C18CB" w:rsidRDefault="0006695B" w:rsidP="0006695B">
            <w:r w:rsidRPr="009C18CB">
              <w:t>TIMEOUT</w:t>
            </w:r>
          </w:p>
        </w:tc>
        <w:tc>
          <w:tcPr>
            <w:tcW w:w="1134" w:type="dxa"/>
            <w:tcBorders>
              <w:top w:val="nil"/>
              <w:left w:val="nil"/>
              <w:bottom w:val="nil"/>
              <w:right w:val="nil"/>
            </w:tcBorders>
            <w:hideMark/>
          </w:tcPr>
          <w:p w14:paraId="113EA4DE" w14:textId="77777777" w:rsidR="0006695B" w:rsidRPr="009C18CB" w:rsidRDefault="0006695B" w:rsidP="0006695B">
            <w:r w:rsidRPr="009C18CB">
              <w:t> </w:t>
            </w:r>
          </w:p>
        </w:tc>
      </w:tr>
      <w:tr w:rsidR="0006695B" w:rsidRPr="009C18CB" w14:paraId="10C10163" w14:textId="77777777" w:rsidTr="0006695B">
        <w:trPr>
          <w:trHeight w:val="270"/>
        </w:trPr>
        <w:tc>
          <w:tcPr>
            <w:tcW w:w="2689" w:type="dxa"/>
            <w:tcBorders>
              <w:top w:val="nil"/>
              <w:left w:val="nil"/>
              <w:bottom w:val="nil"/>
              <w:right w:val="nil"/>
            </w:tcBorders>
            <w:noWrap/>
            <w:vAlign w:val="bottom"/>
            <w:hideMark/>
          </w:tcPr>
          <w:p w14:paraId="72420005" w14:textId="5236F3A0" w:rsidR="0006695B" w:rsidRPr="009C18CB" w:rsidRDefault="0006695B" w:rsidP="0006695B">
            <w:r w:rsidRPr="009C18CB">
              <w:rPr>
                <w:rFonts w:cs="Arial"/>
                <w:sz w:val="20"/>
                <w:szCs w:val="20"/>
              </w:rPr>
              <w:t>vc-exact_169.gr</w:t>
            </w:r>
          </w:p>
        </w:tc>
        <w:tc>
          <w:tcPr>
            <w:tcW w:w="1134" w:type="dxa"/>
            <w:tcBorders>
              <w:top w:val="nil"/>
              <w:left w:val="nil"/>
              <w:bottom w:val="nil"/>
              <w:right w:val="nil"/>
            </w:tcBorders>
            <w:hideMark/>
          </w:tcPr>
          <w:p w14:paraId="6907AFAF" w14:textId="77777777" w:rsidR="0006695B" w:rsidRPr="009C18CB" w:rsidRDefault="0006695B" w:rsidP="0006695B">
            <w:r w:rsidRPr="009C18CB">
              <w:t>4768</w:t>
            </w:r>
          </w:p>
        </w:tc>
        <w:tc>
          <w:tcPr>
            <w:tcW w:w="1842" w:type="dxa"/>
            <w:tcBorders>
              <w:top w:val="nil"/>
              <w:left w:val="nil"/>
              <w:bottom w:val="nil"/>
              <w:right w:val="nil"/>
            </w:tcBorders>
            <w:hideMark/>
          </w:tcPr>
          <w:p w14:paraId="66EBADC1" w14:textId="77777777" w:rsidR="0006695B" w:rsidRPr="009C18CB" w:rsidRDefault="0006695B" w:rsidP="0006695B">
            <w:r w:rsidRPr="009C18CB">
              <w:t>TIMEOUT</w:t>
            </w:r>
          </w:p>
        </w:tc>
        <w:tc>
          <w:tcPr>
            <w:tcW w:w="1134" w:type="dxa"/>
            <w:tcBorders>
              <w:top w:val="nil"/>
              <w:left w:val="nil"/>
              <w:bottom w:val="nil"/>
              <w:right w:val="nil"/>
            </w:tcBorders>
            <w:hideMark/>
          </w:tcPr>
          <w:p w14:paraId="7A75B581" w14:textId="77777777" w:rsidR="0006695B" w:rsidRPr="009C18CB" w:rsidRDefault="0006695B" w:rsidP="0006695B">
            <w:r w:rsidRPr="009C18CB">
              <w:t> </w:t>
            </w:r>
          </w:p>
        </w:tc>
      </w:tr>
      <w:tr w:rsidR="0006695B" w:rsidRPr="009C18CB" w14:paraId="754373CD" w14:textId="77777777" w:rsidTr="0006695B">
        <w:trPr>
          <w:trHeight w:val="270"/>
        </w:trPr>
        <w:tc>
          <w:tcPr>
            <w:tcW w:w="2689" w:type="dxa"/>
            <w:tcBorders>
              <w:top w:val="nil"/>
              <w:left w:val="nil"/>
              <w:bottom w:val="nil"/>
              <w:right w:val="nil"/>
            </w:tcBorders>
            <w:noWrap/>
            <w:vAlign w:val="bottom"/>
            <w:hideMark/>
          </w:tcPr>
          <w:p w14:paraId="575EFF9E" w14:textId="5D4A668D" w:rsidR="0006695B" w:rsidRPr="009C18CB" w:rsidRDefault="0006695B" w:rsidP="0006695B">
            <w:r w:rsidRPr="009C18CB">
              <w:rPr>
                <w:rFonts w:cs="Arial"/>
                <w:sz w:val="20"/>
                <w:szCs w:val="20"/>
              </w:rPr>
              <w:t>vc-exact_171.gr</w:t>
            </w:r>
          </w:p>
        </w:tc>
        <w:tc>
          <w:tcPr>
            <w:tcW w:w="1134" w:type="dxa"/>
            <w:tcBorders>
              <w:top w:val="nil"/>
              <w:left w:val="nil"/>
              <w:bottom w:val="nil"/>
              <w:right w:val="nil"/>
            </w:tcBorders>
            <w:hideMark/>
          </w:tcPr>
          <w:p w14:paraId="72812344" w14:textId="77777777" w:rsidR="0006695B" w:rsidRPr="009C18CB" w:rsidRDefault="0006695B" w:rsidP="0006695B">
            <w:r w:rsidRPr="009C18CB">
              <w:t>18096</w:t>
            </w:r>
          </w:p>
        </w:tc>
        <w:tc>
          <w:tcPr>
            <w:tcW w:w="1842" w:type="dxa"/>
            <w:tcBorders>
              <w:top w:val="nil"/>
              <w:left w:val="nil"/>
              <w:bottom w:val="nil"/>
              <w:right w:val="nil"/>
            </w:tcBorders>
            <w:hideMark/>
          </w:tcPr>
          <w:p w14:paraId="5F32E3DC" w14:textId="77777777" w:rsidR="0006695B" w:rsidRPr="009C18CB" w:rsidRDefault="0006695B" w:rsidP="0006695B">
            <w:r w:rsidRPr="009C18CB">
              <w:t>TIMEOUT</w:t>
            </w:r>
          </w:p>
        </w:tc>
        <w:tc>
          <w:tcPr>
            <w:tcW w:w="1134" w:type="dxa"/>
            <w:tcBorders>
              <w:top w:val="nil"/>
              <w:left w:val="nil"/>
              <w:bottom w:val="nil"/>
              <w:right w:val="nil"/>
            </w:tcBorders>
            <w:hideMark/>
          </w:tcPr>
          <w:p w14:paraId="3E5C4803" w14:textId="77777777" w:rsidR="0006695B" w:rsidRPr="009C18CB" w:rsidRDefault="0006695B" w:rsidP="0006695B">
            <w:r w:rsidRPr="009C18CB">
              <w:t> </w:t>
            </w:r>
          </w:p>
        </w:tc>
      </w:tr>
      <w:tr w:rsidR="0006695B" w:rsidRPr="009C18CB" w14:paraId="23C061F3" w14:textId="77777777" w:rsidTr="0006695B">
        <w:trPr>
          <w:trHeight w:val="270"/>
        </w:trPr>
        <w:tc>
          <w:tcPr>
            <w:tcW w:w="2689" w:type="dxa"/>
            <w:tcBorders>
              <w:top w:val="nil"/>
              <w:left w:val="nil"/>
              <w:bottom w:val="nil"/>
              <w:right w:val="nil"/>
            </w:tcBorders>
            <w:noWrap/>
            <w:vAlign w:val="bottom"/>
            <w:hideMark/>
          </w:tcPr>
          <w:p w14:paraId="37BE8213" w14:textId="4C6C4DED" w:rsidR="0006695B" w:rsidRPr="009C18CB" w:rsidRDefault="0006695B" w:rsidP="0006695B">
            <w:r w:rsidRPr="009C18CB">
              <w:rPr>
                <w:rFonts w:cs="Arial"/>
                <w:sz w:val="20"/>
                <w:szCs w:val="20"/>
              </w:rPr>
              <w:t>vc-exact_173.gr</w:t>
            </w:r>
          </w:p>
        </w:tc>
        <w:tc>
          <w:tcPr>
            <w:tcW w:w="1134" w:type="dxa"/>
            <w:tcBorders>
              <w:top w:val="nil"/>
              <w:left w:val="nil"/>
              <w:bottom w:val="nil"/>
              <w:right w:val="nil"/>
            </w:tcBorders>
            <w:hideMark/>
          </w:tcPr>
          <w:p w14:paraId="2290DD75" w14:textId="77777777" w:rsidR="0006695B" w:rsidRPr="009C18CB" w:rsidRDefault="0006695B" w:rsidP="0006695B">
            <w:r w:rsidRPr="009C18CB">
              <w:t>56860</w:t>
            </w:r>
          </w:p>
        </w:tc>
        <w:tc>
          <w:tcPr>
            <w:tcW w:w="1842" w:type="dxa"/>
            <w:tcBorders>
              <w:top w:val="nil"/>
              <w:left w:val="nil"/>
              <w:bottom w:val="nil"/>
              <w:right w:val="nil"/>
            </w:tcBorders>
            <w:hideMark/>
          </w:tcPr>
          <w:p w14:paraId="2A8CA114" w14:textId="77777777" w:rsidR="0006695B" w:rsidRPr="009C18CB" w:rsidRDefault="0006695B" w:rsidP="0006695B">
            <w:r w:rsidRPr="009C18CB">
              <w:t>TIMEOUT</w:t>
            </w:r>
          </w:p>
        </w:tc>
        <w:tc>
          <w:tcPr>
            <w:tcW w:w="1134" w:type="dxa"/>
            <w:tcBorders>
              <w:top w:val="nil"/>
              <w:left w:val="nil"/>
              <w:bottom w:val="nil"/>
              <w:right w:val="nil"/>
            </w:tcBorders>
            <w:hideMark/>
          </w:tcPr>
          <w:p w14:paraId="700C525B" w14:textId="77777777" w:rsidR="0006695B" w:rsidRPr="009C18CB" w:rsidRDefault="0006695B" w:rsidP="0006695B">
            <w:r w:rsidRPr="009C18CB">
              <w:t> </w:t>
            </w:r>
          </w:p>
        </w:tc>
      </w:tr>
      <w:tr w:rsidR="0006695B" w:rsidRPr="009C18CB" w14:paraId="58F6D929" w14:textId="77777777" w:rsidTr="0006695B">
        <w:trPr>
          <w:trHeight w:val="270"/>
        </w:trPr>
        <w:tc>
          <w:tcPr>
            <w:tcW w:w="2689" w:type="dxa"/>
            <w:tcBorders>
              <w:top w:val="nil"/>
              <w:left w:val="nil"/>
              <w:bottom w:val="nil"/>
              <w:right w:val="nil"/>
            </w:tcBorders>
            <w:noWrap/>
            <w:vAlign w:val="bottom"/>
            <w:hideMark/>
          </w:tcPr>
          <w:p w14:paraId="267A688B" w14:textId="1443B1E9" w:rsidR="0006695B" w:rsidRPr="009C18CB" w:rsidRDefault="0006695B" w:rsidP="0006695B">
            <w:r w:rsidRPr="009C18CB">
              <w:rPr>
                <w:rFonts w:cs="Arial"/>
                <w:sz w:val="20"/>
                <w:szCs w:val="20"/>
              </w:rPr>
              <w:t>vc-exact_179.gr</w:t>
            </w:r>
          </w:p>
        </w:tc>
        <w:tc>
          <w:tcPr>
            <w:tcW w:w="1134" w:type="dxa"/>
            <w:tcBorders>
              <w:top w:val="nil"/>
              <w:left w:val="nil"/>
              <w:bottom w:val="nil"/>
              <w:right w:val="nil"/>
            </w:tcBorders>
            <w:hideMark/>
          </w:tcPr>
          <w:p w14:paraId="410957FD" w14:textId="77777777" w:rsidR="0006695B" w:rsidRPr="009C18CB" w:rsidRDefault="0006695B" w:rsidP="0006695B">
            <w:r w:rsidRPr="009C18CB">
              <w:t>15783</w:t>
            </w:r>
          </w:p>
        </w:tc>
        <w:tc>
          <w:tcPr>
            <w:tcW w:w="1842" w:type="dxa"/>
            <w:tcBorders>
              <w:top w:val="nil"/>
              <w:left w:val="nil"/>
              <w:bottom w:val="nil"/>
              <w:right w:val="nil"/>
            </w:tcBorders>
            <w:hideMark/>
          </w:tcPr>
          <w:p w14:paraId="1E81674B" w14:textId="77777777" w:rsidR="0006695B" w:rsidRPr="009C18CB" w:rsidRDefault="0006695B" w:rsidP="0006695B">
            <w:r w:rsidRPr="009C18CB">
              <w:t>TIMEOUT</w:t>
            </w:r>
          </w:p>
        </w:tc>
        <w:tc>
          <w:tcPr>
            <w:tcW w:w="1134" w:type="dxa"/>
            <w:tcBorders>
              <w:top w:val="nil"/>
              <w:left w:val="nil"/>
              <w:bottom w:val="nil"/>
              <w:right w:val="nil"/>
            </w:tcBorders>
            <w:hideMark/>
          </w:tcPr>
          <w:p w14:paraId="65646EAD" w14:textId="77777777" w:rsidR="0006695B" w:rsidRPr="009C18CB" w:rsidRDefault="0006695B" w:rsidP="0006695B">
            <w:r w:rsidRPr="009C18CB">
              <w:t> </w:t>
            </w:r>
          </w:p>
        </w:tc>
      </w:tr>
      <w:tr w:rsidR="0006695B" w:rsidRPr="009C18CB" w14:paraId="53C53464" w14:textId="77777777" w:rsidTr="0006695B">
        <w:trPr>
          <w:trHeight w:val="270"/>
        </w:trPr>
        <w:tc>
          <w:tcPr>
            <w:tcW w:w="2689" w:type="dxa"/>
            <w:tcBorders>
              <w:top w:val="nil"/>
              <w:left w:val="nil"/>
              <w:bottom w:val="nil"/>
              <w:right w:val="nil"/>
            </w:tcBorders>
            <w:noWrap/>
            <w:vAlign w:val="bottom"/>
            <w:hideMark/>
          </w:tcPr>
          <w:p w14:paraId="10F5CC78" w14:textId="02032F24" w:rsidR="0006695B" w:rsidRPr="009C18CB" w:rsidRDefault="0006695B" w:rsidP="0006695B">
            <w:r w:rsidRPr="009C18CB">
              <w:rPr>
                <w:rFonts w:cs="Arial"/>
                <w:sz w:val="20"/>
                <w:szCs w:val="20"/>
              </w:rPr>
              <w:t>vc-exact_181.gr</w:t>
            </w:r>
          </w:p>
        </w:tc>
        <w:tc>
          <w:tcPr>
            <w:tcW w:w="1134" w:type="dxa"/>
            <w:tcBorders>
              <w:top w:val="nil"/>
              <w:left w:val="nil"/>
              <w:bottom w:val="nil"/>
              <w:right w:val="nil"/>
            </w:tcBorders>
            <w:hideMark/>
          </w:tcPr>
          <w:p w14:paraId="40B1D183" w14:textId="77777777" w:rsidR="0006695B" w:rsidRPr="009C18CB" w:rsidRDefault="0006695B" w:rsidP="0006695B">
            <w:r w:rsidRPr="009C18CB">
              <w:t>18096</w:t>
            </w:r>
          </w:p>
        </w:tc>
        <w:tc>
          <w:tcPr>
            <w:tcW w:w="1842" w:type="dxa"/>
            <w:tcBorders>
              <w:top w:val="nil"/>
              <w:left w:val="nil"/>
              <w:bottom w:val="nil"/>
              <w:right w:val="nil"/>
            </w:tcBorders>
            <w:hideMark/>
          </w:tcPr>
          <w:p w14:paraId="00BF7818" w14:textId="77777777" w:rsidR="0006695B" w:rsidRPr="009C18CB" w:rsidRDefault="0006695B" w:rsidP="0006695B">
            <w:r w:rsidRPr="009C18CB">
              <w:t>TIMEOUT</w:t>
            </w:r>
          </w:p>
        </w:tc>
        <w:tc>
          <w:tcPr>
            <w:tcW w:w="1134" w:type="dxa"/>
            <w:tcBorders>
              <w:top w:val="nil"/>
              <w:left w:val="nil"/>
              <w:bottom w:val="nil"/>
              <w:right w:val="nil"/>
            </w:tcBorders>
            <w:hideMark/>
          </w:tcPr>
          <w:p w14:paraId="4C6EDA9A" w14:textId="77777777" w:rsidR="0006695B" w:rsidRPr="009C18CB" w:rsidRDefault="0006695B" w:rsidP="0006695B">
            <w:r w:rsidRPr="009C18CB">
              <w:t> </w:t>
            </w:r>
          </w:p>
        </w:tc>
      </w:tr>
      <w:tr w:rsidR="0006695B" w:rsidRPr="009C18CB" w14:paraId="0DCA94D1" w14:textId="77777777" w:rsidTr="0006695B">
        <w:trPr>
          <w:trHeight w:val="270"/>
        </w:trPr>
        <w:tc>
          <w:tcPr>
            <w:tcW w:w="2689" w:type="dxa"/>
            <w:tcBorders>
              <w:top w:val="nil"/>
              <w:left w:val="nil"/>
              <w:bottom w:val="nil"/>
              <w:right w:val="nil"/>
            </w:tcBorders>
            <w:noWrap/>
            <w:vAlign w:val="bottom"/>
            <w:hideMark/>
          </w:tcPr>
          <w:p w14:paraId="4F77BB97" w14:textId="1E19080A" w:rsidR="0006695B" w:rsidRPr="009C18CB" w:rsidRDefault="0006695B" w:rsidP="0006695B">
            <w:r w:rsidRPr="009C18CB">
              <w:rPr>
                <w:rFonts w:cs="Arial"/>
                <w:sz w:val="20"/>
                <w:szCs w:val="20"/>
              </w:rPr>
              <w:t>vc-exact_183.gr</w:t>
            </w:r>
          </w:p>
        </w:tc>
        <w:tc>
          <w:tcPr>
            <w:tcW w:w="1134" w:type="dxa"/>
            <w:tcBorders>
              <w:top w:val="nil"/>
              <w:left w:val="nil"/>
              <w:bottom w:val="nil"/>
              <w:right w:val="nil"/>
            </w:tcBorders>
            <w:hideMark/>
          </w:tcPr>
          <w:p w14:paraId="3F6472D6" w14:textId="77777777" w:rsidR="0006695B" w:rsidRPr="009C18CB" w:rsidRDefault="0006695B" w:rsidP="0006695B">
            <w:r w:rsidRPr="009C18CB">
              <w:t>72420</w:t>
            </w:r>
          </w:p>
        </w:tc>
        <w:tc>
          <w:tcPr>
            <w:tcW w:w="1842" w:type="dxa"/>
            <w:tcBorders>
              <w:top w:val="nil"/>
              <w:left w:val="nil"/>
              <w:bottom w:val="nil"/>
              <w:right w:val="nil"/>
            </w:tcBorders>
            <w:hideMark/>
          </w:tcPr>
          <w:p w14:paraId="0B965390" w14:textId="77777777" w:rsidR="0006695B" w:rsidRPr="009C18CB" w:rsidRDefault="0006695B" w:rsidP="0006695B">
            <w:r w:rsidRPr="009C18CB">
              <w:t>TIMEOUT</w:t>
            </w:r>
          </w:p>
        </w:tc>
        <w:tc>
          <w:tcPr>
            <w:tcW w:w="1134" w:type="dxa"/>
            <w:tcBorders>
              <w:top w:val="nil"/>
              <w:left w:val="nil"/>
              <w:bottom w:val="nil"/>
              <w:right w:val="nil"/>
            </w:tcBorders>
            <w:hideMark/>
          </w:tcPr>
          <w:p w14:paraId="21106A4B" w14:textId="77777777" w:rsidR="0006695B" w:rsidRPr="009C18CB" w:rsidRDefault="0006695B" w:rsidP="0006695B">
            <w:r w:rsidRPr="009C18CB">
              <w:t> </w:t>
            </w:r>
          </w:p>
        </w:tc>
      </w:tr>
      <w:tr w:rsidR="0006695B" w:rsidRPr="009C18CB" w14:paraId="6E86F0B4" w14:textId="77777777" w:rsidTr="0006695B">
        <w:trPr>
          <w:trHeight w:val="270"/>
        </w:trPr>
        <w:tc>
          <w:tcPr>
            <w:tcW w:w="2689" w:type="dxa"/>
            <w:tcBorders>
              <w:top w:val="nil"/>
              <w:left w:val="nil"/>
              <w:bottom w:val="nil"/>
              <w:right w:val="nil"/>
            </w:tcBorders>
            <w:noWrap/>
            <w:vAlign w:val="bottom"/>
            <w:hideMark/>
          </w:tcPr>
          <w:p w14:paraId="2FBBDA09" w14:textId="235744EF" w:rsidR="0006695B" w:rsidRPr="009C18CB" w:rsidRDefault="0006695B" w:rsidP="0006695B">
            <w:r w:rsidRPr="009C18CB">
              <w:rPr>
                <w:rFonts w:cs="Arial"/>
                <w:sz w:val="20"/>
                <w:szCs w:val="20"/>
              </w:rPr>
              <w:t>vc-exact_189.gr</w:t>
            </w:r>
          </w:p>
        </w:tc>
        <w:tc>
          <w:tcPr>
            <w:tcW w:w="1134" w:type="dxa"/>
            <w:tcBorders>
              <w:top w:val="nil"/>
              <w:left w:val="nil"/>
              <w:bottom w:val="nil"/>
              <w:right w:val="nil"/>
            </w:tcBorders>
            <w:hideMark/>
          </w:tcPr>
          <w:p w14:paraId="54A86961" w14:textId="77777777" w:rsidR="0006695B" w:rsidRPr="009C18CB" w:rsidRDefault="0006695B" w:rsidP="0006695B">
            <w:r w:rsidRPr="009C18CB">
              <w:t>7400</w:t>
            </w:r>
          </w:p>
        </w:tc>
        <w:tc>
          <w:tcPr>
            <w:tcW w:w="1842" w:type="dxa"/>
            <w:tcBorders>
              <w:top w:val="nil"/>
              <w:left w:val="nil"/>
              <w:bottom w:val="nil"/>
              <w:right w:val="nil"/>
            </w:tcBorders>
            <w:hideMark/>
          </w:tcPr>
          <w:p w14:paraId="5BDF8D79" w14:textId="77777777" w:rsidR="0006695B" w:rsidRPr="009C18CB" w:rsidRDefault="0006695B" w:rsidP="0006695B">
            <w:r w:rsidRPr="009C18CB">
              <w:t>TIMEOUT</w:t>
            </w:r>
          </w:p>
        </w:tc>
        <w:tc>
          <w:tcPr>
            <w:tcW w:w="1134" w:type="dxa"/>
            <w:tcBorders>
              <w:top w:val="nil"/>
              <w:left w:val="nil"/>
              <w:bottom w:val="nil"/>
              <w:right w:val="nil"/>
            </w:tcBorders>
            <w:hideMark/>
          </w:tcPr>
          <w:p w14:paraId="2A432FA1" w14:textId="77777777" w:rsidR="0006695B" w:rsidRPr="009C18CB" w:rsidRDefault="0006695B" w:rsidP="0006695B">
            <w:r w:rsidRPr="009C18CB">
              <w:t> </w:t>
            </w:r>
          </w:p>
        </w:tc>
      </w:tr>
      <w:tr w:rsidR="0006695B" w:rsidRPr="009C18CB" w14:paraId="38AD2583" w14:textId="77777777" w:rsidTr="0006695B">
        <w:trPr>
          <w:trHeight w:val="270"/>
        </w:trPr>
        <w:tc>
          <w:tcPr>
            <w:tcW w:w="2689" w:type="dxa"/>
            <w:tcBorders>
              <w:top w:val="nil"/>
              <w:left w:val="nil"/>
              <w:bottom w:val="nil"/>
              <w:right w:val="nil"/>
            </w:tcBorders>
            <w:noWrap/>
            <w:vAlign w:val="bottom"/>
            <w:hideMark/>
          </w:tcPr>
          <w:p w14:paraId="49CD1297" w14:textId="1CF0DB22" w:rsidR="0006695B" w:rsidRPr="009C18CB" w:rsidRDefault="0006695B" w:rsidP="0006695B">
            <w:r w:rsidRPr="009C18CB">
              <w:rPr>
                <w:rFonts w:cs="Arial"/>
                <w:sz w:val="20"/>
                <w:szCs w:val="20"/>
              </w:rPr>
              <w:t>vc-exact_193.gr</w:t>
            </w:r>
          </w:p>
        </w:tc>
        <w:tc>
          <w:tcPr>
            <w:tcW w:w="1134" w:type="dxa"/>
            <w:tcBorders>
              <w:top w:val="nil"/>
              <w:left w:val="nil"/>
              <w:bottom w:val="nil"/>
              <w:right w:val="nil"/>
            </w:tcBorders>
            <w:hideMark/>
          </w:tcPr>
          <w:p w14:paraId="5B4F0598" w14:textId="77777777" w:rsidR="0006695B" w:rsidRPr="009C18CB" w:rsidRDefault="0006695B" w:rsidP="0006695B">
            <w:r w:rsidRPr="009C18CB">
              <w:t>7030</w:t>
            </w:r>
          </w:p>
        </w:tc>
        <w:tc>
          <w:tcPr>
            <w:tcW w:w="1842" w:type="dxa"/>
            <w:tcBorders>
              <w:top w:val="nil"/>
              <w:left w:val="nil"/>
              <w:bottom w:val="nil"/>
              <w:right w:val="nil"/>
            </w:tcBorders>
            <w:hideMark/>
          </w:tcPr>
          <w:p w14:paraId="019670CA" w14:textId="77777777" w:rsidR="0006695B" w:rsidRPr="009C18CB" w:rsidRDefault="0006695B" w:rsidP="0006695B">
            <w:r w:rsidRPr="009C18CB">
              <w:t>TIMEOUT</w:t>
            </w:r>
          </w:p>
        </w:tc>
        <w:tc>
          <w:tcPr>
            <w:tcW w:w="1134" w:type="dxa"/>
            <w:tcBorders>
              <w:top w:val="nil"/>
              <w:left w:val="nil"/>
              <w:bottom w:val="nil"/>
              <w:right w:val="nil"/>
            </w:tcBorders>
            <w:hideMark/>
          </w:tcPr>
          <w:p w14:paraId="03719D53" w14:textId="77777777" w:rsidR="0006695B" w:rsidRPr="009C18CB" w:rsidRDefault="0006695B" w:rsidP="0006695B">
            <w:r w:rsidRPr="009C18CB">
              <w:t> </w:t>
            </w:r>
          </w:p>
        </w:tc>
      </w:tr>
      <w:tr w:rsidR="0006695B" w:rsidRPr="009C18CB" w14:paraId="2CFE9CD7" w14:textId="77777777" w:rsidTr="0006695B">
        <w:trPr>
          <w:trHeight w:val="270"/>
        </w:trPr>
        <w:tc>
          <w:tcPr>
            <w:tcW w:w="2689" w:type="dxa"/>
            <w:tcBorders>
              <w:top w:val="nil"/>
              <w:left w:val="nil"/>
              <w:bottom w:val="nil"/>
              <w:right w:val="nil"/>
            </w:tcBorders>
            <w:noWrap/>
            <w:vAlign w:val="bottom"/>
            <w:hideMark/>
          </w:tcPr>
          <w:p w14:paraId="6584E5F1" w14:textId="04D265B8" w:rsidR="0006695B" w:rsidRPr="009C18CB" w:rsidRDefault="0006695B" w:rsidP="0006695B">
            <w:r w:rsidRPr="009C18CB">
              <w:rPr>
                <w:rFonts w:cs="Arial"/>
                <w:sz w:val="20"/>
                <w:szCs w:val="20"/>
              </w:rPr>
              <w:t>vc-exact_195.gr</w:t>
            </w:r>
          </w:p>
        </w:tc>
        <w:tc>
          <w:tcPr>
            <w:tcW w:w="1134" w:type="dxa"/>
            <w:tcBorders>
              <w:top w:val="nil"/>
              <w:left w:val="nil"/>
              <w:bottom w:val="nil"/>
              <w:right w:val="nil"/>
            </w:tcBorders>
            <w:hideMark/>
          </w:tcPr>
          <w:p w14:paraId="367636DA" w14:textId="77777777" w:rsidR="0006695B" w:rsidRPr="009C18CB" w:rsidRDefault="0006695B" w:rsidP="0006695B">
            <w:r w:rsidRPr="009C18CB">
              <w:t>1150</w:t>
            </w:r>
          </w:p>
        </w:tc>
        <w:tc>
          <w:tcPr>
            <w:tcW w:w="1842" w:type="dxa"/>
            <w:tcBorders>
              <w:top w:val="nil"/>
              <w:left w:val="nil"/>
              <w:bottom w:val="nil"/>
              <w:right w:val="nil"/>
            </w:tcBorders>
            <w:hideMark/>
          </w:tcPr>
          <w:p w14:paraId="70231D0A" w14:textId="77777777" w:rsidR="0006695B" w:rsidRPr="009C18CB" w:rsidRDefault="0006695B" w:rsidP="0006695B">
            <w:r w:rsidRPr="009C18CB">
              <w:t>TIMEOUT</w:t>
            </w:r>
          </w:p>
        </w:tc>
        <w:tc>
          <w:tcPr>
            <w:tcW w:w="1134" w:type="dxa"/>
            <w:tcBorders>
              <w:top w:val="nil"/>
              <w:left w:val="nil"/>
              <w:bottom w:val="nil"/>
              <w:right w:val="nil"/>
            </w:tcBorders>
            <w:hideMark/>
          </w:tcPr>
          <w:p w14:paraId="0E1DEC4A" w14:textId="77777777" w:rsidR="0006695B" w:rsidRPr="009C18CB" w:rsidRDefault="0006695B" w:rsidP="0006695B">
            <w:r w:rsidRPr="009C18CB">
              <w:t> </w:t>
            </w:r>
          </w:p>
        </w:tc>
      </w:tr>
      <w:tr w:rsidR="0006695B" w:rsidRPr="009C18CB" w14:paraId="7608502E" w14:textId="77777777" w:rsidTr="0006695B">
        <w:trPr>
          <w:trHeight w:val="270"/>
        </w:trPr>
        <w:tc>
          <w:tcPr>
            <w:tcW w:w="2689" w:type="dxa"/>
            <w:tcBorders>
              <w:top w:val="nil"/>
              <w:left w:val="nil"/>
              <w:bottom w:val="nil"/>
              <w:right w:val="nil"/>
            </w:tcBorders>
            <w:noWrap/>
            <w:vAlign w:val="bottom"/>
            <w:hideMark/>
          </w:tcPr>
          <w:p w14:paraId="3ED3A24C" w14:textId="691AD667" w:rsidR="0006695B" w:rsidRPr="009C18CB" w:rsidRDefault="0006695B" w:rsidP="0006695B">
            <w:r w:rsidRPr="009C18CB">
              <w:rPr>
                <w:rFonts w:cs="Arial"/>
                <w:sz w:val="20"/>
                <w:szCs w:val="20"/>
              </w:rPr>
              <w:t>vc-exact_197.gr</w:t>
            </w:r>
          </w:p>
        </w:tc>
        <w:tc>
          <w:tcPr>
            <w:tcW w:w="1134" w:type="dxa"/>
            <w:tcBorders>
              <w:top w:val="nil"/>
              <w:left w:val="nil"/>
              <w:bottom w:val="nil"/>
              <w:right w:val="nil"/>
            </w:tcBorders>
            <w:hideMark/>
          </w:tcPr>
          <w:p w14:paraId="58060E4E" w14:textId="77777777" w:rsidR="0006695B" w:rsidRPr="009C18CB" w:rsidRDefault="0006695B" w:rsidP="0006695B">
            <w:r w:rsidRPr="009C18CB">
              <w:t>1534</w:t>
            </w:r>
          </w:p>
        </w:tc>
        <w:tc>
          <w:tcPr>
            <w:tcW w:w="1842" w:type="dxa"/>
            <w:tcBorders>
              <w:top w:val="nil"/>
              <w:left w:val="nil"/>
              <w:bottom w:val="nil"/>
              <w:right w:val="nil"/>
            </w:tcBorders>
            <w:hideMark/>
          </w:tcPr>
          <w:p w14:paraId="7B5FB839" w14:textId="77777777" w:rsidR="0006695B" w:rsidRPr="009C18CB" w:rsidRDefault="0006695B" w:rsidP="0006695B">
            <w:r w:rsidRPr="009C18CB">
              <w:t>TIMEOUT</w:t>
            </w:r>
          </w:p>
        </w:tc>
        <w:tc>
          <w:tcPr>
            <w:tcW w:w="1134" w:type="dxa"/>
            <w:tcBorders>
              <w:top w:val="nil"/>
              <w:left w:val="nil"/>
              <w:bottom w:val="nil"/>
              <w:right w:val="nil"/>
            </w:tcBorders>
            <w:hideMark/>
          </w:tcPr>
          <w:p w14:paraId="222B6682" w14:textId="77777777" w:rsidR="0006695B" w:rsidRPr="009C18CB" w:rsidRDefault="0006695B" w:rsidP="0006695B">
            <w:r w:rsidRPr="009C18CB">
              <w:t> </w:t>
            </w:r>
          </w:p>
        </w:tc>
      </w:tr>
      <w:tr w:rsidR="0006695B" w:rsidRPr="009C18CB" w14:paraId="345CEBBA" w14:textId="77777777" w:rsidTr="0006695B">
        <w:trPr>
          <w:trHeight w:val="270"/>
        </w:trPr>
        <w:tc>
          <w:tcPr>
            <w:tcW w:w="2689" w:type="dxa"/>
            <w:tcBorders>
              <w:top w:val="nil"/>
              <w:left w:val="nil"/>
              <w:bottom w:val="nil"/>
              <w:right w:val="nil"/>
            </w:tcBorders>
            <w:noWrap/>
            <w:vAlign w:val="bottom"/>
            <w:hideMark/>
          </w:tcPr>
          <w:p w14:paraId="37F8F570" w14:textId="2A42BE1F" w:rsidR="0006695B" w:rsidRPr="009C18CB" w:rsidRDefault="0006695B" w:rsidP="0006695B">
            <w:r w:rsidRPr="009C18CB">
              <w:rPr>
                <w:rFonts w:cs="Arial"/>
                <w:sz w:val="20"/>
                <w:szCs w:val="20"/>
              </w:rPr>
              <w:t>vc-exact_199.gr</w:t>
            </w:r>
          </w:p>
        </w:tc>
        <w:tc>
          <w:tcPr>
            <w:tcW w:w="1134" w:type="dxa"/>
            <w:tcBorders>
              <w:top w:val="nil"/>
              <w:left w:val="nil"/>
              <w:bottom w:val="nil"/>
              <w:right w:val="nil"/>
            </w:tcBorders>
            <w:hideMark/>
          </w:tcPr>
          <w:p w14:paraId="64ECA5EC" w14:textId="77777777" w:rsidR="0006695B" w:rsidRPr="009C18CB" w:rsidRDefault="0006695B" w:rsidP="0006695B">
            <w:r w:rsidRPr="009C18CB">
              <w:t>1534</w:t>
            </w:r>
          </w:p>
        </w:tc>
        <w:tc>
          <w:tcPr>
            <w:tcW w:w="1842" w:type="dxa"/>
            <w:tcBorders>
              <w:top w:val="nil"/>
              <w:left w:val="nil"/>
              <w:bottom w:val="nil"/>
              <w:right w:val="nil"/>
            </w:tcBorders>
            <w:hideMark/>
          </w:tcPr>
          <w:p w14:paraId="65A63F93" w14:textId="77777777" w:rsidR="0006695B" w:rsidRPr="009C18CB" w:rsidRDefault="0006695B" w:rsidP="0006695B">
            <w:r w:rsidRPr="009C18CB">
              <w:t>TIMEOUT</w:t>
            </w:r>
          </w:p>
        </w:tc>
        <w:tc>
          <w:tcPr>
            <w:tcW w:w="1134" w:type="dxa"/>
            <w:tcBorders>
              <w:top w:val="nil"/>
              <w:left w:val="nil"/>
              <w:bottom w:val="nil"/>
              <w:right w:val="nil"/>
            </w:tcBorders>
            <w:hideMark/>
          </w:tcPr>
          <w:p w14:paraId="35E1D95F" w14:textId="77777777" w:rsidR="0006695B" w:rsidRPr="009C18CB" w:rsidRDefault="0006695B" w:rsidP="0006695B">
            <w:r w:rsidRPr="009C18CB">
              <w:t> </w:t>
            </w:r>
          </w:p>
        </w:tc>
      </w:tr>
      <w:tr w:rsidR="0006695B" w:rsidRPr="009C18CB" w14:paraId="2BF011A4" w14:textId="77777777" w:rsidTr="0006695B">
        <w:trPr>
          <w:trHeight w:val="270"/>
        </w:trPr>
        <w:tc>
          <w:tcPr>
            <w:tcW w:w="2689" w:type="dxa"/>
            <w:tcBorders>
              <w:top w:val="nil"/>
              <w:left w:val="nil"/>
              <w:bottom w:val="nil"/>
              <w:right w:val="nil"/>
            </w:tcBorders>
            <w:noWrap/>
            <w:vAlign w:val="bottom"/>
            <w:hideMark/>
          </w:tcPr>
          <w:p w14:paraId="6BCC0CB8" w14:textId="605F0597" w:rsidR="0006695B" w:rsidRPr="009C18CB" w:rsidRDefault="0006695B" w:rsidP="0006695B">
            <w:r w:rsidRPr="009C18CB">
              <w:rPr>
                <w:rFonts w:cs="Arial"/>
                <w:sz w:val="20"/>
                <w:szCs w:val="20"/>
              </w:rPr>
              <w:t>vc-exact_177.gr</w:t>
            </w:r>
          </w:p>
        </w:tc>
        <w:tc>
          <w:tcPr>
            <w:tcW w:w="1134" w:type="dxa"/>
            <w:tcBorders>
              <w:top w:val="nil"/>
              <w:left w:val="nil"/>
              <w:bottom w:val="nil"/>
              <w:right w:val="nil"/>
            </w:tcBorders>
            <w:hideMark/>
          </w:tcPr>
          <w:p w14:paraId="0E10D9FF" w14:textId="77777777" w:rsidR="0006695B" w:rsidRPr="009C18CB" w:rsidRDefault="0006695B" w:rsidP="0006695B">
            <w:r w:rsidRPr="009C18CB">
              <w:t>5066</w:t>
            </w:r>
          </w:p>
        </w:tc>
        <w:tc>
          <w:tcPr>
            <w:tcW w:w="1842" w:type="dxa"/>
            <w:tcBorders>
              <w:top w:val="nil"/>
              <w:left w:val="nil"/>
              <w:bottom w:val="nil"/>
              <w:right w:val="nil"/>
            </w:tcBorders>
            <w:hideMark/>
          </w:tcPr>
          <w:p w14:paraId="3787B586" w14:textId="77777777" w:rsidR="0006695B" w:rsidRPr="009C18CB" w:rsidRDefault="0006695B" w:rsidP="0006695B">
            <w:r w:rsidRPr="009C18CB">
              <w:t>74.7946373</w:t>
            </w:r>
          </w:p>
        </w:tc>
        <w:tc>
          <w:tcPr>
            <w:tcW w:w="1134" w:type="dxa"/>
            <w:tcBorders>
              <w:top w:val="nil"/>
              <w:left w:val="nil"/>
              <w:bottom w:val="nil"/>
              <w:right w:val="nil"/>
            </w:tcBorders>
            <w:hideMark/>
          </w:tcPr>
          <w:p w14:paraId="6C4B9DC2" w14:textId="77777777" w:rsidR="0006695B" w:rsidRPr="009C18CB" w:rsidRDefault="0006695B" w:rsidP="0006695B">
            <w:r w:rsidRPr="009C18CB">
              <w:t>17612308</w:t>
            </w:r>
          </w:p>
        </w:tc>
      </w:tr>
      <w:tr w:rsidR="0006695B" w:rsidRPr="009C18CB" w14:paraId="7E5A0EF0" w14:textId="77777777" w:rsidTr="0006695B">
        <w:trPr>
          <w:trHeight w:val="270"/>
        </w:trPr>
        <w:tc>
          <w:tcPr>
            <w:tcW w:w="2689" w:type="dxa"/>
            <w:tcBorders>
              <w:top w:val="nil"/>
              <w:left w:val="nil"/>
              <w:bottom w:val="nil"/>
              <w:right w:val="nil"/>
            </w:tcBorders>
            <w:noWrap/>
            <w:vAlign w:val="bottom"/>
            <w:hideMark/>
          </w:tcPr>
          <w:p w14:paraId="33E1854A" w14:textId="4B720F4C" w:rsidR="0006695B" w:rsidRPr="009C18CB" w:rsidRDefault="0006695B" w:rsidP="0006695B">
            <w:r w:rsidRPr="009C18CB">
              <w:rPr>
                <w:rFonts w:cs="Arial"/>
                <w:sz w:val="20"/>
                <w:szCs w:val="20"/>
              </w:rPr>
              <w:t>vc-exact_191.gr</w:t>
            </w:r>
          </w:p>
        </w:tc>
        <w:tc>
          <w:tcPr>
            <w:tcW w:w="1134" w:type="dxa"/>
            <w:tcBorders>
              <w:top w:val="nil"/>
              <w:left w:val="nil"/>
              <w:bottom w:val="nil"/>
              <w:right w:val="nil"/>
            </w:tcBorders>
            <w:hideMark/>
          </w:tcPr>
          <w:p w14:paraId="6DC33103" w14:textId="77777777" w:rsidR="0006695B" w:rsidRPr="009C18CB" w:rsidRDefault="0006695B" w:rsidP="0006695B">
            <w:r w:rsidRPr="009C18CB">
              <w:t>4579</w:t>
            </w:r>
          </w:p>
        </w:tc>
        <w:tc>
          <w:tcPr>
            <w:tcW w:w="1842" w:type="dxa"/>
            <w:tcBorders>
              <w:top w:val="nil"/>
              <w:left w:val="nil"/>
              <w:bottom w:val="nil"/>
              <w:right w:val="nil"/>
            </w:tcBorders>
            <w:hideMark/>
          </w:tcPr>
          <w:p w14:paraId="743C24B7" w14:textId="77777777" w:rsidR="0006695B" w:rsidRPr="009C18CB" w:rsidRDefault="0006695B" w:rsidP="0006695B">
            <w:r w:rsidRPr="009C18CB">
              <w:t>62.5852474</w:t>
            </w:r>
          </w:p>
        </w:tc>
        <w:tc>
          <w:tcPr>
            <w:tcW w:w="1134" w:type="dxa"/>
            <w:tcBorders>
              <w:top w:val="nil"/>
              <w:left w:val="nil"/>
              <w:bottom w:val="nil"/>
              <w:right w:val="nil"/>
            </w:tcBorders>
            <w:hideMark/>
          </w:tcPr>
          <w:p w14:paraId="42597E96" w14:textId="77777777" w:rsidR="0006695B" w:rsidRPr="009C18CB" w:rsidRDefault="0006695B" w:rsidP="0006695B">
            <w:r w:rsidRPr="009C18CB">
              <w:t>13586683</w:t>
            </w:r>
          </w:p>
        </w:tc>
      </w:tr>
      <w:tr w:rsidR="0006695B" w:rsidRPr="009C18CB" w14:paraId="06C3A867" w14:textId="77777777" w:rsidTr="0006695B">
        <w:trPr>
          <w:trHeight w:val="270"/>
        </w:trPr>
        <w:tc>
          <w:tcPr>
            <w:tcW w:w="2689" w:type="dxa"/>
            <w:tcBorders>
              <w:top w:val="nil"/>
              <w:left w:val="nil"/>
              <w:bottom w:val="nil"/>
              <w:right w:val="nil"/>
            </w:tcBorders>
            <w:noWrap/>
            <w:vAlign w:val="bottom"/>
            <w:hideMark/>
          </w:tcPr>
          <w:p w14:paraId="5FFC1435" w14:textId="2D254E43" w:rsidR="0006695B" w:rsidRPr="009C18CB" w:rsidRDefault="0006695B" w:rsidP="0006695B">
            <w:r w:rsidRPr="009C18CB">
              <w:rPr>
                <w:rFonts w:cs="Arial"/>
                <w:sz w:val="20"/>
                <w:szCs w:val="20"/>
              </w:rPr>
              <w:t>vc-exact_187.gr</w:t>
            </w:r>
          </w:p>
        </w:tc>
        <w:tc>
          <w:tcPr>
            <w:tcW w:w="1134" w:type="dxa"/>
            <w:tcBorders>
              <w:top w:val="nil"/>
              <w:left w:val="nil"/>
              <w:bottom w:val="nil"/>
              <w:right w:val="nil"/>
            </w:tcBorders>
            <w:hideMark/>
          </w:tcPr>
          <w:p w14:paraId="64A01B61" w14:textId="77777777" w:rsidR="0006695B" w:rsidRPr="009C18CB" w:rsidRDefault="0006695B" w:rsidP="0006695B">
            <w:r w:rsidRPr="009C18CB">
              <w:t>4227</w:t>
            </w:r>
          </w:p>
        </w:tc>
        <w:tc>
          <w:tcPr>
            <w:tcW w:w="1842" w:type="dxa"/>
            <w:tcBorders>
              <w:top w:val="nil"/>
              <w:left w:val="nil"/>
              <w:bottom w:val="nil"/>
              <w:right w:val="nil"/>
            </w:tcBorders>
            <w:hideMark/>
          </w:tcPr>
          <w:p w14:paraId="6D47482E" w14:textId="77777777" w:rsidR="0006695B" w:rsidRPr="009C18CB" w:rsidRDefault="0006695B" w:rsidP="0006695B">
            <w:r w:rsidRPr="009C18CB">
              <w:t>53.0780551</w:t>
            </w:r>
          </w:p>
        </w:tc>
        <w:tc>
          <w:tcPr>
            <w:tcW w:w="1134" w:type="dxa"/>
            <w:tcBorders>
              <w:top w:val="nil"/>
              <w:left w:val="nil"/>
              <w:bottom w:val="nil"/>
              <w:right w:val="nil"/>
            </w:tcBorders>
            <w:hideMark/>
          </w:tcPr>
          <w:p w14:paraId="62A8F4C9" w14:textId="77777777" w:rsidR="0006695B" w:rsidRPr="009C18CB" w:rsidRDefault="0006695B" w:rsidP="0006695B">
            <w:r w:rsidRPr="009C18CB">
              <w:t>10966147</w:t>
            </w:r>
          </w:p>
        </w:tc>
      </w:tr>
      <w:tr w:rsidR="0006695B" w:rsidRPr="009C18CB" w14:paraId="4EB1FC45" w14:textId="77777777" w:rsidTr="0006695B">
        <w:trPr>
          <w:trHeight w:val="270"/>
        </w:trPr>
        <w:tc>
          <w:tcPr>
            <w:tcW w:w="2689" w:type="dxa"/>
            <w:tcBorders>
              <w:top w:val="nil"/>
              <w:left w:val="nil"/>
              <w:bottom w:val="nil"/>
              <w:right w:val="nil"/>
            </w:tcBorders>
            <w:noWrap/>
            <w:vAlign w:val="bottom"/>
            <w:hideMark/>
          </w:tcPr>
          <w:p w14:paraId="1B2021AE" w14:textId="06D7CB7E" w:rsidR="0006695B" w:rsidRPr="009C18CB" w:rsidRDefault="0006695B" w:rsidP="0006695B">
            <w:r w:rsidRPr="009C18CB">
              <w:rPr>
                <w:rFonts w:cs="Arial"/>
                <w:sz w:val="20"/>
                <w:szCs w:val="20"/>
              </w:rPr>
              <w:t>vc-exact_085.gr</w:t>
            </w:r>
          </w:p>
        </w:tc>
        <w:tc>
          <w:tcPr>
            <w:tcW w:w="1134" w:type="dxa"/>
            <w:tcBorders>
              <w:top w:val="nil"/>
              <w:left w:val="nil"/>
              <w:bottom w:val="nil"/>
              <w:right w:val="nil"/>
            </w:tcBorders>
            <w:hideMark/>
          </w:tcPr>
          <w:p w14:paraId="3AB8D4C5" w14:textId="77777777" w:rsidR="0006695B" w:rsidRPr="009C18CB" w:rsidRDefault="0006695B" w:rsidP="0006695B">
            <w:r w:rsidRPr="009C18CB">
              <w:t>11470</w:t>
            </w:r>
          </w:p>
        </w:tc>
        <w:tc>
          <w:tcPr>
            <w:tcW w:w="1842" w:type="dxa"/>
            <w:tcBorders>
              <w:top w:val="nil"/>
              <w:left w:val="nil"/>
              <w:bottom w:val="nil"/>
              <w:right w:val="nil"/>
            </w:tcBorders>
            <w:hideMark/>
          </w:tcPr>
          <w:p w14:paraId="5FC76B1F" w14:textId="77777777" w:rsidR="0006695B" w:rsidRPr="009C18CB" w:rsidRDefault="0006695B" w:rsidP="0006695B">
            <w:r w:rsidRPr="009C18CB">
              <w:t>49.5567036</w:t>
            </w:r>
          </w:p>
        </w:tc>
        <w:tc>
          <w:tcPr>
            <w:tcW w:w="1134" w:type="dxa"/>
            <w:tcBorders>
              <w:top w:val="nil"/>
              <w:left w:val="nil"/>
              <w:bottom w:val="nil"/>
              <w:right w:val="nil"/>
            </w:tcBorders>
            <w:hideMark/>
          </w:tcPr>
          <w:p w14:paraId="00657123" w14:textId="77777777" w:rsidR="0006695B" w:rsidRPr="009C18CB" w:rsidRDefault="0006695B" w:rsidP="0006695B">
            <w:r w:rsidRPr="009C18CB">
              <w:t>27252144</w:t>
            </w:r>
          </w:p>
        </w:tc>
      </w:tr>
      <w:tr w:rsidR="0006695B" w:rsidRPr="009C18CB" w14:paraId="458326F3" w14:textId="77777777" w:rsidTr="0006695B">
        <w:trPr>
          <w:trHeight w:val="270"/>
        </w:trPr>
        <w:tc>
          <w:tcPr>
            <w:tcW w:w="2689" w:type="dxa"/>
            <w:tcBorders>
              <w:top w:val="nil"/>
              <w:left w:val="nil"/>
              <w:bottom w:val="nil"/>
              <w:right w:val="nil"/>
            </w:tcBorders>
            <w:noWrap/>
            <w:vAlign w:val="bottom"/>
            <w:hideMark/>
          </w:tcPr>
          <w:p w14:paraId="1D27B185" w14:textId="487CC9A2" w:rsidR="0006695B" w:rsidRPr="009C18CB" w:rsidRDefault="0006695B" w:rsidP="0006695B">
            <w:r w:rsidRPr="009C18CB">
              <w:rPr>
                <w:rFonts w:cs="Arial"/>
                <w:sz w:val="20"/>
                <w:szCs w:val="20"/>
              </w:rPr>
              <w:t>vc-exact_175.gr</w:t>
            </w:r>
          </w:p>
        </w:tc>
        <w:tc>
          <w:tcPr>
            <w:tcW w:w="1134" w:type="dxa"/>
            <w:tcBorders>
              <w:top w:val="nil"/>
              <w:left w:val="nil"/>
              <w:bottom w:val="nil"/>
              <w:right w:val="nil"/>
            </w:tcBorders>
            <w:hideMark/>
          </w:tcPr>
          <w:p w14:paraId="16D20400" w14:textId="77777777" w:rsidR="0006695B" w:rsidRPr="009C18CB" w:rsidRDefault="0006695B" w:rsidP="0006695B">
            <w:r w:rsidRPr="009C18CB">
              <w:t>3523</w:t>
            </w:r>
          </w:p>
        </w:tc>
        <w:tc>
          <w:tcPr>
            <w:tcW w:w="1842" w:type="dxa"/>
            <w:tcBorders>
              <w:top w:val="nil"/>
              <w:left w:val="nil"/>
              <w:bottom w:val="nil"/>
              <w:right w:val="nil"/>
            </w:tcBorders>
            <w:hideMark/>
          </w:tcPr>
          <w:p w14:paraId="11F02ED2" w14:textId="77777777" w:rsidR="0006695B" w:rsidRPr="009C18CB" w:rsidRDefault="0006695B" w:rsidP="0006695B">
            <w:r w:rsidRPr="009C18CB">
              <w:t>36.9099557</w:t>
            </w:r>
          </w:p>
        </w:tc>
        <w:tc>
          <w:tcPr>
            <w:tcW w:w="1134" w:type="dxa"/>
            <w:tcBorders>
              <w:top w:val="nil"/>
              <w:left w:val="nil"/>
              <w:bottom w:val="nil"/>
              <w:right w:val="nil"/>
            </w:tcBorders>
            <w:hideMark/>
          </w:tcPr>
          <w:p w14:paraId="4640F851" w14:textId="77777777" w:rsidR="0006695B" w:rsidRPr="009C18CB" w:rsidRDefault="0006695B" w:rsidP="0006695B">
            <w:r w:rsidRPr="009C18CB">
              <w:t>7935483</w:t>
            </w:r>
          </w:p>
        </w:tc>
      </w:tr>
      <w:tr w:rsidR="0006695B" w:rsidRPr="009C18CB" w14:paraId="71D242E0" w14:textId="77777777" w:rsidTr="0006695B">
        <w:trPr>
          <w:trHeight w:val="270"/>
        </w:trPr>
        <w:tc>
          <w:tcPr>
            <w:tcW w:w="2689" w:type="dxa"/>
            <w:tcBorders>
              <w:top w:val="nil"/>
              <w:left w:val="nil"/>
              <w:bottom w:val="nil"/>
              <w:right w:val="nil"/>
            </w:tcBorders>
            <w:noWrap/>
            <w:vAlign w:val="bottom"/>
            <w:hideMark/>
          </w:tcPr>
          <w:p w14:paraId="537A04DA" w14:textId="7AD153D5" w:rsidR="0006695B" w:rsidRPr="009C18CB" w:rsidRDefault="0006695B" w:rsidP="0006695B">
            <w:r w:rsidRPr="009C18CB">
              <w:rPr>
                <w:rFonts w:cs="Arial"/>
                <w:sz w:val="20"/>
                <w:szCs w:val="20"/>
              </w:rPr>
              <w:t>vc-exact_185.gr</w:t>
            </w:r>
          </w:p>
        </w:tc>
        <w:tc>
          <w:tcPr>
            <w:tcW w:w="1134" w:type="dxa"/>
            <w:tcBorders>
              <w:top w:val="nil"/>
              <w:left w:val="nil"/>
              <w:bottom w:val="nil"/>
              <w:right w:val="nil"/>
            </w:tcBorders>
            <w:hideMark/>
          </w:tcPr>
          <w:p w14:paraId="0B191177" w14:textId="77777777" w:rsidR="0006695B" w:rsidRPr="009C18CB" w:rsidRDefault="0006695B" w:rsidP="0006695B">
            <w:r w:rsidRPr="009C18CB">
              <w:t>3523</w:t>
            </w:r>
          </w:p>
        </w:tc>
        <w:tc>
          <w:tcPr>
            <w:tcW w:w="1842" w:type="dxa"/>
            <w:tcBorders>
              <w:top w:val="nil"/>
              <w:left w:val="nil"/>
              <w:bottom w:val="nil"/>
              <w:right w:val="nil"/>
            </w:tcBorders>
            <w:hideMark/>
          </w:tcPr>
          <w:p w14:paraId="5BBFB5C8" w14:textId="77777777" w:rsidR="0006695B" w:rsidRPr="009C18CB" w:rsidRDefault="0006695B" w:rsidP="0006695B">
            <w:r w:rsidRPr="009C18CB">
              <w:t>36.7892153</w:t>
            </w:r>
          </w:p>
        </w:tc>
        <w:tc>
          <w:tcPr>
            <w:tcW w:w="1134" w:type="dxa"/>
            <w:tcBorders>
              <w:top w:val="nil"/>
              <w:left w:val="nil"/>
              <w:bottom w:val="nil"/>
              <w:right w:val="nil"/>
            </w:tcBorders>
            <w:hideMark/>
          </w:tcPr>
          <w:p w14:paraId="64AD924B" w14:textId="77777777" w:rsidR="0006695B" w:rsidRPr="009C18CB" w:rsidRDefault="0006695B" w:rsidP="0006695B">
            <w:r w:rsidRPr="009C18CB">
              <w:t>8004151</w:t>
            </w:r>
          </w:p>
        </w:tc>
      </w:tr>
      <w:tr w:rsidR="0006695B" w:rsidRPr="009C18CB" w14:paraId="2F98ED61" w14:textId="77777777" w:rsidTr="0006695B">
        <w:trPr>
          <w:trHeight w:val="270"/>
        </w:trPr>
        <w:tc>
          <w:tcPr>
            <w:tcW w:w="2689" w:type="dxa"/>
            <w:tcBorders>
              <w:top w:val="nil"/>
              <w:left w:val="nil"/>
              <w:bottom w:val="nil"/>
              <w:right w:val="nil"/>
            </w:tcBorders>
            <w:noWrap/>
            <w:vAlign w:val="bottom"/>
            <w:hideMark/>
          </w:tcPr>
          <w:p w14:paraId="2A5C8057" w14:textId="0B0EAED8" w:rsidR="0006695B" w:rsidRPr="009C18CB" w:rsidRDefault="0006695B" w:rsidP="0006695B">
            <w:r w:rsidRPr="009C18CB">
              <w:rPr>
                <w:rFonts w:cs="Arial"/>
                <w:sz w:val="20"/>
                <w:szCs w:val="20"/>
              </w:rPr>
              <w:t>vc-exact_033.gr</w:t>
            </w:r>
          </w:p>
        </w:tc>
        <w:tc>
          <w:tcPr>
            <w:tcW w:w="1134" w:type="dxa"/>
            <w:tcBorders>
              <w:top w:val="nil"/>
              <w:left w:val="nil"/>
              <w:bottom w:val="nil"/>
              <w:right w:val="nil"/>
            </w:tcBorders>
            <w:hideMark/>
          </w:tcPr>
          <w:p w14:paraId="39B451E9" w14:textId="77777777" w:rsidR="0006695B" w:rsidRPr="009C18CB" w:rsidRDefault="0006695B" w:rsidP="0006695B">
            <w:r w:rsidRPr="009C18CB">
              <w:t>4410</w:t>
            </w:r>
          </w:p>
        </w:tc>
        <w:tc>
          <w:tcPr>
            <w:tcW w:w="1842" w:type="dxa"/>
            <w:tcBorders>
              <w:top w:val="nil"/>
              <w:left w:val="nil"/>
              <w:bottom w:val="nil"/>
              <w:right w:val="nil"/>
            </w:tcBorders>
            <w:hideMark/>
          </w:tcPr>
          <w:p w14:paraId="55B73C59" w14:textId="77777777" w:rsidR="0006695B" w:rsidRPr="009C18CB" w:rsidRDefault="0006695B" w:rsidP="0006695B">
            <w:r w:rsidRPr="009C18CB">
              <w:t>33.6643743</w:t>
            </w:r>
          </w:p>
        </w:tc>
        <w:tc>
          <w:tcPr>
            <w:tcW w:w="1134" w:type="dxa"/>
            <w:tcBorders>
              <w:top w:val="nil"/>
              <w:left w:val="nil"/>
              <w:bottom w:val="nil"/>
              <w:right w:val="nil"/>
            </w:tcBorders>
            <w:hideMark/>
          </w:tcPr>
          <w:p w14:paraId="719300F7" w14:textId="77777777" w:rsidR="0006695B" w:rsidRPr="009C18CB" w:rsidRDefault="0006695B" w:rsidP="0006695B">
            <w:r w:rsidRPr="009C18CB">
              <w:t>12395728</w:t>
            </w:r>
          </w:p>
        </w:tc>
      </w:tr>
      <w:tr w:rsidR="0006695B" w:rsidRPr="009C18CB" w14:paraId="155F212B" w14:textId="77777777" w:rsidTr="0006695B">
        <w:trPr>
          <w:trHeight w:val="270"/>
        </w:trPr>
        <w:tc>
          <w:tcPr>
            <w:tcW w:w="2689" w:type="dxa"/>
            <w:tcBorders>
              <w:top w:val="nil"/>
              <w:left w:val="nil"/>
              <w:bottom w:val="nil"/>
              <w:right w:val="nil"/>
            </w:tcBorders>
            <w:noWrap/>
            <w:vAlign w:val="bottom"/>
            <w:hideMark/>
          </w:tcPr>
          <w:p w14:paraId="18D78093" w14:textId="03DBEC07" w:rsidR="0006695B" w:rsidRPr="009C18CB" w:rsidRDefault="0006695B" w:rsidP="0006695B">
            <w:r w:rsidRPr="009C18CB">
              <w:rPr>
                <w:rFonts w:cs="Arial"/>
                <w:sz w:val="20"/>
                <w:szCs w:val="20"/>
              </w:rPr>
              <w:t>vc-exact_131.gr</w:t>
            </w:r>
          </w:p>
        </w:tc>
        <w:tc>
          <w:tcPr>
            <w:tcW w:w="1134" w:type="dxa"/>
            <w:tcBorders>
              <w:top w:val="nil"/>
              <w:left w:val="nil"/>
              <w:bottom w:val="nil"/>
              <w:right w:val="nil"/>
            </w:tcBorders>
            <w:hideMark/>
          </w:tcPr>
          <w:p w14:paraId="1E6C552E" w14:textId="77777777" w:rsidR="0006695B" w:rsidRPr="009C18CB" w:rsidRDefault="0006695B" w:rsidP="0006695B">
            <w:r w:rsidRPr="009C18CB">
              <w:t>2980</w:t>
            </w:r>
          </w:p>
        </w:tc>
        <w:tc>
          <w:tcPr>
            <w:tcW w:w="1842" w:type="dxa"/>
            <w:tcBorders>
              <w:top w:val="nil"/>
              <w:left w:val="nil"/>
              <w:bottom w:val="nil"/>
              <w:right w:val="nil"/>
            </w:tcBorders>
            <w:hideMark/>
          </w:tcPr>
          <w:p w14:paraId="3D0C8E04" w14:textId="77777777" w:rsidR="0006695B" w:rsidRPr="009C18CB" w:rsidRDefault="0006695B" w:rsidP="0006695B">
            <w:r w:rsidRPr="009C18CB">
              <w:t>27.4342354</w:t>
            </w:r>
          </w:p>
        </w:tc>
        <w:tc>
          <w:tcPr>
            <w:tcW w:w="1134" w:type="dxa"/>
            <w:tcBorders>
              <w:top w:val="nil"/>
              <w:left w:val="nil"/>
              <w:bottom w:val="nil"/>
              <w:right w:val="nil"/>
            </w:tcBorders>
            <w:hideMark/>
          </w:tcPr>
          <w:p w14:paraId="25B11429" w14:textId="77777777" w:rsidR="0006695B" w:rsidRPr="009C18CB" w:rsidRDefault="0006695B" w:rsidP="0006695B">
            <w:r w:rsidRPr="009C18CB">
              <w:t>6126310</w:t>
            </w:r>
          </w:p>
        </w:tc>
      </w:tr>
      <w:tr w:rsidR="0006695B" w:rsidRPr="009C18CB" w14:paraId="6EAB00BA" w14:textId="77777777" w:rsidTr="0006695B">
        <w:trPr>
          <w:trHeight w:val="270"/>
        </w:trPr>
        <w:tc>
          <w:tcPr>
            <w:tcW w:w="2689" w:type="dxa"/>
            <w:tcBorders>
              <w:top w:val="nil"/>
              <w:left w:val="nil"/>
              <w:bottom w:val="nil"/>
              <w:right w:val="nil"/>
            </w:tcBorders>
            <w:noWrap/>
            <w:vAlign w:val="bottom"/>
            <w:hideMark/>
          </w:tcPr>
          <w:p w14:paraId="7D8831E7" w14:textId="71ED8390" w:rsidR="0006695B" w:rsidRPr="009C18CB" w:rsidRDefault="0006695B" w:rsidP="0006695B">
            <w:r w:rsidRPr="009C18CB">
              <w:rPr>
                <w:rFonts w:cs="Arial"/>
                <w:sz w:val="20"/>
                <w:szCs w:val="20"/>
              </w:rPr>
              <w:t>vc-exact_091.gr</w:t>
            </w:r>
          </w:p>
        </w:tc>
        <w:tc>
          <w:tcPr>
            <w:tcW w:w="1134" w:type="dxa"/>
            <w:tcBorders>
              <w:top w:val="nil"/>
              <w:left w:val="nil"/>
              <w:bottom w:val="nil"/>
              <w:right w:val="nil"/>
            </w:tcBorders>
            <w:hideMark/>
          </w:tcPr>
          <w:p w14:paraId="6CEF6F77" w14:textId="77777777" w:rsidR="0006695B" w:rsidRPr="009C18CB" w:rsidRDefault="0006695B" w:rsidP="0006695B">
            <w:r w:rsidRPr="009C18CB">
              <w:t>200</w:t>
            </w:r>
          </w:p>
        </w:tc>
        <w:tc>
          <w:tcPr>
            <w:tcW w:w="1842" w:type="dxa"/>
            <w:tcBorders>
              <w:top w:val="nil"/>
              <w:left w:val="nil"/>
              <w:bottom w:val="nil"/>
              <w:right w:val="nil"/>
            </w:tcBorders>
            <w:hideMark/>
          </w:tcPr>
          <w:p w14:paraId="38940E82" w14:textId="77777777" w:rsidR="0006695B" w:rsidRPr="009C18CB" w:rsidRDefault="0006695B" w:rsidP="0006695B">
            <w:r w:rsidRPr="009C18CB">
              <w:t>5.62535871</w:t>
            </w:r>
          </w:p>
        </w:tc>
        <w:tc>
          <w:tcPr>
            <w:tcW w:w="1134" w:type="dxa"/>
            <w:tcBorders>
              <w:top w:val="nil"/>
              <w:left w:val="nil"/>
              <w:bottom w:val="nil"/>
              <w:right w:val="nil"/>
            </w:tcBorders>
            <w:hideMark/>
          </w:tcPr>
          <w:p w14:paraId="22FD68D2" w14:textId="77777777" w:rsidR="0006695B" w:rsidRPr="009C18CB" w:rsidRDefault="0006695B" w:rsidP="0006695B">
            <w:r w:rsidRPr="009C18CB">
              <w:t>421432</w:t>
            </w:r>
          </w:p>
        </w:tc>
      </w:tr>
      <w:tr w:rsidR="0006695B" w:rsidRPr="009C18CB" w14:paraId="4043187A" w14:textId="77777777" w:rsidTr="0006695B">
        <w:trPr>
          <w:trHeight w:val="270"/>
        </w:trPr>
        <w:tc>
          <w:tcPr>
            <w:tcW w:w="2689" w:type="dxa"/>
            <w:tcBorders>
              <w:top w:val="nil"/>
              <w:left w:val="nil"/>
              <w:bottom w:val="nil"/>
              <w:right w:val="nil"/>
            </w:tcBorders>
            <w:noWrap/>
            <w:vAlign w:val="bottom"/>
            <w:hideMark/>
          </w:tcPr>
          <w:p w14:paraId="3147C181" w14:textId="2311D652" w:rsidR="0006695B" w:rsidRPr="009C18CB" w:rsidRDefault="0006695B" w:rsidP="0006695B">
            <w:r w:rsidRPr="009C18CB">
              <w:rPr>
                <w:rFonts w:cs="Arial"/>
                <w:sz w:val="20"/>
                <w:szCs w:val="20"/>
              </w:rPr>
              <w:t>vc-exact_057.gr</w:t>
            </w:r>
          </w:p>
        </w:tc>
        <w:tc>
          <w:tcPr>
            <w:tcW w:w="1134" w:type="dxa"/>
            <w:tcBorders>
              <w:top w:val="nil"/>
              <w:left w:val="nil"/>
              <w:bottom w:val="nil"/>
              <w:right w:val="nil"/>
            </w:tcBorders>
            <w:hideMark/>
          </w:tcPr>
          <w:p w14:paraId="28D734ED" w14:textId="77777777" w:rsidR="0006695B" w:rsidRPr="009C18CB" w:rsidRDefault="0006695B" w:rsidP="0006695B">
            <w:r w:rsidRPr="009C18CB">
              <w:t>200</w:t>
            </w:r>
          </w:p>
        </w:tc>
        <w:tc>
          <w:tcPr>
            <w:tcW w:w="1842" w:type="dxa"/>
            <w:tcBorders>
              <w:top w:val="nil"/>
              <w:left w:val="nil"/>
              <w:bottom w:val="nil"/>
              <w:right w:val="nil"/>
            </w:tcBorders>
            <w:hideMark/>
          </w:tcPr>
          <w:p w14:paraId="63163160" w14:textId="77777777" w:rsidR="0006695B" w:rsidRPr="009C18CB" w:rsidRDefault="0006695B" w:rsidP="0006695B">
            <w:r w:rsidRPr="009C18CB">
              <w:t>5.32362473</w:t>
            </w:r>
          </w:p>
        </w:tc>
        <w:tc>
          <w:tcPr>
            <w:tcW w:w="1134" w:type="dxa"/>
            <w:tcBorders>
              <w:top w:val="nil"/>
              <w:left w:val="nil"/>
              <w:bottom w:val="nil"/>
              <w:right w:val="nil"/>
            </w:tcBorders>
            <w:hideMark/>
          </w:tcPr>
          <w:p w14:paraId="65712270" w14:textId="77777777" w:rsidR="0006695B" w:rsidRPr="009C18CB" w:rsidRDefault="0006695B" w:rsidP="0006695B">
            <w:r w:rsidRPr="009C18CB">
              <w:t>392446</w:t>
            </w:r>
          </w:p>
        </w:tc>
      </w:tr>
      <w:tr w:rsidR="0006695B" w:rsidRPr="009C18CB" w14:paraId="74973DF5" w14:textId="77777777" w:rsidTr="0006695B">
        <w:trPr>
          <w:trHeight w:val="270"/>
        </w:trPr>
        <w:tc>
          <w:tcPr>
            <w:tcW w:w="2689" w:type="dxa"/>
            <w:tcBorders>
              <w:top w:val="nil"/>
              <w:left w:val="nil"/>
              <w:bottom w:val="nil"/>
              <w:right w:val="nil"/>
            </w:tcBorders>
            <w:noWrap/>
            <w:vAlign w:val="bottom"/>
            <w:hideMark/>
          </w:tcPr>
          <w:p w14:paraId="690EC879" w14:textId="0880FCD1" w:rsidR="0006695B" w:rsidRPr="009C18CB" w:rsidRDefault="0006695B" w:rsidP="0006695B">
            <w:r w:rsidRPr="009C18CB">
              <w:rPr>
                <w:rFonts w:cs="Arial"/>
                <w:sz w:val="20"/>
                <w:szCs w:val="20"/>
              </w:rPr>
              <w:t>vc-exact_083.gr</w:t>
            </w:r>
          </w:p>
        </w:tc>
        <w:tc>
          <w:tcPr>
            <w:tcW w:w="1134" w:type="dxa"/>
            <w:tcBorders>
              <w:top w:val="nil"/>
              <w:left w:val="nil"/>
              <w:bottom w:val="nil"/>
              <w:right w:val="nil"/>
            </w:tcBorders>
            <w:hideMark/>
          </w:tcPr>
          <w:p w14:paraId="772DC716" w14:textId="77777777" w:rsidR="0006695B" w:rsidRPr="009C18CB" w:rsidRDefault="0006695B" w:rsidP="0006695B">
            <w:r w:rsidRPr="009C18CB">
              <w:t>200</w:t>
            </w:r>
          </w:p>
        </w:tc>
        <w:tc>
          <w:tcPr>
            <w:tcW w:w="1842" w:type="dxa"/>
            <w:tcBorders>
              <w:top w:val="nil"/>
              <w:left w:val="nil"/>
              <w:bottom w:val="nil"/>
              <w:right w:val="nil"/>
            </w:tcBorders>
            <w:hideMark/>
          </w:tcPr>
          <w:p w14:paraId="323B7DDF" w14:textId="77777777" w:rsidR="0006695B" w:rsidRPr="009C18CB" w:rsidRDefault="0006695B" w:rsidP="0006695B">
            <w:r w:rsidRPr="009C18CB">
              <w:t>5.17146441</w:t>
            </w:r>
          </w:p>
        </w:tc>
        <w:tc>
          <w:tcPr>
            <w:tcW w:w="1134" w:type="dxa"/>
            <w:tcBorders>
              <w:top w:val="nil"/>
              <w:left w:val="nil"/>
              <w:bottom w:val="nil"/>
              <w:right w:val="nil"/>
            </w:tcBorders>
            <w:hideMark/>
          </w:tcPr>
          <w:p w14:paraId="2F5896A0" w14:textId="77777777" w:rsidR="0006695B" w:rsidRPr="009C18CB" w:rsidRDefault="0006695B" w:rsidP="0006695B">
            <w:r w:rsidRPr="009C18CB">
              <w:t>368178</w:t>
            </w:r>
          </w:p>
        </w:tc>
      </w:tr>
      <w:tr w:rsidR="0006695B" w:rsidRPr="009C18CB" w14:paraId="5B2AC2DB" w14:textId="77777777" w:rsidTr="0006695B">
        <w:trPr>
          <w:trHeight w:val="270"/>
        </w:trPr>
        <w:tc>
          <w:tcPr>
            <w:tcW w:w="2689" w:type="dxa"/>
            <w:tcBorders>
              <w:top w:val="nil"/>
              <w:left w:val="nil"/>
              <w:bottom w:val="nil"/>
              <w:right w:val="nil"/>
            </w:tcBorders>
            <w:noWrap/>
            <w:vAlign w:val="bottom"/>
            <w:hideMark/>
          </w:tcPr>
          <w:p w14:paraId="6930C4EE" w14:textId="6DA5B409" w:rsidR="0006695B" w:rsidRPr="009C18CB" w:rsidRDefault="0006695B" w:rsidP="0006695B">
            <w:r w:rsidRPr="009C18CB">
              <w:rPr>
                <w:rFonts w:cs="Arial"/>
                <w:sz w:val="20"/>
                <w:szCs w:val="20"/>
              </w:rPr>
              <w:t>vc-exact_093.gr</w:t>
            </w:r>
          </w:p>
        </w:tc>
        <w:tc>
          <w:tcPr>
            <w:tcW w:w="1134" w:type="dxa"/>
            <w:tcBorders>
              <w:top w:val="nil"/>
              <w:left w:val="nil"/>
              <w:bottom w:val="nil"/>
              <w:right w:val="nil"/>
            </w:tcBorders>
            <w:hideMark/>
          </w:tcPr>
          <w:p w14:paraId="0EFFD214" w14:textId="77777777" w:rsidR="0006695B" w:rsidRPr="009C18CB" w:rsidRDefault="0006695B" w:rsidP="0006695B">
            <w:r w:rsidRPr="009C18CB">
              <w:t>200</w:t>
            </w:r>
          </w:p>
        </w:tc>
        <w:tc>
          <w:tcPr>
            <w:tcW w:w="1842" w:type="dxa"/>
            <w:tcBorders>
              <w:top w:val="nil"/>
              <w:left w:val="nil"/>
              <w:bottom w:val="nil"/>
              <w:right w:val="nil"/>
            </w:tcBorders>
            <w:hideMark/>
          </w:tcPr>
          <w:p w14:paraId="072B0729" w14:textId="77777777" w:rsidR="0006695B" w:rsidRPr="009C18CB" w:rsidRDefault="0006695B" w:rsidP="0006695B">
            <w:r w:rsidRPr="009C18CB">
              <w:t>5.13506833</w:t>
            </w:r>
          </w:p>
        </w:tc>
        <w:tc>
          <w:tcPr>
            <w:tcW w:w="1134" w:type="dxa"/>
            <w:tcBorders>
              <w:top w:val="nil"/>
              <w:left w:val="nil"/>
              <w:bottom w:val="nil"/>
              <w:right w:val="nil"/>
            </w:tcBorders>
            <w:hideMark/>
          </w:tcPr>
          <w:p w14:paraId="18BE64B9" w14:textId="77777777" w:rsidR="0006695B" w:rsidRPr="009C18CB" w:rsidRDefault="0006695B" w:rsidP="0006695B">
            <w:r w:rsidRPr="009C18CB">
              <w:t>395642</w:t>
            </w:r>
          </w:p>
        </w:tc>
      </w:tr>
      <w:tr w:rsidR="0006695B" w:rsidRPr="009C18CB" w14:paraId="42F86F4E" w14:textId="77777777" w:rsidTr="0006695B">
        <w:trPr>
          <w:trHeight w:val="270"/>
        </w:trPr>
        <w:tc>
          <w:tcPr>
            <w:tcW w:w="2689" w:type="dxa"/>
            <w:tcBorders>
              <w:top w:val="nil"/>
              <w:left w:val="nil"/>
              <w:bottom w:val="nil"/>
              <w:right w:val="nil"/>
            </w:tcBorders>
            <w:noWrap/>
            <w:vAlign w:val="bottom"/>
            <w:hideMark/>
          </w:tcPr>
          <w:p w14:paraId="12822780" w14:textId="4922215C" w:rsidR="0006695B" w:rsidRPr="009C18CB" w:rsidRDefault="0006695B" w:rsidP="0006695B">
            <w:r w:rsidRPr="009C18CB">
              <w:rPr>
                <w:rFonts w:cs="Arial"/>
                <w:sz w:val="20"/>
                <w:szCs w:val="20"/>
              </w:rPr>
              <w:t>vc-exact_067.gr</w:t>
            </w:r>
          </w:p>
        </w:tc>
        <w:tc>
          <w:tcPr>
            <w:tcW w:w="1134" w:type="dxa"/>
            <w:tcBorders>
              <w:top w:val="nil"/>
              <w:left w:val="nil"/>
              <w:bottom w:val="nil"/>
              <w:right w:val="nil"/>
            </w:tcBorders>
            <w:hideMark/>
          </w:tcPr>
          <w:p w14:paraId="2632081B" w14:textId="77777777" w:rsidR="0006695B" w:rsidRPr="009C18CB" w:rsidRDefault="0006695B" w:rsidP="0006695B">
            <w:r w:rsidRPr="009C18CB">
              <w:t>200</w:t>
            </w:r>
          </w:p>
        </w:tc>
        <w:tc>
          <w:tcPr>
            <w:tcW w:w="1842" w:type="dxa"/>
            <w:tcBorders>
              <w:top w:val="nil"/>
              <w:left w:val="nil"/>
              <w:bottom w:val="nil"/>
              <w:right w:val="nil"/>
            </w:tcBorders>
            <w:hideMark/>
          </w:tcPr>
          <w:p w14:paraId="686DCCE5" w14:textId="77777777" w:rsidR="0006695B" w:rsidRPr="009C18CB" w:rsidRDefault="0006695B" w:rsidP="0006695B">
            <w:r w:rsidRPr="009C18CB">
              <w:t>5.07773096</w:t>
            </w:r>
          </w:p>
        </w:tc>
        <w:tc>
          <w:tcPr>
            <w:tcW w:w="1134" w:type="dxa"/>
            <w:tcBorders>
              <w:top w:val="nil"/>
              <w:left w:val="nil"/>
              <w:bottom w:val="nil"/>
              <w:right w:val="nil"/>
            </w:tcBorders>
            <w:hideMark/>
          </w:tcPr>
          <w:p w14:paraId="575A6C45" w14:textId="77777777" w:rsidR="0006695B" w:rsidRPr="009C18CB" w:rsidRDefault="0006695B" w:rsidP="0006695B">
            <w:r w:rsidRPr="009C18CB">
              <w:t>360184</w:t>
            </w:r>
          </w:p>
        </w:tc>
      </w:tr>
      <w:tr w:rsidR="0006695B" w:rsidRPr="009C18CB" w14:paraId="47CB84CB" w14:textId="77777777" w:rsidTr="0006695B">
        <w:trPr>
          <w:trHeight w:val="270"/>
        </w:trPr>
        <w:tc>
          <w:tcPr>
            <w:tcW w:w="2689" w:type="dxa"/>
            <w:tcBorders>
              <w:top w:val="nil"/>
              <w:left w:val="nil"/>
              <w:bottom w:val="nil"/>
              <w:right w:val="nil"/>
            </w:tcBorders>
            <w:noWrap/>
            <w:vAlign w:val="bottom"/>
            <w:hideMark/>
          </w:tcPr>
          <w:p w14:paraId="4FD2CDD0" w14:textId="2555998E" w:rsidR="0006695B" w:rsidRPr="009C18CB" w:rsidRDefault="0006695B" w:rsidP="0006695B">
            <w:r w:rsidRPr="009C18CB">
              <w:rPr>
                <w:rFonts w:cs="Arial"/>
                <w:sz w:val="20"/>
                <w:szCs w:val="20"/>
              </w:rPr>
              <w:t>vc-exact_081.gr</w:t>
            </w:r>
          </w:p>
        </w:tc>
        <w:tc>
          <w:tcPr>
            <w:tcW w:w="1134" w:type="dxa"/>
            <w:tcBorders>
              <w:top w:val="nil"/>
              <w:left w:val="nil"/>
              <w:bottom w:val="nil"/>
              <w:right w:val="nil"/>
            </w:tcBorders>
            <w:hideMark/>
          </w:tcPr>
          <w:p w14:paraId="652E9388" w14:textId="77777777" w:rsidR="0006695B" w:rsidRPr="009C18CB" w:rsidRDefault="0006695B" w:rsidP="0006695B">
            <w:r w:rsidRPr="009C18CB">
              <w:t>199</w:t>
            </w:r>
          </w:p>
        </w:tc>
        <w:tc>
          <w:tcPr>
            <w:tcW w:w="1842" w:type="dxa"/>
            <w:tcBorders>
              <w:top w:val="nil"/>
              <w:left w:val="nil"/>
              <w:bottom w:val="nil"/>
              <w:right w:val="nil"/>
            </w:tcBorders>
            <w:hideMark/>
          </w:tcPr>
          <w:p w14:paraId="46DEA29F" w14:textId="77777777" w:rsidR="0006695B" w:rsidRPr="009C18CB" w:rsidRDefault="0006695B" w:rsidP="0006695B">
            <w:r w:rsidRPr="009C18CB">
              <w:t>5.04589218</w:t>
            </w:r>
          </w:p>
        </w:tc>
        <w:tc>
          <w:tcPr>
            <w:tcW w:w="1134" w:type="dxa"/>
            <w:tcBorders>
              <w:top w:val="nil"/>
              <w:left w:val="nil"/>
              <w:bottom w:val="nil"/>
              <w:right w:val="nil"/>
            </w:tcBorders>
            <w:hideMark/>
          </w:tcPr>
          <w:p w14:paraId="66117BE9" w14:textId="77777777" w:rsidR="0006695B" w:rsidRPr="009C18CB" w:rsidRDefault="0006695B" w:rsidP="0006695B">
            <w:r w:rsidRPr="009C18CB">
              <w:t>373481</w:t>
            </w:r>
          </w:p>
        </w:tc>
      </w:tr>
      <w:tr w:rsidR="0006695B" w:rsidRPr="009C18CB" w14:paraId="0C162E10" w14:textId="77777777" w:rsidTr="0006695B">
        <w:trPr>
          <w:trHeight w:val="270"/>
        </w:trPr>
        <w:tc>
          <w:tcPr>
            <w:tcW w:w="2689" w:type="dxa"/>
            <w:tcBorders>
              <w:top w:val="nil"/>
              <w:left w:val="nil"/>
              <w:bottom w:val="nil"/>
              <w:right w:val="nil"/>
            </w:tcBorders>
            <w:noWrap/>
            <w:vAlign w:val="bottom"/>
            <w:hideMark/>
          </w:tcPr>
          <w:p w14:paraId="65B22FD8" w14:textId="3045A8C3" w:rsidR="0006695B" w:rsidRPr="009C18CB" w:rsidRDefault="0006695B" w:rsidP="0006695B">
            <w:r w:rsidRPr="009C18CB">
              <w:rPr>
                <w:rFonts w:cs="Arial"/>
                <w:sz w:val="20"/>
                <w:szCs w:val="20"/>
              </w:rPr>
              <w:t>vc-exact_051.gr</w:t>
            </w:r>
          </w:p>
        </w:tc>
        <w:tc>
          <w:tcPr>
            <w:tcW w:w="1134" w:type="dxa"/>
            <w:tcBorders>
              <w:top w:val="nil"/>
              <w:left w:val="nil"/>
              <w:bottom w:val="nil"/>
              <w:right w:val="nil"/>
            </w:tcBorders>
            <w:hideMark/>
          </w:tcPr>
          <w:p w14:paraId="7FE251F9" w14:textId="77777777" w:rsidR="0006695B" w:rsidRPr="009C18CB" w:rsidRDefault="0006695B" w:rsidP="0006695B">
            <w:r w:rsidRPr="009C18CB">
              <w:t>200</w:t>
            </w:r>
          </w:p>
        </w:tc>
        <w:tc>
          <w:tcPr>
            <w:tcW w:w="1842" w:type="dxa"/>
            <w:tcBorders>
              <w:top w:val="nil"/>
              <w:left w:val="nil"/>
              <w:bottom w:val="nil"/>
              <w:right w:val="nil"/>
            </w:tcBorders>
            <w:hideMark/>
          </w:tcPr>
          <w:p w14:paraId="286FBBDD" w14:textId="77777777" w:rsidR="0006695B" w:rsidRPr="009C18CB" w:rsidRDefault="0006695B" w:rsidP="0006695B">
            <w:r w:rsidRPr="009C18CB">
              <w:t>4.7935966</w:t>
            </w:r>
          </w:p>
        </w:tc>
        <w:tc>
          <w:tcPr>
            <w:tcW w:w="1134" w:type="dxa"/>
            <w:tcBorders>
              <w:top w:val="nil"/>
              <w:left w:val="nil"/>
              <w:bottom w:val="nil"/>
              <w:right w:val="nil"/>
            </w:tcBorders>
            <w:hideMark/>
          </w:tcPr>
          <w:p w14:paraId="6186D13E" w14:textId="77777777" w:rsidR="0006695B" w:rsidRPr="009C18CB" w:rsidRDefault="0006695B" w:rsidP="0006695B">
            <w:r w:rsidRPr="009C18CB">
              <w:t>375226</w:t>
            </w:r>
          </w:p>
        </w:tc>
      </w:tr>
      <w:tr w:rsidR="0006695B" w:rsidRPr="009C18CB" w14:paraId="7DBE6D6A" w14:textId="77777777" w:rsidTr="0006695B">
        <w:trPr>
          <w:trHeight w:val="270"/>
        </w:trPr>
        <w:tc>
          <w:tcPr>
            <w:tcW w:w="2689" w:type="dxa"/>
            <w:tcBorders>
              <w:top w:val="nil"/>
              <w:left w:val="nil"/>
              <w:bottom w:val="nil"/>
              <w:right w:val="nil"/>
            </w:tcBorders>
            <w:noWrap/>
            <w:vAlign w:val="bottom"/>
            <w:hideMark/>
          </w:tcPr>
          <w:p w14:paraId="49F1DCED" w14:textId="63307E41" w:rsidR="0006695B" w:rsidRPr="009C18CB" w:rsidRDefault="0006695B" w:rsidP="0006695B">
            <w:r w:rsidRPr="009C18CB">
              <w:rPr>
                <w:rFonts w:cs="Arial"/>
                <w:sz w:val="20"/>
                <w:szCs w:val="20"/>
              </w:rPr>
              <w:t>vc-exact_073.gr</w:t>
            </w:r>
          </w:p>
        </w:tc>
        <w:tc>
          <w:tcPr>
            <w:tcW w:w="1134" w:type="dxa"/>
            <w:tcBorders>
              <w:top w:val="nil"/>
              <w:left w:val="nil"/>
              <w:bottom w:val="nil"/>
              <w:right w:val="nil"/>
            </w:tcBorders>
            <w:hideMark/>
          </w:tcPr>
          <w:p w14:paraId="5EB54404" w14:textId="77777777" w:rsidR="0006695B" w:rsidRPr="009C18CB" w:rsidRDefault="0006695B" w:rsidP="0006695B">
            <w:r w:rsidRPr="009C18CB">
              <w:t>200</w:t>
            </w:r>
          </w:p>
        </w:tc>
        <w:tc>
          <w:tcPr>
            <w:tcW w:w="1842" w:type="dxa"/>
            <w:tcBorders>
              <w:top w:val="nil"/>
              <w:left w:val="nil"/>
              <w:bottom w:val="nil"/>
              <w:right w:val="nil"/>
            </w:tcBorders>
            <w:hideMark/>
          </w:tcPr>
          <w:p w14:paraId="6AFF3813" w14:textId="77777777" w:rsidR="0006695B" w:rsidRPr="009C18CB" w:rsidRDefault="0006695B" w:rsidP="0006695B">
            <w:r w:rsidRPr="009C18CB">
              <w:t>4.73089617</w:t>
            </w:r>
          </w:p>
        </w:tc>
        <w:tc>
          <w:tcPr>
            <w:tcW w:w="1134" w:type="dxa"/>
            <w:tcBorders>
              <w:top w:val="nil"/>
              <w:left w:val="nil"/>
              <w:bottom w:val="nil"/>
              <w:right w:val="nil"/>
            </w:tcBorders>
            <w:hideMark/>
          </w:tcPr>
          <w:p w14:paraId="5C171CF3" w14:textId="77777777" w:rsidR="0006695B" w:rsidRPr="009C18CB" w:rsidRDefault="0006695B" w:rsidP="0006695B">
            <w:r w:rsidRPr="009C18CB">
              <w:t>399112</w:t>
            </w:r>
          </w:p>
        </w:tc>
      </w:tr>
      <w:tr w:rsidR="0006695B" w:rsidRPr="009C18CB" w14:paraId="4B9B00A0" w14:textId="77777777" w:rsidTr="0006695B">
        <w:trPr>
          <w:trHeight w:val="270"/>
        </w:trPr>
        <w:tc>
          <w:tcPr>
            <w:tcW w:w="2689" w:type="dxa"/>
            <w:tcBorders>
              <w:top w:val="nil"/>
              <w:left w:val="nil"/>
              <w:bottom w:val="nil"/>
              <w:right w:val="nil"/>
            </w:tcBorders>
            <w:noWrap/>
            <w:vAlign w:val="bottom"/>
            <w:hideMark/>
          </w:tcPr>
          <w:p w14:paraId="0D78853B" w14:textId="7D7CB54F" w:rsidR="0006695B" w:rsidRPr="009C18CB" w:rsidRDefault="0006695B" w:rsidP="0006695B">
            <w:r w:rsidRPr="009C18CB">
              <w:rPr>
                <w:rFonts w:cs="Arial"/>
                <w:sz w:val="20"/>
                <w:szCs w:val="20"/>
              </w:rPr>
              <w:t>vc-exact_053.gr</w:t>
            </w:r>
          </w:p>
        </w:tc>
        <w:tc>
          <w:tcPr>
            <w:tcW w:w="1134" w:type="dxa"/>
            <w:tcBorders>
              <w:top w:val="nil"/>
              <w:left w:val="nil"/>
              <w:bottom w:val="nil"/>
              <w:right w:val="nil"/>
            </w:tcBorders>
            <w:hideMark/>
          </w:tcPr>
          <w:p w14:paraId="639BD683" w14:textId="77777777" w:rsidR="0006695B" w:rsidRPr="009C18CB" w:rsidRDefault="0006695B" w:rsidP="0006695B">
            <w:r w:rsidRPr="009C18CB">
              <w:t>200</w:t>
            </w:r>
          </w:p>
        </w:tc>
        <w:tc>
          <w:tcPr>
            <w:tcW w:w="1842" w:type="dxa"/>
            <w:tcBorders>
              <w:top w:val="nil"/>
              <w:left w:val="nil"/>
              <w:bottom w:val="nil"/>
              <w:right w:val="nil"/>
            </w:tcBorders>
            <w:hideMark/>
          </w:tcPr>
          <w:p w14:paraId="6C8154A0" w14:textId="77777777" w:rsidR="0006695B" w:rsidRPr="009C18CB" w:rsidRDefault="0006695B" w:rsidP="0006695B">
            <w:r w:rsidRPr="009C18CB">
              <w:t>4.50447667</w:t>
            </w:r>
          </w:p>
        </w:tc>
        <w:tc>
          <w:tcPr>
            <w:tcW w:w="1134" w:type="dxa"/>
            <w:tcBorders>
              <w:top w:val="nil"/>
              <w:left w:val="nil"/>
              <w:bottom w:val="nil"/>
              <w:right w:val="nil"/>
            </w:tcBorders>
            <w:hideMark/>
          </w:tcPr>
          <w:p w14:paraId="389873B0" w14:textId="77777777" w:rsidR="0006695B" w:rsidRPr="009C18CB" w:rsidRDefault="0006695B" w:rsidP="0006695B">
            <w:r w:rsidRPr="009C18CB">
              <w:t>362952</w:t>
            </w:r>
          </w:p>
        </w:tc>
      </w:tr>
      <w:tr w:rsidR="0006695B" w:rsidRPr="009C18CB" w14:paraId="2DE34B6C" w14:textId="77777777" w:rsidTr="0006695B">
        <w:trPr>
          <w:trHeight w:val="270"/>
        </w:trPr>
        <w:tc>
          <w:tcPr>
            <w:tcW w:w="2689" w:type="dxa"/>
            <w:tcBorders>
              <w:top w:val="nil"/>
              <w:left w:val="nil"/>
              <w:bottom w:val="nil"/>
              <w:right w:val="nil"/>
            </w:tcBorders>
            <w:noWrap/>
            <w:vAlign w:val="bottom"/>
            <w:hideMark/>
          </w:tcPr>
          <w:p w14:paraId="1473E43A" w14:textId="451FDAB3" w:rsidR="0006695B" w:rsidRPr="009C18CB" w:rsidRDefault="0006695B" w:rsidP="0006695B">
            <w:r w:rsidRPr="009C18CB">
              <w:rPr>
                <w:rFonts w:cs="Arial"/>
                <w:sz w:val="20"/>
                <w:szCs w:val="20"/>
              </w:rPr>
              <w:t>vc-exact_041.gr</w:t>
            </w:r>
          </w:p>
        </w:tc>
        <w:tc>
          <w:tcPr>
            <w:tcW w:w="1134" w:type="dxa"/>
            <w:tcBorders>
              <w:top w:val="nil"/>
              <w:left w:val="nil"/>
              <w:bottom w:val="nil"/>
              <w:right w:val="nil"/>
            </w:tcBorders>
            <w:hideMark/>
          </w:tcPr>
          <w:p w14:paraId="3D074057" w14:textId="77777777" w:rsidR="0006695B" w:rsidRPr="009C18CB" w:rsidRDefault="0006695B" w:rsidP="0006695B">
            <w:r w:rsidRPr="009C18CB">
              <w:t>200</w:t>
            </w:r>
          </w:p>
        </w:tc>
        <w:tc>
          <w:tcPr>
            <w:tcW w:w="1842" w:type="dxa"/>
            <w:tcBorders>
              <w:top w:val="nil"/>
              <w:left w:val="nil"/>
              <w:bottom w:val="nil"/>
              <w:right w:val="nil"/>
            </w:tcBorders>
            <w:hideMark/>
          </w:tcPr>
          <w:p w14:paraId="5A3C1714" w14:textId="77777777" w:rsidR="0006695B" w:rsidRPr="009C18CB" w:rsidRDefault="0006695B" w:rsidP="0006695B">
            <w:r w:rsidRPr="009C18CB">
              <w:t>4.43585832</w:t>
            </w:r>
          </w:p>
        </w:tc>
        <w:tc>
          <w:tcPr>
            <w:tcW w:w="1134" w:type="dxa"/>
            <w:tcBorders>
              <w:top w:val="nil"/>
              <w:left w:val="nil"/>
              <w:bottom w:val="nil"/>
              <w:right w:val="nil"/>
            </w:tcBorders>
            <w:hideMark/>
          </w:tcPr>
          <w:p w14:paraId="4E4E536D" w14:textId="77777777" w:rsidR="0006695B" w:rsidRPr="009C18CB" w:rsidRDefault="0006695B" w:rsidP="0006695B">
            <w:r w:rsidRPr="009C18CB">
              <w:t>369410</w:t>
            </w:r>
          </w:p>
        </w:tc>
      </w:tr>
      <w:tr w:rsidR="0006695B" w:rsidRPr="009C18CB" w14:paraId="69B4CF71" w14:textId="77777777" w:rsidTr="0006695B">
        <w:trPr>
          <w:trHeight w:val="270"/>
        </w:trPr>
        <w:tc>
          <w:tcPr>
            <w:tcW w:w="2689" w:type="dxa"/>
            <w:tcBorders>
              <w:top w:val="nil"/>
              <w:left w:val="nil"/>
              <w:bottom w:val="nil"/>
              <w:right w:val="nil"/>
            </w:tcBorders>
            <w:noWrap/>
            <w:vAlign w:val="bottom"/>
            <w:hideMark/>
          </w:tcPr>
          <w:p w14:paraId="03D14B60" w14:textId="4EE53BDC" w:rsidR="0006695B" w:rsidRPr="009C18CB" w:rsidRDefault="0006695B" w:rsidP="0006695B">
            <w:r w:rsidRPr="009C18CB">
              <w:rPr>
                <w:rFonts w:cs="Arial"/>
                <w:sz w:val="20"/>
                <w:szCs w:val="20"/>
              </w:rPr>
              <w:t>vc-exact_069.gr</w:t>
            </w:r>
          </w:p>
        </w:tc>
        <w:tc>
          <w:tcPr>
            <w:tcW w:w="1134" w:type="dxa"/>
            <w:tcBorders>
              <w:top w:val="nil"/>
              <w:left w:val="nil"/>
              <w:bottom w:val="nil"/>
              <w:right w:val="nil"/>
            </w:tcBorders>
            <w:hideMark/>
          </w:tcPr>
          <w:p w14:paraId="0F454CE3" w14:textId="77777777" w:rsidR="0006695B" w:rsidRPr="009C18CB" w:rsidRDefault="0006695B" w:rsidP="0006695B">
            <w:r w:rsidRPr="009C18CB">
              <w:t>200</w:t>
            </w:r>
          </w:p>
        </w:tc>
        <w:tc>
          <w:tcPr>
            <w:tcW w:w="1842" w:type="dxa"/>
            <w:tcBorders>
              <w:top w:val="nil"/>
              <w:left w:val="nil"/>
              <w:bottom w:val="nil"/>
              <w:right w:val="nil"/>
            </w:tcBorders>
            <w:hideMark/>
          </w:tcPr>
          <w:p w14:paraId="70A35DFA" w14:textId="77777777" w:rsidR="0006695B" w:rsidRPr="009C18CB" w:rsidRDefault="0006695B" w:rsidP="0006695B">
            <w:r w:rsidRPr="009C18CB">
              <w:t>4.43145153</w:t>
            </w:r>
          </w:p>
        </w:tc>
        <w:tc>
          <w:tcPr>
            <w:tcW w:w="1134" w:type="dxa"/>
            <w:tcBorders>
              <w:top w:val="nil"/>
              <w:left w:val="nil"/>
              <w:bottom w:val="nil"/>
              <w:right w:val="nil"/>
            </w:tcBorders>
            <w:hideMark/>
          </w:tcPr>
          <w:p w14:paraId="465944E5" w14:textId="77777777" w:rsidR="0006695B" w:rsidRPr="009C18CB" w:rsidRDefault="0006695B" w:rsidP="0006695B">
            <w:r w:rsidRPr="009C18CB">
              <w:t>328746</w:t>
            </w:r>
          </w:p>
        </w:tc>
      </w:tr>
      <w:tr w:rsidR="0006695B" w:rsidRPr="009C18CB" w14:paraId="59F1F2DF" w14:textId="77777777" w:rsidTr="0006695B">
        <w:trPr>
          <w:trHeight w:val="270"/>
        </w:trPr>
        <w:tc>
          <w:tcPr>
            <w:tcW w:w="2689" w:type="dxa"/>
            <w:tcBorders>
              <w:top w:val="nil"/>
              <w:left w:val="nil"/>
              <w:bottom w:val="nil"/>
              <w:right w:val="nil"/>
            </w:tcBorders>
            <w:noWrap/>
            <w:vAlign w:val="bottom"/>
            <w:hideMark/>
          </w:tcPr>
          <w:p w14:paraId="5887227A" w14:textId="7B8788B3" w:rsidR="0006695B" w:rsidRPr="009C18CB" w:rsidRDefault="0006695B" w:rsidP="0006695B">
            <w:r w:rsidRPr="009C18CB">
              <w:rPr>
                <w:rFonts w:cs="Arial"/>
                <w:sz w:val="20"/>
                <w:szCs w:val="20"/>
              </w:rPr>
              <w:t>vc-exact_063.gr</w:t>
            </w:r>
          </w:p>
        </w:tc>
        <w:tc>
          <w:tcPr>
            <w:tcW w:w="1134" w:type="dxa"/>
            <w:tcBorders>
              <w:top w:val="nil"/>
              <w:left w:val="nil"/>
              <w:bottom w:val="nil"/>
              <w:right w:val="nil"/>
            </w:tcBorders>
            <w:hideMark/>
          </w:tcPr>
          <w:p w14:paraId="534288E5" w14:textId="77777777" w:rsidR="0006695B" w:rsidRPr="009C18CB" w:rsidRDefault="0006695B" w:rsidP="0006695B">
            <w:r w:rsidRPr="009C18CB">
              <w:t>200</w:t>
            </w:r>
          </w:p>
        </w:tc>
        <w:tc>
          <w:tcPr>
            <w:tcW w:w="1842" w:type="dxa"/>
            <w:tcBorders>
              <w:top w:val="nil"/>
              <w:left w:val="nil"/>
              <w:bottom w:val="nil"/>
              <w:right w:val="nil"/>
            </w:tcBorders>
            <w:hideMark/>
          </w:tcPr>
          <w:p w14:paraId="3A8AAC95" w14:textId="77777777" w:rsidR="0006695B" w:rsidRPr="009C18CB" w:rsidRDefault="0006695B" w:rsidP="0006695B">
            <w:r w:rsidRPr="009C18CB">
              <w:t>4.34266859</w:t>
            </w:r>
          </w:p>
        </w:tc>
        <w:tc>
          <w:tcPr>
            <w:tcW w:w="1134" w:type="dxa"/>
            <w:tcBorders>
              <w:top w:val="nil"/>
              <w:left w:val="nil"/>
              <w:bottom w:val="nil"/>
              <w:right w:val="nil"/>
            </w:tcBorders>
            <w:hideMark/>
          </w:tcPr>
          <w:p w14:paraId="750B9F7A" w14:textId="77777777" w:rsidR="0006695B" w:rsidRPr="009C18CB" w:rsidRDefault="0006695B" w:rsidP="0006695B">
            <w:r w:rsidRPr="009C18CB">
              <w:t>357700</w:t>
            </w:r>
          </w:p>
        </w:tc>
      </w:tr>
      <w:tr w:rsidR="0006695B" w:rsidRPr="009C18CB" w14:paraId="3FD0BA94" w14:textId="77777777" w:rsidTr="0006695B">
        <w:trPr>
          <w:trHeight w:val="270"/>
        </w:trPr>
        <w:tc>
          <w:tcPr>
            <w:tcW w:w="2689" w:type="dxa"/>
            <w:tcBorders>
              <w:top w:val="nil"/>
              <w:left w:val="nil"/>
              <w:bottom w:val="nil"/>
              <w:right w:val="nil"/>
            </w:tcBorders>
            <w:noWrap/>
            <w:vAlign w:val="bottom"/>
            <w:hideMark/>
          </w:tcPr>
          <w:p w14:paraId="31FF300D" w14:textId="63BA3A52" w:rsidR="0006695B" w:rsidRPr="009C18CB" w:rsidRDefault="0006695B" w:rsidP="0006695B">
            <w:r w:rsidRPr="009C18CB">
              <w:rPr>
                <w:rFonts w:cs="Arial"/>
                <w:sz w:val="20"/>
                <w:szCs w:val="20"/>
              </w:rPr>
              <w:t>vc-exact_065.gr</w:t>
            </w:r>
          </w:p>
        </w:tc>
        <w:tc>
          <w:tcPr>
            <w:tcW w:w="1134" w:type="dxa"/>
            <w:tcBorders>
              <w:top w:val="nil"/>
              <w:left w:val="nil"/>
              <w:bottom w:val="nil"/>
              <w:right w:val="nil"/>
            </w:tcBorders>
            <w:hideMark/>
          </w:tcPr>
          <w:p w14:paraId="25E330CD" w14:textId="77777777" w:rsidR="0006695B" w:rsidRPr="009C18CB" w:rsidRDefault="0006695B" w:rsidP="0006695B">
            <w:r w:rsidRPr="009C18CB">
              <w:t>200</w:t>
            </w:r>
          </w:p>
        </w:tc>
        <w:tc>
          <w:tcPr>
            <w:tcW w:w="1842" w:type="dxa"/>
            <w:tcBorders>
              <w:top w:val="nil"/>
              <w:left w:val="nil"/>
              <w:bottom w:val="nil"/>
              <w:right w:val="nil"/>
            </w:tcBorders>
            <w:hideMark/>
          </w:tcPr>
          <w:p w14:paraId="17D3E64B" w14:textId="77777777" w:rsidR="0006695B" w:rsidRPr="009C18CB" w:rsidRDefault="0006695B" w:rsidP="0006695B">
            <w:r w:rsidRPr="009C18CB">
              <w:t>4.3260781</w:t>
            </w:r>
          </w:p>
        </w:tc>
        <w:tc>
          <w:tcPr>
            <w:tcW w:w="1134" w:type="dxa"/>
            <w:tcBorders>
              <w:top w:val="nil"/>
              <w:left w:val="nil"/>
              <w:bottom w:val="nil"/>
              <w:right w:val="nil"/>
            </w:tcBorders>
            <w:hideMark/>
          </w:tcPr>
          <w:p w14:paraId="3736791A" w14:textId="77777777" w:rsidR="0006695B" w:rsidRPr="009C18CB" w:rsidRDefault="0006695B" w:rsidP="0006695B">
            <w:r w:rsidRPr="009C18CB">
              <w:t>356224</w:t>
            </w:r>
          </w:p>
        </w:tc>
      </w:tr>
      <w:tr w:rsidR="0006695B" w:rsidRPr="009C18CB" w14:paraId="0A246CBB" w14:textId="77777777" w:rsidTr="0006695B">
        <w:trPr>
          <w:trHeight w:val="270"/>
        </w:trPr>
        <w:tc>
          <w:tcPr>
            <w:tcW w:w="2689" w:type="dxa"/>
            <w:tcBorders>
              <w:top w:val="nil"/>
              <w:left w:val="nil"/>
              <w:bottom w:val="nil"/>
              <w:right w:val="nil"/>
            </w:tcBorders>
            <w:noWrap/>
            <w:vAlign w:val="bottom"/>
            <w:hideMark/>
          </w:tcPr>
          <w:p w14:paraId="45929B54" w14:textId="418D301D" w:rsidR="0006695B" w:rsidRPr="009C18CB" w:rsidRDefault="0006695B" w:rsidP="0006695B">
            <w:r w:rsidRPr="009C18CB">
              <w:rPr>
                <w:rFonts w:cs="Arial"/>
                <w:sz w:val="20"/>
                <w:szCs w:val="20"/>
              </w:rPr>
              <w:t>vc-exact_071.gr</w:t>
            </w:r>
          </w:p>
        </w:tc>
        <w:tc>
          <w:tcPr>
            <w:tcW w:w="1134" w:type="dxa"/>
            <w:tcBorders>
              <w:top w:val="nil"/>
              <w:left w:val="nil"/>
              <w:bottom w:val="nil"/>
              <w:right w:val="nil"/>
            </w:tcBorders>
            <w:hideMark/>
          </w:tcPr>
          <w:p w14:paraId="245DBE02" w14:textId="77777777" w:rsidR="0006695B" w:rsidRPr="009C18CB" w:rsidRDefault="0006695B" w:rsidP="0006695B">
            <w:r w:rsidRPr="009C18CB">
              <w:t>200</w:t>
            </w:r>
          </w:p>
        </w:tc>
        <w:tc>
          <w:tcPr>
            <w:tcW w:w="1842" w:type="dxa"/>
            <w:tcBorders>
              <w:top w:val="nil"/>
              <w:left w:val="nil"/>
              <w:bottom w:val="nil"/>
              <w:right w:val="nil"/>
            </w:tcBorders>
            <w:hideMark/>
          </w:tcPr>
          <w:p w14:paraId="3B4F1A0F" w14:textId="77777777" w:rsidR="0006695B" w:rsidRPr="009C18CB" w:rsidRDefault="0006695B" w:rsidP="0006695B">
            <w:r w:rsidRPr="009C18CB">
              <w:t>4.14351419</w:t>
            </w:r>
          </w:p>
        </w:tc>
        <w:tc>
          <w:tcPr>
            <w:tcW w:w="1134" w:type="dxa"/>
            <w:tcBorders>
              <w:top w:val="nil"/>
              <w:left w:val="nil"/>
              <w:bottom w:val="nil"/>
              <w:right w:val="nil"/>
            </w:tcBorders>
            <w:hideMark/>
          </w:tcPr>
          <w:p w14:paraId="64A7884A" w14:textId="77777777" w:rsidR="0006695B" w:rsidRPr="009C18CB" w:rsidRDefault="0006695B" w:rsidP="0006695B">
            <w:r w:rsidRPr="009C18CB">
              <w:t>359404</w:t>
            </w:r>
          </w:p>
        </w:tc>
      </w:tr>
      <w:tr w:rsidR="0006695B" w:rsidRPr="009C18CB" w14:paraId="3B929C2A" w14:textId="77777777" w:rsidTr="0006695B">
        <w:trPr>
          <w:trHeight w:val="270"/>
        </w:trPr>
        <w:tc>
          <w:tcPr>
            <w:tcW w:w="2689" w:type="dxa"/>
            <w:tcBorders>
              <w:top w:val="nil"/>
              <w:left w:val="nil"/>
              <w:bottom w:val="nil"/>
              <w:right w:val="nil"/>
            </w:tcBorders>
            <w:noWrap/>
            <w:vAlign w:val="bottom"/>
            <w:hideMark/>
          </w:tcPr>
          <w:p w14:paraId="326C005A" w14:textId="015ED692" w:rsidR="0006695B" w:rsidRPr="009C18CB" w:rsidRDefault="0006695B" w:rsidP="0006695B">
            <w:r w:rsidRPr="009C18CB">
              <w:rPr>
                <w:rFonts w:cs="Arial"/>
                <w:sz w:val="20"/>
                <w:szCs w:val="20"/>
              </w:rPr>
              <w:t>vc-exact_045.gr</w:t>
            </w:r>
          </w:p>
        </w:tc>
        <w:tc>
          <w:tcPr>
            <w:tcW w:w="1134" w:type="dxa"/>
            <w:tcBorders>
              <w:top w:val="nil"/>
              <w:left w:val="nil"/>
              <w:bottom w:val="nil"/>
              <w:right w:val="nil"/>
            </w:tcBorders>
            <w:hideMark/>
          </w:tcPr>
          <w:p w14:paraId="74563BEF" w14:textId="77777777" w:rsidR="0006695B" w:rsidRPr="009C18CB" w:rsidRDefault="0006695B" w:rsidP="0006695B">
            <w:r w:rsidRPr="009C18CB">
              <w:t>200</w:t>
            </w:r>
          </w:p>
        </w:tc>
        <w:tc>
          <w:tcPr>
            <w:tcW w:w="1842" w:type="dxa"/>
            <w:tcBorders>
              <w:top w:val="nil"/>
              <w:left w:val="nil"/>
              <w:bottom w:val="nil"/>
              <w:right w:val="nil"/>
            </w:tcBorders>
            <w:hideMark/>
          </w:tcPr>
          <w:p w14:paraId="2B46255B" w14:textId="77777777" w:rsidR="0006695B" w:rsidRPr="009C18CB" w:rsidRDefault="0006695B" w:rsidP="0006695B">
            <w:r w:rsidRPr="009C18CB">
              <w:t>4.13912673</w:t>
            </w:r>
          </w:p>
        </w:tc>
        <w:tc>
          <w:tcPr>
            <w:tcW w:w="1134" w:type="dxa"/>
            <w:tcBorders>
              <w:top w:val="nil"/>
              <w:left w:val="nil"/>
              <w:bottom w:val="nil"/>
              <w:right w:val="nil"/>
            </w:tcBorders>
            <w:hideMark/>
          </w:tcPr>
          <w:p w14:paraId="3D13CC55" w14:textId="77777777" w:rsidR="0006695B" w:rsidRPr="009C18CB" w:rsidRDefault="0006695B" w:rsidP="0006695B">
            <w:r w:rsidRPr="009C18CB">
              <w:t>350600</w:t>
            </w:r>
          </w:p>
        </w:tc>
      </w:tr>
      <w:tr w:rsidR="0006695B" w:rsidRPr="009C18CB" w14:paraId="53B056CE" w14:textId="77777777" w:rsidTr="0006695B">
        <w:trPr>
          <w:trHeight w:val="270"/>
        </w:trPr>
        <w:tc>
          <w:tcPr>
            <w:tcW w:w="2689" w:type="dxa"/>
            <w:tcBorders>
              <w:top w:val="nil"/>
              <w:left w:val="nil"/>
              <w:bottom w:val="nil"/>
              <w:right w:val="nil"/>
            </w:tcBorders>
            <w:noWrap/>
            <w:vAlign w:val="bottom"/>
            <w:hideMark/>
          </w:tcPr>
          <w:p w14:paraId="027DD572" w14:textId="5816FAE7" w:rsidR="0006695B" w:rsidRPr="009C18CB" w:rsidRDefault="0006695B" w:rsidP="0006695B">
            <w:r w:rsidRPr="009C18CB">
              <w:rPr>
                <w:rFonts w:cs="Arial"/>
                <w:sz w:val="20"/>
                <w:szCs w:val="20"/>
              </w:rPr>
              <w:t>vc-exact_061.gr</w:t>
            </w:r>
          </w:p>
        </w:tc>
        <w:tc>
          <w:tcPr>
            <w:tcW w:w="1134" w:type="dxa"/>
            <w:tcBorders>
              <w:top w:val="nil"/>
              <w:left w:val="nil"/>
              <w:bottom w:val="nil"/>
              <w:right w:val="nil"/>
            </w:tcBorders>
            <w:hideMark/>
          </w:tcPr>
          <w:p w14:paraId="30723641" w14:textId="77777777" w:rsidR="0006695B" w:rsidRPr="009C18CB" w:rsidRDefault="0006695B" w:rsidP="0006695B">
            <w:r w:rsidRPr="009C18CB">
              <w:t>200</w:t>
            </w:r>
          </w:p>
        </w:tc>
        <w:tc>
          <w:tcPr>
            <w:tcW w:w="1842" w:type="dxa"/>
            <w:tcBorders>
              <w:top w:val="nil"/>
              <w:left w:val="nil"/>
              <w:bottom w:val="nil"/>
              <w:right w:val="nil"/>
            </w:tcBorders>
            <w:hideMark/>
          </w:tcPr>
          <w:p w14:paraId="28982C2A" w14:textId="77777777" w:rsidR="0006695B" w:rsidRPr="009C18CB" w:rsidRDefault="0006695B" w:rsidP="0006695B">
            <w:r w:rsidRPr="009C18CB">
              <w:t>4.02033358</w:t>
            </w:r>
          </w:p>
        </w:tc>
        <w:tc>
          <w:tcPr>
            <w:tcW w:w="1134" w:type="dxa"/>
            <w:tcBorders>
              <w:top w:val="nil"/>
              <w:left w:val="nil"/>
              <w:bottom w:val="nil"/>
              <w:right w:val="nil"/>
            </w:tcBorders>
            <w:hideMark/>
          </w:tcPr>
          <w:p w14:paraId="70E31BD9" w14:textId="77777777" w:rsidR="0006695B" w:rsidRPr="009C18CB" w:rsidRDefault="0006695B" w:rsidP="0006695B">
            <w:r w:rsidRPr="009C18CB">
              <w:t>367582</w:t>
            </w:r>
          </w:p>
        </w:tc>
      </w:tr>
      <w:tr w:rsidR="0006695B" w:rsidRPr="009C18CB" w14:paraId="333608E0" w14:textId="77777777" w:rsidTr="0006695B">
        <w:trPr>
          <w:trHeight w:val="270"/>
        </w:trPr>
        <w:tc>
          <w:tcPr>
            <w:tcW w:w="2689" w:type="dxa"/>
            <w:tcBorders>
              <w:top w:val="nil"/>
              <w:left w:val="nil"/>
              <w:bottom w:val="nil"/>
              <w:right w:val="nil"/>
            </w:tcBorders>
            <w:noWrap/>
            <w:vAlign w:val="bottom"/>
            <w:hideMark/>
          </w:tcPr>
          <w:p w14:paraId="2EFF0A28" w14:textId="3144CFDE" w:rsidR="0006695B" w:rsidRPr="009C18CB" w:rsidRDefault="0006695B" w:rsidP="0006695B">
            <w:r w:rsidRPr="009C18CB">
              <w:rPr>
                <w:rFonts w:cs="Arial"/>
                <w:sz w:val="20"/>
                <w:szCs w:val="20"/>
              </w:rPr>
              <w:t>vc-exact_043.gr</w:t>
            </w:r>
          </w:p>
        </w:tc>
        <w:tc>
          <w:tcPr>
            <w:tcW w:w="1134" w:type="dxa"/>
            <w:tcBorders>
              <w:top w:val="nil"/>
              <w:left w:val="nil"/>
              <w:bottom w:val="nil"/>
              <w:right w:val="nil"/>
            </w:tcBorders>
            <w:hideMark/>
          </w:tcPr>
          <w:p w14:paraId="09357AE6" w14:textId="77777777" w:rsidR="0006695B" w:rsidRPr="009C18CB" w:rsidRDefault="0006695B" w:rsidP="0006695B">
            <w:r w:rsidRPr="009C18CB">
              <w:t>200</w:t>
            </w:r>
          </w:p>
        </w:tc>
        <w:tc>
          <w:tcPr>
            <w:tcW w:w="1842" w:type="dxa"/>
            <w:tcBorders>
              <w:top w:val="nil"/>
              <w:left w:val="nil"/>
              <w:bottom w:val="nil"/>
              <w:right w:val="nil"/>
            </w:tcBorders>
            <w:hideMark/>
          </w:tcPr>
          <w:p w14:paraId="63B87F47" w14:textId="77777777" w:rsidR="0006695B" w:rsidRPr="009C18CB" w:rsidRDefault="0006695B" w:rsidP="0006695B">
            <w:r w:rsidRPr="009C18CB">
              <w:t>3.98862391</w:t>
            </w:r>
          </w:p>
        </w:tc>
        <w:tc>
          <w:tcPr>
            <w:tcW w:w="1134" w:type="dxa"/>
            <w:tcBorders>
              <w:top w:val="nil"/>
              <w:left w:val="nil"/>
              <w:bottom w:val="nil"/>
              <w:right w:val="nil"/>
            </w:tcBorders>
            <w:hideMark/>
          </w:tcPr>
          <w:p w14:paraId="37F7A9B3" w14:textId="77777777" w:rsidR="0006695B" w:rsidRPr="009C18CB" w:rsidRDefault="0006695B" w:rsidP="0006695B">
            <w:r w:rsidRPr="009C18CB">
              <w:t>383602</w:t>
            </w:r>
          </w:p>
        </w:tc>
      </w:tr>
      <w:tr w:rsidR="0006695B" w:rsidRPr="009C18CB" w14:paraId="0E7E2AC2" w14:textId="77777777" w:rsidTr="0006695B">
        <w:trPr>
          <w:trHeight w:val="270"/>
        </w:trPr>
        <w:tc>
          <w:tcPr>
            <w:tcW w:w="2689" w:type="dxa"/>
            <w:tcBorders>
              <w:top w:val="nil"/>
              <w:left w:val="nil"/>
              <w:bottom w:val="nil"/>
              <w:right w:val="nil"/>
            </w:tcBorders>
            <w:noWrap/>
            <w:vAlign w:val="bottom"/>
            <w:hideMark/>
          </w:tcPr>
          <w:p w14:paraId="3AFF52D7" w14:textId="3EC98A1E" w:rsidR="0006695B" w:rsidRPr="009C18CB" w:rsidRDefault="0006695B" w:rsidP="0006695B">
            <w:r w:rsidRPr="009C18CB">
              <w:rPr>
                <w:rFonts w:cs="Arial"/>
                <w:sz w:val="20"/>
                <w:szCs w:val="20"/>
              </w:rPr>
              <w:t>vc-exact_077.gr</w:t>
            </w:r>
          </w:p>
        </w:tc>
        <w:tc>
          <w:tcPr>
            <w:tcW w:w="1134" w:type="dxa"/>
            <w:tcBorders>
              <w:top w:val="nil"/>
              <w:left w:val="nil"/>
              <w:bottom w:val="nil"/>
              <w:right w:val="nil"/>
            </w:tcBorders>
            <w:hideMark/>
          </w:tcPr>
          <w:p w14:paraId="7019D74C" w14:textId="77777777" w:rsidR="0006695B" w:rsidRPr="009C18CB" w:rsidRDefault="0006695B" w:rsidP="0006695B">
            <w:r w:rsidRPr="009C18CB">
              <w:t>200</w:t>
            </w:r>
          </w:p>
        </w:tc>
        <w:tc>
          <w:tcPr>
            <w:tcW w:w="1842" w:type="dxa"/>
            <w:tcBorders>
              <w:top w:val="nil"/>
              <w:left w:val="nil"/>
              <w:bottom w:val="nil"/>
              <w:right w:val="nil"/>
            </w:tcBorders>
            <w:hideMark/>
          </w:tcPr>
          <w:p w14:paraId="2A656C9B" w14:textId="77777777" w:rsidR="0006695B" w:rsidRPr="009C18CB" w:rsidRDefault="0006695B" w:rsidP="0006695B">
            <w:r w:rsidRPr="009C18CB">
              <w:t>3.97993408</w:t>
            </w:r>
          </w:p>
        </w:tc>
        <w:tc>
          <w:tcPr>
            <w:tcW w:w="1134" w:type="dxa"/>
            <w:tcBorders>
              <w:top w:val="nil"/>
              <w:left w:val="nil"/>
              <w:bottom w:val="nil"/>
              <w:right w:val="nil"/>
            </w:tcBorders>
            <w:hideMark/>
          </w:tcPr>
          <w:p w14:paraId="100442AA" w14:textId="77777777" w:rsidR="0006695B" w:rsidRPr="009C18CB" w:rsidRDefault="0006695B" w:rsidP="0006695B">
            <w:r w:rsidRPr="009C18CB">
              <w:t>357562</w:t>
            </w:r>
          </w:p>
        </w:tc>
      </w:tr>
      <w:tr w:rsidR="0006695B" w:rsidRPr="009C18CB" w14:paraId="1E84A04E" w14:textId="77777777" w:rsidTr="0006695B">
        <w:trPr>
          <w:trHeight w:val="270"/>
        </w:trPr>
        <w:tc>
          <w:tcPr>
            <w:tcW w:w="2689" w:type="dxa"/>
            <w:tcBorders>
              <w:top w:val="nil"/>
              <w:left w:val="nil"/>
              <w:bottom w:val="nil"/>
              <w:right w:val="nil"/>
            </w:tcBorders>
            <w:noWrap/>
            <w:vAlign w:val="bottom"/>
            <w:hideMark/>
          </w:tcPr>
          <w:p w14:paraId="193B1465" w14:textId="126BA1E7" w:rsidR="0006695B" w:rsidRPr="009C18CB" w:rsidRDefault="0006695B" w:rsidP="0006695B">
            <w:r w:rsidRPr="009C18CB">
              <w:rPr>
                <w:rFonts w:cs="Arial"/>
                <w:sz w:val="20"/>
                <w:szCs w:val="20"/>
              </w:rPr>
              <w:t>vc-exact_049.gr</w:t>
            </w:r>
          </w:p>
        </w:tc>
        <w:tc>
          <w:tcPr>
            <w:tcW w:w="1134" w:type="dxa"/>
            <w:tcBorders>
              <w:top w:val="nil"/>
              <w:left w:val="nil"/>
              <w:bottom w:val="nil"/>
              <w:right w:val="nil"/>
            </w:tcBorders>
            <w:hideMark/>
          </w:tcPr>
          <w:p w14:paraId="0A8A17D9" w14:textId="77777777" w:rsidR="0006695B" w:rsidRPr="009C18CB" w:rsidRDefault="0006695B" w:rsidP="0006695B">
            <w:r w:rsidRPr="009C18CB">
              <w:t>200</w:t>
            </w:r>
          </w:p>
        </w:tc>
        <w:tc>
          <w:tcPr>
            <w:tcW w:w="1842" w:type="dxa"/>
            <w:tcBorders>
              <w:top w:val="nil"/>
              <w:left w:val="nil"/>
              <w:bottom w:val="nil"/>
              <w:right w:val="nil"/>
            </w:tcBorders>
            <w:hideMark/>
          </w:tcPr>
          <w:p w14:paraId="6EC1994D" w14:textId="77777777" w:rsidR="0006695B" w:rsidRPr="009C18CB" w:rsidRDefault="0006695B" w:rsidP="0006695B">
            <w:r w:rsidRPr="009C18CB">
              <w:t>3.80338567</w:t>
            </w:r>
          </w:p>
        </w:tc>
        <w:tc>
          <w:tcPr>
            <w:tcW w:w="1134" w:type="dxa"/>
            <w:tcBorders>
              <w:top w:val="nil"/>
              <w:left w:val="nil"/>
              <w:bottom w:val="nil"/>
              <w:right w:val="nil"/>
            </w:tcBorders>
            <w:hideMark/>
          </w:tcPr>
          <w:p w14:paraId="14230507" w14:textId="77777777" w:rsidR="0006695B" w:rsidRPr="009C18CB" w:rsidRDefault="0006695B" w:rsidP="0006695B">
            <w:r w:rsidRPr="009C18CB">
              <w:t>344396</w:t>
            </w:r>
          </w:p>
        </w:tc>
      </w:tr>
      <w:tr w:rsidR="0006695B" w:rsidRPr="009C18CB" w14:paraId="0079338D" w14:textId="77777777" w:rsidTr="0006695B">
        <w:trPr>
          <w:trHeight w:val="270"/>
        </w:trPr>
        <w:tc>
          <w:tcPr>
            <w:tcW w:w="2689" w:type="dxa"/>
            <w:tcBorders>
              <w:top w:val="nil"/>
              <w:left w:val="nil"/>
              <w:bottom w:val="nil"/>
              <w:right w:val="nil"/>
            </w:tcBorders>
            <w:noWrap/>
            <w:vAlign w:val="bottom"/>
            <w:hideMark/>
          </w:tcPr>
          <w:p w14:paraId="6106A41B" w14:textId="0CC7C955" w:rsidR="0006695B" w:rsidRPr="009C18CB" w:rsidRDefault="0006695B" w:rsidP="0006695B">
            <w:r w:rsidRPr="009C18CB">
              <w:rPr>
                <w:rFonts w:cs="Arial"/>
                <w:sz w:val="20"/>
                <w:szCs w:val="20"/>
              </w:rPr>
              <w:t>vc-exact_059.gr</w:t>
            </w:r>
          </w:p>
        </w:tc>
        <w:tc>
          <w:tcPr>
            <w:tcW w:w="1134" w:type="dxa"/>
            <w:tcBorders>
              <w:top w:val="nil"/>
              <w:left w:val="nil"/>
              <w:bottom w:val="nil"/>
              <w:right w:val="nil"/>
            </w:tcBorders>
            <w:hideMark/>
          </w:tcPr>
          <w:p w14:paraId="56D27C7E" w14:textId="77777777" w:rsidR="0006695B" w:rsidRPr="009C18CB" w:rsidRDefault="0006695B" w:rsidP="0006695B">
            <w:r w:rsidRPr="009C18CB">
              <w:t>200</w:t>
            </w:r>
          </w:p>
        </w:tc>
        <w:tc>
          <w:tcPr>
            <w:tcW w:w="1842" w:type="dxa"/>
            <w:tcBorders>
              <w:top w:val="nil"/>
              <w:left w:val="nil"/>
              <w:bottom w:val="nil"/>
              <w:right w:val="nil"/>
            </w:tcBorders>
            <w:hideMark/>
          </w:tcPr>
          <w:p w14:paraId="63FEE20F" w14:textId="77777777" w:rsidR="0006695B" w:rsidRPr="009C18CB" w:rsidRDefault="0006695B" w:rsidP="0006695B">
            <w:r w:rsidRPr="009C18CB">
              <w:t>3.74029756</w:t>
            </w:r>
          </w:p>
        </w:tc>
        <w:tc>
          <w:tcPr>
            <w:tcW w:w="1134" w:type="dxa"/>
            <w:tcBorders>
              <w:top w:val="nil"/>
              <w:left w:val="nil"/>
              <w:bottom w:val="nil"/>
              <w:right w:val="nil"/>
            </w:tcBorders>
            <w:hideMark/>
          </w:tcPr>
          <w:p w14:paraId="4433560E" w14:textId="77777777" w:rsidR="0006695B" w:rsidRPr="009C18CB" w:rsidRDefault="0006695B" w:rsidP="0006695B">
            <w:r w:rsidRPr="009C18CB">
              <w:t>357562</w:t>
            </w:r>
          </w:p>
        </w:tc>
      </w:tr>
      <w:tr w:rsidR="0006695B" w:rsidRPr="009C18CB" w14:paraId="09A2BB6A" w14:textId="77777777" w:rsidTr="0006695B">
        <w:trPr>
          <w:trHeight w:val="270"/>
        </w:trPr>
        <w:tc>
          <w:tcPr>
            <w:tcW w:w="2689" w:type="dxa"/>
            <w:tcBorders>
              <w:top w:val="nil"/>
              <w:left w:val="nil"/>
              <w:bottom w:val="nil"/>
              <w:right w:val="nil"/>
            </w:tcBorders>
            <w:noWrap/>
            <w:vAlign w:val="bottom"/>
            <w:hideMark/>
          </w:tcPr>
          <w:p w14:paraId="44BB613E" w14:textId="39F7AD32" w:rsidR="0006695B" w:rsidRPr="009C18CB" w:rsidRDefault="0006695B" w:rsidP="0006695B">
            <w:r w:rsidRPr="009C18CB">
              <w:rPr>
                <w:rFonts w:cs="Arial"/>
                <w:sz w:val="20"/>
                <w:szCs w:val="20"/>
              </w:rPr>
              <w:t>vc-exact_031.gr</w:t>
            </w:r>
          </w:p>
        </w:tc>
        <w:tc>
          <w:tcPr>
            <w:tcW w:w="1134" w:type="dxa"/>
            <w:tcBorders>
              <w:top w:val="nil"/>
              <w:left w:val="nil"/>
              <w:bottom w:val="nil"/>
              <w:right w:val="nil"/>
            </w:tcBorders>
            <w:hideMark/>
          </w:tcPr>
          <w:p w14:paraId="638E6A21" w14:textId="77777777" w:rsidR="0006695B" w:rsidRPr="009C18CB" w:rsidRDefault="0006695B" w:rsidP="0006695B">
            <w:r w:rsidRPr="009C18CB">
              <w:t>200</w:t>
            </w:r>
          </w:p>
        </w:tc>
        <w:tc>
          <w:tcPr>
            <w:tcW w:w="1842" w:type="dxa"/>
            <w:tcBorders>
              <w:top w:val="nil"/>
              <w:left w:val="nil"/>
              <w:bottom w:val="nil"/>
              <w:right w:val="nil"/>
            </w:tcBorders>
            <w:hideMark/>
          </w:tcPr>
          <w:p w14:paraId="698A5ACA" w14:textId="77777777" w:rsidR="0006695B" w:rsidRPr="009C18CB" w:rsidRDefault="0006695B" w:rsidP="0006695B">
            <w:r w:rsidRPr="009C18CB">
              <w:t>3.44846995</w:t>
            </w:r>
          </w:p>
        </w:tc>
        <w:tc>
          <w:tcPr>
            <w:tcW w:w="1134" w:type="dxa"/>
            <w:tcBorders>
              <w:top w:val="nil"/>
              <w:left w:val="nil"/>
              <w:bottom w:val="nil"/>
              <w:right w:val="nil"/>
            </w:tcBorders>
            <w:hideMark/>
          </w:tcPr>
          <w:p w14:paraId="7BC9D950" w14:textId="77777777" w:rsidR="0006695B" w:rsidRPr="009C18CB" w:rsidRDefault="0006695B" w:rsidP="0006695B">
            <w:r w:rsidRPr="009C18CB">
              <w:t>340922</w:t>
            </w:r>
          </w:p>
        </w:tc>
      </w:tr>
      <w:tr w:rsidR="0006695B" w:rsidRPr="009C18CB" w14:paraId="5529661A" w14:textId="77777777" w:rsidTr="0006695B">
        <w:trPr>
          <w:trHeight w:val="270"/>
        </w:trPr>
        <w:tc>
          <w:tcPr>
            <w:tcW w:w="2689" w:type="dxa"/>
            <w:tcBorders>
              <w:top w:val="nil"/>
              <w:left w:val="nil"/>
              <w:bottom w:val="nil"/>
              <w:right w:val="nil"/>
            </w:tcBorders>
            <w:noWrap/>
            <w:vAlign w:val="bottom"/>
            <w:hideMark/>
          </w:tcPr>
          <w:p w14:paraId="42FC93F8" w14:textId="671B4BC2" w:rsidR="0006695B" w:rsidRPr="009C18CB" w:rsidRDefault="0006695B" w:rsidP="0006695B">
            <w:r w:rsidRPr="009C18CB">
              <w:rPr>
                <w:rFonts w:cs="Arial"/>
                <w:sz w:val="20"/>
                <w:szCs w:val="20"/>
              </w:rPr>
              <w:t>vc-exact_035.gr</w:t>
            </w:r>
          </w:p>
        </w:tc>
        <w:tc>
          <w:tcPr>
            <w:tcW w:w="1134" w:type="dxa"/>
            <w:tcBorders>
              <w:top w:val="nil"/>
              <w:left w:val="nil"/>
              <w:bottom w:val="nil"/>
              <w:right w:val="nil"/>
            </w:tcBorders>
            <w:hideMark/>
          </w:tcPr>
          <w:p w14:paraId="6EC56F5A" w14:textId="77777777" w:rsidR="0006695B" w:rsidRPr="009C18CB" w:rsidRDefault="0006695B" w:rsidP="0006695B">
            <w:r w:rsidRPr="009C18CB">
              <w:t>200</w:t>
            </w:r>
          </w:p>
        </w:tc>
        <w:tc>
          <w:tcPr>
            <w:tcW w:w="1842" w:type="dxa"/>
            <w:tcBorders>
              <w:top w:val="nil"/>
              <w:left w:val="nil"/>
              <w:bottom w:val="nil"/>
              <w:right w:val="nil"/>
            </w:tcBorders>
            <w:hideMark/>
          </w:tcPr>
          <w:p w14:paraId="274DBCDE" w14:textId="77777777" w:rsidR="0006695B" w:rsidRPr="009C18CB" w:rsidRDefault="0006695B" w:rsidP="0006695B">
            <w:r w:rsidRPr="009C18CB">
              <w:t>3.3451836</w:t>
            </w:r>
          </w:p>
        </w:tc>
        <w:tc>
          <w:tcPr>
            <w:tcW w:w="1134" w:type="dxa"/>
            <w:tcBorders>
              <w:top w:val="nil"/>
              <w:left w:val="nil"/>
              <w:bottom w:val="nil"/>
              <w:right w:val="nil"/>
            </w:tcBorders>
            <w:hideMark/>
          </w:tcPr>
          <w:p w14:paraId="6C535D26" w14:textId="77777777" w:rsidR="0006695B" w:rsidRPr="009C18CB" w:rsidRDefault="0006695B" w:rsidP="0006695B">
            <w:r w:rsidRPr="009C18CB">
              <w:t>336080</w:t>
            </w:r>
          </w:p>
        </w:tc>
      </w:tr>
      <w:tr w:rsidR="0006695B" w:rsidRPr="009C18CB" w14:paraId="610442D4" w14:textId="77777777" w:rsidTr="0006695B">
        <w:trPr>
          <w:trHeight w:val="270"/>
        </w:trPr>
        <w:tc>
          <w:tcPr>
            <w:tcW w:w="2689" w:type="dxa"/>
            <w:tcBorders>
              <w:top w:val="nil"/>
              <w:left w:val="nil"/>
              <w:bottom w:val="nil"/>
              <w:right w:val="nil"/>
            </w:tcBorders>
            <w:noWrap/>
            <w:vAlign w:val="bottom"/>
            <w:hideMark/>
          </w:tcPr>
          <w:p w14:paraId="303ED17B" w14:textId="457B6DD1" w:rsidR="0006695B" w:rsidRPr="009C18CB" w:rsidRDefault="0006695B" w:rsidP="0006695B">
            <w:r w:rsidRPr="009C18CB">
              <w:rPr>
                <w:rFonts w:cs="Arial"/>
                <w:sz w:val="20"/>
                <w:szCs w:val="20"/>
              </w:rPr>
              <w:t>vc-exact_037.gr</w:t>
            </w:r>
          </w:p>
        </w:tc>
        <w:tc>
          <w:tcPr>
            <w:tcW w:w="1134" w:type="dxa"/>
            <w:tcBorders>
              <w:top w:val="nil"/>
              <w:left w:val="nil"/>
              <w:bottom w:val="nil"/>
              <w:right w:val="nil"/>
            </w:tcBorders>
            <w:hideMark/>
          </w:tcPr>
          <w:p w14:paraId="74F733F2" w14:textId="77777777" w:rsidR="0006695B" w:rsidRPr="009C18CB" w:rsidRDefault="0006695B" w:rsidP="0006695B">
            <w:r w:rsidRPr="009C18CB">
              <w:t>198</w:t>
            </w:r>
          </w:p>
        </w:tc>
        <w:tc>
          <w:tcPr>
            <w:tcW w:w="1842" w:type="dxa"/>
            <w:tcBorders>
              <w:top w:val="nil"/>
              <w:left w:val="nil"/>
              <w:bottom w:val="nil"/>
              <w:right w:val="nil"/>
            </w:tcBorders>
            <w:hideMark/>
          </w:tcPr>
          <w:p w14:paraId="4A90CA11" w14:textId="77777777" w:rsidR="0006695B" w:rsidRPr="009C18CB" w:rsidRDefault="0006695B" w:rsidP="0006695B">
            <w:r w:rsidRPr="009C18CB">
              <w:t>3.2125033</w:t>
            </w:r>
          </w:p>
        </w:tc>
        <w:tc>
          <w:tcPr>
            <w:tcW w:w="1134" w:type="dxa"/>
            <w:tcBorders>
              <w:top w:val="nil"/>
              <w:left w:val="nil"/>
              <w:bottom w:val="nil"/>
              <w:right w:val="nil"/>
            </w:tcBorders>
            <w:hideMark/>
          </w:tcPr>
          <w:p w14:paraId="2FA4D175" w14:textId="77777777" w:rsidR="0006695B" w:rsidRPr="009C18CB" w:rsidRDefault="0006695B" w:rsidP="0006695B">
            <w:r w:rsidRPr="009C18CB">
              <w:t>343132</w:t>
            </w:r>
          </w:p>
        </w:tc>
      </w:tr>
      <w:tr w:rsidR="0006695B" w:rsidRPr="009C18CB" w14:paraId="40453807" w14:textId="77777777" w:rsidTr="0006695B">
        <w:trPr>
          <w:trHeight w:val="270"/>
        </w:trPr>
        <w:tc>
          <w:tcPr>
            <w:tcW w:w="2689" w:type="dxa"/>
            <w:tcBorders>
              <w:top w:val="nil"/>
              <w:left w:val="nil"/>
              <w:bottom w:val="nil"/>
              <w:right w:val="nil"/>
            </w:tcBorders>
            <w:noWrap/>
            <w:vAlign w:val="bottom"/>
            <w:hideMark/>
          </w:tcPr>
          <w:p w14:paraId="7B84AA3C" w14:textId="0A131834" w:rsidR="0006695B" w:rsidRPr="009C18CB" w:rsidRDefault="0006695B" w:rsidP="0006695B">
            <w:r w:rsidRPr="009C18CB">
              <w:rPr>
                <w:rFonts w:cs="Arial"/>
                <w:sz w:val="20"/>
                <w:szCs w:val="20"/>
              </w:rPr>
              <w:t>vc-exact_019.gr</w:t>
            </w:r>
          </w:p>
        </w:tc>
        <w:tc>
          <w:tcPr>
            <w:tcW w:w="1134" w:type="dxa"/>
            <w:tcBorders>
              <w:top w:val="nil"/>
              <w:left w:val="nil"/>
              <w:bottom w:val="nil"/>
              <w:right w:val="nil"/>
            </w:tcBorders>
            <w:hideMark/>
          </w:tcPr>
          <w:p w14:paraId="2B83BD3A" w14:textId="77777777" w:rsidR="0006695B" w:rsidRPr="009C18CB" w:rsidRDefault="0006695B" w:rsidP="0006695B">
            <w:r w:rsidRPr="009C18CB">
              <w:t>200</w:t>
            </w:r>
          </w:p>
        </w:tc>
        <w:tc>
          <w:tcPr>
            <w:tcW w:w="1842" w:type="dxa"/>
            <w:tcBorders>
              <w:top w:val="nil"/>
              <w:left w:val="nil"/>
              <w:bottom w:val="nil"/>
              <w:right w:val="nil"/>
            </w:tcBorders>
            <w:hideMark/>
          </w:tcPr>
          <w:p w14:paraId="77FF369B" w14:textId="77777777" w:rsidR="0006695B" w:rsidRPr="009C18CB" w:rsidRDefault="0006695B" w:rsidP="0006695B">
            <w:r w:rsidRPr="009C18CB">
              <w:t>3.12815104</w:t>
            </w:r>
          </w:p>
        </w:tc>
        <w:tc>
          <w:tcPr>
            <w:tcW w:w="1134" w:type="dxa"/>
            <w:tcBorders>
              <w:top w:val="nil"/>
              <w:left w:val="nil"/>
              <w:bottom w:val="nil"/>
              <w:right w:val="nil"/>
            </w:tcBorders>
            <w:hideMark/>
          </w:tcPr>
          <w:p w14:paraId="14DEBEAA" w14:textId="77777777" w:rsidR="0006695B" w:rsidRPr="009C18CB" w:rsidRDefault="0006695B" w:rsidP="0006695B">
            <w:r w:rsidRPr="009C18CB">
              <w:t>321772</w:t>
            </w:r>
          </w:p>
        </w:tc>
      </w:tr>
      <w:tr w:rsidR="0006695B" w:rsidRPr="009C18CB" w14:paraId="57652D90" w14:textId="77777777" w:rsidTr="0006695B">
        <w:trPr>
          <w:trHeight w:val="270"/>
        </w:trPr>
        <w:tc>
          <w:tcPr>
            <w:tcW w:w="2689" w:type="dxa"/>
            <w:tcBorders>
              <w:top w:val="nil"/>
              <w:left w:val="nil"/>
              <w:bottom w:val="single" w:sz="12" w:space="0" w:color="auto"/>
              <w:right w:val="nil"/>
            </w:tcBorders>
            <w:noWrap/>
            <w:vAlign w:val="bottom"/>
            <w:hideMark/>
          </w:tcPr>
          <w:p w14:paraId="3A834E31" w14:textId="689CE74C" w:rsidR="0006695B" w:rsidRPr="009C18CB" w:rsidRDefault="0006695B" w:rsidP="0006695B">
            <w:r w:rsidRPr="009C18CB">
              <w:rPr>
                <w:rFonts w:cs="Arial"/>
                <w:sz w:val="20"/>
                <w:szCs w:val="20"/>
              </w:rPr>
              <w:t>vc-exact_005.gr</w:t>
            </w:r>
          </w:p>
        </w:tc>
        <w:tc>
          <w:tcPr>
            <w:tcW w:w="1134" w:type="dxa"/>
            <w:tcBorders>
              <w:top w:val="nil"/>
              <w:left w:val="nil"/>
              <w:bottom w:val="single" w:sz="12" w:space="0" w:color="auto"/>
              <w:right w:val="nil"/>
            </w:tcBorders>
            <w:hideMark/>
          </w:tcPr>
          <w:p w14:paraId="5A5B8BFC" w14:textId="77777777" w:rsidR="0006695B" w:rsidRPr="009C18CB" w:rsidRDefault="0006695B" w:rsidP="0006695B">
            <w:r w:rsidRPr="009C18CB">
              <w:t>200</w:t>
            </w:r>
          </w:p>
        </w:tc>
        <w:tc>
          <w:tcPr>
            <w:tcW w:w="1842" w:type="dxa"/>
            <w:tcBorders>
              <w:top w:val="nil"/>
              <w:left w:val="nil"/>
              <w:bottom w:val="single" w:sz="12" w:space="0" w:color="auto"/>
              <w:right w:val="nil"/>
            </w:tcBorders>
            <w:hideMark/>
          </w:tcPr>
          <w:p w14:paraId="051628C1" w14:textId="77777777" w:rsidR="0006695B" w:rsidRPr="009C18CB" w:rsidRDefault="0006695B" w:rsidP="0006695B">
            <w:r w:rsidRPr="009C18CB">
              <w:t>2.71463387</w:t>
            </w:r>
          </w:p>
        </w:tc>
        <w:tc>
          <w:tcPr>
            <w:tcW w:w="1134" w:type="dxa"/>
            <w:tcBorders>
              <w:top w:val="nil"/>
              <w:left w:val="nil"/>
              <w:bottom w:val="single" w:sz="12" w:space="0" w:color="auto"/>
              <w:right w:val="nil"/>
            </w:tcBorders>
            <w:hideMark/>
          </w:tcPr>
          <w:p w14:paraId="3E261E4C" w14:textId="77777777" w:rsidR="0006695B" w:rsidRPr="009C18CB" w:rsidRDefault="0006695B" w:rsidP="0006695B">
            <w:r w:rsidRPr="009C18CB">
              <w:t>315270</w:t>
            </w:r>
          </w:p>
        </w:tc>
      </w:tr>
    </w:tbl>
    <w:p w14:paraId="5F91D2FD" w14:textId="77777777" w:rsidR="0026661F" w:rsidRPr="009C18CB" w:rsidRDefault="0026661F" w:rsidP="0006695B"/>
    <w:p w14:paraId="78582067" w14:textId="77777777" w:rsidR="0026661F" w:rsidRPr="009C18CB" w:rsidRDefault="0026661F" w:rsidP="0006695B">
      <w:r w:rsidRPr="009C18CB">
        <w:t>Results for final version of the algorith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134"/>
        <w:gridCol w:w="1394"/>
        <w:gridCol w:w="1842"/>
        <w:gridCol w:w="1134"/>
      </w:tblGrid>
      <w:tr w:rsidR="0026661F" w:rsidRPr="009C18CB" w14:paraId="19DB177A" w14:textId="77777777" w:rsidTr="0006695B">
        <w:trPr>
          <w:trHeight w:val="270"/>
        </w:trPr>
        <w:tc>
          <w:tcPr>
            <w:tcW w:w="8193" w:type="dxa"/>
            <w:gridSpan w:val="5"/>
            <w:tcBorders>
              <w:bottom w:val="single" w:sz="12" w:space="0" w:color="auto"/>
            </w:tcBorders>
            <w:noWrap/>
            <w:hideMark/>
          </w:tcPr>
          <w:p w14:paraId="67E01038" w14:textId="77777777" w:rsidR="0026661F" w:rsidRPr="009C18CB" w:rsidRDefault="0026661F" w:rsidP="0006695B">
            <w:r w:rsidRPr="009C18CB">
              <w:t>PACE instances, timeout: 120 seconds, Graph.copy() used, local preprocessing used</w:t>
            </w:r>
          </w:p>
        </w:tc>
      </w:tr>
      <w:tr w:rsidR="0026661F" w:rsidRPr="009C18CB" w14:paraId="1E388DDC" w14:textId="77777777" w:rsidTr="0006695B">
        <w:trPr>
          <w:trHeight w:val="270"/>
        </w:trPr>
        <w:tc>
          <w:tcPr>
            <w:tcW w:w="2689" w:type="dxa"/>
            <w:tcBorders>
              <w:top w:val="single" w:sz="12" w:space="0" w:color="auto"/>
              <w:bottom w:val="single" w:sz="6" w:space="0" w:color="auto"/>
            </w:tcBorders>
            <w:noWrap/>
            <w:hideMark/>
          </w:tcPr>
          <w:p w14:paraId="052062B7" w14:textId="77777777" w:rsidR="0026661F" w:rsidRPr="009C18CB" w:rsidRDefault="0026661F" w:rsidP="0006695B">
            <w:r w:rsidRPr="009C18CB">
              <w:t>instance</w:t>
            </w:r>
          </w:p>
        </w:tc>
        <w:tc>
          <w:tcPr>
            <w:tcW w:w="1134" w:type="dxa"/>
            <w:tcBorders>
              <w:top w:val="single" w:sz="12" w:space="0" w:color="auto"/>
              <w:bottom w:val="single" w:sz="6" w:space="0" w:color="auto"/>
            </w:tcBorders>
            <w:noWrap/>
            <w:hideMark/>
          </w:tcPr>
          <w:p w14:paraId="4677AD38" w14:textId="77777777" w:rsidR="0026661F" w:rsidRPr="009C18CB" w:rsidRDefault="0026661F" w:rsidP="0006695B">
            <w:r w:rsidRPr="009C18CB">
              <w:t>|V|</w:t>
            </w:r>
          </w:p>
        </w:tc>
        <w:tc>
          <w:tcPr>
            <w:tcW w:w="1394" w:type="dxa"/>
            <w:tcBorders>
              <w:top w:val="single" w:sz="12" w:space="0" w:color="auto"/>
              <w:bottom w:val="single" w:sz="6" w:space="0" w:color="auto"/>
            </w:tcBorders>
            <w:noWrap/>
            <w:hideMark/>
          </w:tcPr>
          <w:p w14:paraId="783D13A8" w14:textId="77777777" w:rsidR="0026661F" w:rsidRPr="009C18CB" w:rsidRDefault="0026661F" w:rsidP="0006695B">
            <w:r w:rsidRPr="009C18CB">
              <w:t>time elapsed</w:t>
            </w:r>
          </w:p>
        </w:tc>
        <w:tc>
          <w:tcPr>
            <w:tcW w:w="1842" w:type="dxa"/>
            <w:tcBorders>
              <w:top w:val="single" w:sz="12" w:space="0" w:color="auto"/>
              <w:bottom w:val="single" w:sz="6" w:space="0" w:color="auto"/>
            </w:tcBorders>
            <w:noWrap/>
            <w:hideMark/>
          </w:tcPr>
          <w:p w14:paraId="5A281DD3" w14:textId="77777777" w:rsidR="0026661F" w:rsidRPr="009C18CB" w:rsidRDefault="0026661F" w:rsidP="0006695B">
            <w:r w:rsidRPr="009C18CB">
              <w:t>v visited</w:t>
            </w:r>
          </w:p>
        </w:tc>
        <w:tc>
          <w:tcPr>
            <w:tcW w:w="1134" w:type="dxa"/>
            <w:tcBorders>
              <w:top w:val="single" w:sz="12" w:space="0" w:color="auto"/>
              <w:bottom w:val="single" w:sz="6" w:space="0" w:color="auto"/>
            </w:tcBorders>
            <w:noWrap/>
            <w:hideMark/>
          </w:tcPr>
          <w:p w14:paraId="500D02FD" w14:textId="77777777" w:rsidR="0026661F" w:rsidRPr="009C18CB" w:rsidRDefault="0026661F" w:rsidP="0006695B">
            <w:r w:rsidRPr="009C18CB">
              <w:t>VC size</w:t>
            </w:r>
          </w:p>
        </w:tc>
      </w:tr>
      <w:tr w:rsidR="0006695B" w:rsidRPr="009C18CB" w14:paraId="26F9FAF8" w14:textId="77777777" w:rsidTr="0006695B">
        <w:trPr>
          <w:trHeight w:val="270"/>
        </w:trPr>
        <w:tc>
          <w:tcPr>
            <w:tcW w:w="2689" w:type="dxa"/>
            <w:tcBorders>
              <w:top w:val="single" w:sz="6" w:space="0" w:color="auto"/>
            </w:tcBorders>
            <w:noWrap/>
            <w:vAlign w:val="bottom"/>
            <w:hideMark/>
          </w:tcPr>
          <w:p w14:paraId="7AA7049D" w14:textId="722194E5" w:rsidR="0006695B" w:rsidRPr="009C18CB" w:rsidRDefault="0006695B" w:rsidP="0006695B">
            <w:r w:rsidRPr="009C18CB">
              <w:rPr>
                <w:rFonts w:cs="Arial"/>
                <w:sz w:val="20"/>
                <w:szCs w:val="20"/>
              </w:rPr>
              <w:t>vc-exact_197.gr</w:t>
            </w:r>
          </w:p>
        </w:tc>
        <w:tc>
          <w:tcPr>
            <w:tcW w:w="1134" w:type="dxa"/>
            <w:tcBorders>
              <w:top w:val="single" w:sz="6" w:space="0" w:color="auto"/>
            </w:tcBorders>
            <w:noWrap/>
            <w:hideMark/>
          </w:tcPr>
          <w:p w14:paraId="7468F71D" w14:textId="77777777" w:rsidR="0006695B" w:rsidRPr="009C18CB" w:rsidRDefault="0006695B" w:rsidP="0006695B">
            <w:r w:rsidRPr="009C18CB">
              <w:t>1534</w:t>
            </w:r>
          </w:p>
        </w:tc>
        <w:tc>
          <w:tcPr>
            <w:tcW w:w="1394" w:type="dxa"/>
            <w:tcBorders>
              <w:top w:val="single" w:sz="6" w:space="0" w:color="auto"/>
            </w:tcBorders>
            <w:noWrap/>
            <w:hideMark/>
          </w:tcPr>
          <w:p w14:paraId="79DD0BF1" w14:textId="77777777" w:rsidR="0006695B" w:rsidRPr="009C18CB" w:rsidRDefault="0006695B" w:rsidP="0006695B">
            <w:r w:rsidRPr="009C18CB">
              <w:t>TIMEOUT</w:t>
            </w:r>
          </w:p>
        </w:tc>
        <w:tc>
          <w:tcPr>
            <w:tcW w:w="1842" w:type="dxa"/>
            <w:tcBorders>
              <w:top w:val="single" w:sz="6" w:space="0" w:color="auto"/>
            </w:tcBorders>
            <w:noWrap/>
            <w:hideMark/>
          </w:tcPr>
          <w:p w14:paraId="302018DC" w14:textId="77777777" w:rsidR="0006695B" w:rsidRPr="009C18CB" w:rsidRDefault="0006695B" w:rsidP="0006695B">
            <w:r w:rsidRPr="009C18CB">
              <w:t> </w:t>
            </w:r>
          </w:p>
        </w:tc>
        <w:tc>
          <w:tcPr>
            <w:tcW w:w="1134" w:type="dxa"/>
            <w:tcBorders>
              <w:top w:val="single" w:sz="6" w:space="0" w:color="auto"/>
            </w:tcBorders>
            <w:noWrap/>
            <w:hideMark/>
          </w:tcPr>
          <w:p w14:paraId="5A667095" w14:textId="77777777" w:rsidR="0006695B" w:rsidRPr="009C18CB" w:rsidRDefault="0006695B" w:rsidP="0006695B">
            <w:r w:rsidRPr="009C18CB">
              <w:t> </w:t>
            </w:r>
          </w:p>
        </w:tc>
      </w:tr>
      <w:tr w:rsidR="0006695B" w:rsidRPr="009C18CB" w14:paraId="00C9B151" w14:textId="77777777" w:rsidTr="0006695B">
        <w:trPr>
          <w:trHeight w:val="270"/>
        </w:trPr>
        <w:tc>
          <w:tcPr>
            <w:tcW w:w="2689" w:type="dxa"/>
            <w:noWrap/>
            <w:vAlign w:val="bottom"/>
            <w:hideMark/>
          </w:tcPr>
          <w:p w14:paraId="5F1DB2B7" w14:textId="516CD29C" w:rsidR="0006695B" w:rsidRPr="009C18CB" w:rsidRDefault="0006695B" w:rsidP="0006695B">
            <w:r w:rsidRPr="009C18CB">
              <w:rPr>
                <w:rFonts w:cs="Arial"/>
                <w:sz w:val="20"/>
                <w:szCs w:val="20"/>
              </w:rPr>
              <w:t>vc-exact_183.gr</w:t>
            </w:r>
          </w:p>
        </w:tc>
        <w:tc>
          <w:tcPr>
            <w:tcW w:w="1134" w:type="dxa"/>
            <w:noWrap/>
            <w:hideMark/>
          </w:tcPr>
          <w:p w14:paraId="115E0048" w14:textId="77777777" w:rsidR="0006695B" w:rsidRPr="009C18CB" w:rsidRDefault="0006695B" w:rsidP="0006695B">
            <w:r w:rsidRPr="009C18CB">
              <w:t>72420</w:t>
            </w:r>
          </w:p>
        </w:tc>
        <w:tc>
          <w:tcPr>
            <w:tcW w:w="1394" w:type="dxa"/>
            <w:noWrap/>
            <w:hideMark/>
          </w:tcPr>
          <w:p w14:paraId="5E3D8FEA" w14:textId="77777777" w:rsidR="0006695B" w:rsidRPr="009C18CB" w:rsidRDefault="0006695B" w:rsidP="0006695B">
            <w:r w:rsidRPr="009C18CB">
              <w:t>TIMEOUT</w:t>
            </w:r>
          </w:p>
        </w:tc>
        <w:tc>
          <w:tcPr>
            <w:tcW w:w="1842" w:type="dxa"/>
            <w:noWrap/>
            <w:hideMark/>
          </w:tcPr>
          <w:p w14:paraId="7AC6E1F7" w14:textId="77777777" w:rsidR="0006695B" w:rsidRPr="009C18CB" w:rsidRDefault="0006695B" w:rsidP="0006695B">
            <w:r w:rsidRPr="009C18CB">
              <w:t> </w:t>
            </w:r>
          </w:p>
        </w:tc>
        <w:tc>
          <w:tcPr>
            <w:tcW w:w="1134" w:type="dxa"/>
            <w:noWrap/>
            <w:hideMark/>
          </w:tcPr>
          <w:p w14:paraId="3AD7B864" w14:textId="77777777" w:rsidR="0006695B" w:rsidRPr="009C18CB" w:rsidRDefault="0006695B" w:rsidP="0006695B">
            <w:r w:rsidRPr="009C18CB">
              <w:t> </w:t>
            </w:r>
          </w:p>
        </w:tc>
      </w:tr>
      <w:tr w:rsidR="0006695B" w:rsidRPr="009C18CB" w14:paraId="07626FF6" w14:textId="77777777" w:rsidTr="0006695B">
        <w:trPr>
          <w:trHeight w:val="270"/>
        </w:trPr>
        <w:tc>
          <w:tcPr>
            <w:tcW w:w="2689" w:type="dxa"/>
            <w:noWrap/>
            <w:vAlign w:val="bottom"/>
            <w:hideMark/>
          </w:tcPr>
          <w:p w14:paraId="54A433DC" w14:textId="4E5FE4BB" w:rsidR="0006695B" w:rsidRPr="009C18CB" w:rsidRDefault="0006695B" w:rsidP="0006695B">
            <w:r w:rsidRPr="009C18CB">
              <w:rPr>
                <w:rFonts w:cs="Arial"/>
                <w:sz w:val="20"/>
                <w:szCs w:val="20"/>
              </w:rPr>
              <w:t>vc-exact_173.gr</w:t>
            </w:r>
          </w:p>
        </w:tc>
        <w:tc>
          <w:tcPr>
            <w:tcW w:w="1134" w:type="dxa"/>
            <w:noWrap/>
            <w:hideMark/>
          </w:tcPr>
          <w:p w14:paraId="3A666B0C" w14:textId="77777777" w:rsidR="0006695B" w:rsidRPr="009C18CB" w:rsidRDefault="0006695B" w:rsidP="0006695B">
            <w:r w:rsidRPr="009C18CB">
              <w:t>56860</w:t>
            </w:r>
          </w:p>
        </w:tc>
        <w:tc>
          <w:tcPr>
            <w:tcW w:w="1394" w:type="dxa"/>
            <w:noWrap/>
            <w:hideMark/>
          </w:tcPr>
          <w:p w14:paraId="06256E6D" w14:textId="77777777" w:rsidR="0006695B" w:rsidRPr="009C18CB" w:rsidRDefault="0006695B" w:rsidP="0006695B">
            <w:r w:rsidRPr="009C18CB">
              <w:t>TIMEOUT</w:t>
            </w:r>
          </w:p>
        </w:tc>
        <w:tc>
          <w:tcPr>
            <w:tcW w:w="1842" w:type="dxa"/>
            <w:noWrap/>
            <w:hideMark/>
          </w:tcPr>
          <w:p w14:paraId="6509EE83" w14:textId="77777777" w:rsidR="0006695B" w:rsidRPr="009C18CB" w:rsidRDefault="0006695B" w:rsidP="0006695B">
            <w:r w:rsidRPr="009C18CB">
              <w:t> </w:t>
            </w:r>
          </w:p>
        </w:tc>
        <w:tc>
          <w:tcPr>
            <w:tcW w:w="1134" w:type="dxa"/>
            <w:noWrap/>
            <w:hideMark/>
          </w:tcPr>
          <w:p w14:paraId="49100A28" w14:textId="77777777" w:rsidR="0006695B" w:rsidRPr="009C18CB" w:rsidRDefault="0006695B" w:rsidP="0006695B">
            <w:r w:rsidRPr="009C18CB">
              <w:t> </w:t>
            </w:r>
          </w:p>
        </w:tc>
      </w:tr>
      <w:tr w:rsidR="0006695B" w:rsidRPr="009C18CB" w14:paraId="5AF4D60D" w14:textId="77777777" w:rsidTr="0006695B">
        <w:trPr>
          <w:trHeight w:val="270"/>
        </w:trPr>
        <w:tc>
          <w:tcPr>
            <w:tcW w:w="2689" w:type="dxa"/>
            <w:noWrap/>
            <w:vAlign w:val="bottom"/>
            <w:hideMark/>
          </w:tcPr>
          <w:p w14:paraId="666DD228" w14:textId="7C7ED04B" w:rsidR="0006695B" w:rsidRPr="009C18CB" w:rsidRDefault="0006695B" w:rsidP="0006695B">
            <w:r w:rsidRPr="009C18CB">
              <w:rPr>
                <w:rFonts w:cs="Arial"/>
                <w:sz w:val="20"/>
                <w:szCs w:val="20"/>
              </w:rPr>
              <w:t>vc-exact_167.gr</w:t>
            </w:r>
          </w:p>
        </w:tc>
        <w:tc>
          <w:tcPr>
            <w:tcW w:w="1134" w:type="dxa"/>
            <w:noWrap/>
            <w:hideMark/>
          </w:tcPr>
          <w:p w14:paraId="1E2445AA" w14:textId="77777777" w:rsidR="0006695B" w:rsidRPr="009C18CB" w:rsidRDefault="0006695B" w:rsidP="0006695B">
            <w:r w:rsidRPr="009C18CB">
              <w:t>15783</w:t>
            </w:r>
          </w:p>
        </w:tc>
        <w:tc>
          <w:tcPr>
            <w:tcW w:w="1394" w:type="dxa"/>
            <w:noWrap/>
            <w:hideMark/>
          </w:tcPr>
          <w:p w14:paraId="70914B45" w14:textId="77777777" w:rsidR="0006695B" w:rsidRPr="009C18CB" w:rsidRDefault="0006695B" w:rsidP="0006695B">
            <w:r w:rsidRPr="009C18CB">
              <w:t>TIMEOUT</w:t>
            </w:r>
          </w:p>
        </w:tc>
        <w:tc>
          <w:tcPr>
            <w:tcW w:w="1842" w:type="dxa"/>
            <w:noWrap/>
            <w:hideMark/>
          </w:tcPr>
          <w:p w14:paraId="11017EF8" w14:textId="77777777" w:rsidR="0006695B" w:rsidRPr="009C18CB" w:rsidRDefault="0006695B" w:rsidP="0006695B">
            <w:r w:rsidRPr="009C18CB">
              <w:t> </w:t>
            </w:r>
          </w:p>
        </w:tc>
        <w:tc>
          <w:tcPr>
            <w:tcW w:w="1134" w:type="dxa"/>
            <w:noWrap/>
            <w:hideMark/>
          </w:tcPr>
          <w:p w14:paraId="0170AEF6" w14:textId="77777777" w:rsidR="0006695B" w:rsidRPr="009C18CB" w:rsidRDefault="0006695B" w:rsidP="0006695B">
            <w:r w:rsidRPr="009C18CB">
              <w:t> </w:t>
            </w:r>
          </w:p>
        </w:tc>
      </w:tr>
      <w:tr w:rsidR="0006695B" w:rsidRPr="009C18CB" w14:paraId="5EACA41D" w14:textId="77777777" w:rsidTr="0006695B">
        <w:trPr>
          <w:trHeight w:val="270"/>
        </w:trPr>
        <w:tc>
          <w:tcPr>
            <w:tcW w:w="2689" w:type="dxa"/>
            <w:noWrap/>
            <w:vAlign w:val="bottom"/>
            <w:hideMark/>
          </w:tcPr>
          <w:p w14:paraId="7DC4A3E3" w14:textId="1BD09E74" w:rsidR="0006695B" w:rsidRPr="009C18CB" w:rsidRDefault="0006695B" w:rsidP="0006695B">
            <w:r w:rsidRPr="009C18CB">
              <w:rPr>
                <w:rFonts w:cs="Arial"/>
                <w:sz w:val="20"/>
                <w:szCs w:val="20"/>
              </w:rPr>
              <w:t>vc-exact_161.gr</w:t>
            </w:r>
          </w:p>
        </w:tc>
        <w:tc>
          <w:tcPr>
            <w:tcW w:w="1134" w:type="dxa"/>
            <w:noWrap/>
            <w:hideMark/>
          </w:tcPr>
          <w:p w14:paraId="7BD027BC" w14:textId="77777777" w:rsidR="0006695B" w:rsidRPr="009C18CB" w:rsidRDefault="0006695B" w:rsidP="0006695B">
            <w:r w:rsidRPr="009C18CB">
              <w:t>138141</w:t>
            </w:r>
          </w:p>
        </w:tc>
        <w:tc>
          <w:tcPr>
            <w:tcW w:w="1394" w:type="dxa"/>
            <w:noWrap/>
            <w:hideMark/>
          </w:tcPr>
          <w:p w14:paraId="7B914344" w14:textId="77777777" w:rsidR="0006695B" w:rsidRPr="009C18CB" w:rsidRDefault="0006695B" w:rsidP="0006695B">
            <w:r w:rsidRPr="009C18CB">
              <w:t>TIMEOUT</w:t>
            </w:r>
          </w:p>
        </w:tc>
        <w:tc>
          <w:tcPr>
            <w:tcW w:w="1842" w:type="dxa"/>
            <w:noWrap/>
            <w:hideMark/>
          </w:tcPr>
          <w:p w14:paraId="0ECE7E2B" w14:textId="77777777" w:rsidR="0006695B" w:rsidRPr="009C18CB" w:rsidRDefault="0006695B" w:rsidP="0006695B">
            <w:r w:rsidRPr="009C18CB">
              <w:t> </w:t>
            </w:r>
          </w:p>
        </w:tc>
        <w:tc>
          <w:tcPr>
            <w:tcW w:w="1134" w:type="dxa"/>
            <w:noWrap/>
            <w:hideMark/>
          </w:tcPr>
          <w:p w14:paraId="22CAF1D8" w14:textId="77777777" w:rsidR="0006695B" w:rsidRPr="009C18CB" w:rsidRDefault="0006695B" w:rsidP="0006695B">
            <w:r w:rsidRPr="009C18CB">
              <w:t> </w:t>
            </w:r>
          </w:p>
        </w:tc>
      </w:tr>
      <w:tr w:rsidR="0006695B" w:rsidRPr="009C18CB" w14:paraId="4424F889" w14:textId="77777777" w:rsidTr="0006695B">
        <w:trPr>
          <w:trHeight w:val="270"/>
        </w:trPr>
        <w:tc>
          <w:tcPr>
            <w:tcW w:w="2689" w:type="dxa"/>
            <w:noWrap/>
            <w:vAlign w:val="bottom"/>
            <w:hideMark/>
          </w:tcPr>
          <w:p w14:paraId="2020D2AA" w14:textId="2CFDA767" w:rsidR="0006695B" w:rsidRPr="009C18CB" w:rsidRDefault="0006695B" w:rsidP="0006695B">
            <w:r w:rsidRPr="009C18CB">
              <w:rPr>
                <w:rFonts w:cs="Arial"/>
                <w:sz w:val="20"/>
                <w:szCs w:val="20"/>
              </w:rPr>
              <w:t>vc-exact_155.gr</w:t>
            </w:r>
          </w:p>
        </w:tc>
        <w:tc>
          <w:tcPr>
            <w:tcW w:w="1134" w:type="dxa"/>
            <w:noWrap/>
            <w:hideMark/>
          </w:tcPr>
          <w:p w14:paraId="263E8D57" w14:textId="77777777" w:rsidR="0006695B" w:rsidRPr="009C18CB" w:rsidRDefault="0006695B" w:rsidP="0006695B">
            <w:r w:rsidRPr="009C18CB">
              <w:t>26300</w:t>
            </w:r>
          </w:p>
        </w:tc>
        <w:tc>
          <w:tcPr>
            <w:tcW w:w="1394" w:type="dxa"/>
            <w:noWrap/>
            <w:hideMark/>
          </w:tcPr>
          <w:p w14:paraId="48C10451" w14:textId="77777777" w:rsidR="0006695B" w:rsidRPr="009C18CB" w:rsidRDefault="0006695B" w:rsidP="0006695B">
            <w:r w:rsidRPr="009C18CB">
              <w:t>TIMEOUT</w:t>
            </w:r>
          </w:p>
        </w:tc>
        <w:tc>
          <w:tcPr>
            <w:tcW w:w="1842" w:type="dxa"/>
            <w:noWrap/>
            <w:hideMark/>
          </w:tcPr>
          <w:p w14:paraId="2FCF7CBB" w14:textId="77777777" w:rsidR="0006695B" w:rsidRPr="009C18CB" w:rsidRDefault="0006695B" w:rsidP="0006695B">
            <w:r w:rsidRPr="009C18CB">
              <w:t> </w:t>
            </w:r>
          </w:p>
        </w:tc>
        <w:tc>
          <w:tcPr>
            <w:tcW w:w="1134" w:type="dxa"/>
            <w:noWrap/>
            <w:hideMark/>
          </w:tcPr>
          <w:p w14:paraId="45F0DB97" w14:textId="77777777" w:rsidR="0006695B" w:rsidRPr="009C18CB" w:rsidRDefault="0006695B" w:rsidP="0006695B">
            <w:r w:rsidRPr="009C18CB">
              <w:t> </w:t>
            </w:r>
          </w:p>
        </w:tc>
      </w:tr>
      <w:tr w:rsidR="0006695B" w:rsidRPr="009C18CB" w14:paraId="33417713" w14:textId="77777777" w:rsidTr="0006695B">
        <w:trPr>
          <w:trHeight w:val="270"/>
        </w:trPr>
        <w:tc>
          <w:tcPr>
            <w:tcW w:w="2689" w:type="dxa"/>
            <w:noWrap/>
            <w:vAlign w:val="bottom"/>
            <w:hideMark/>
          </w:tcPr>
          <w:p w14:paraId="595F80F3" w14:textId="56E5C250" w:rsidR="0006695B" w:rsidRPr="009C18CB" w:rsidRDefault="0006695B" w:rsidP="0006695B">
            <w:r w:rsidRPr="009C18CB">
              <w:rPr>
                <w:rFonts w:cs="Arial"/>
                <w:sz w:val="20"/>
                <w:szCs w:val="20"/>
              </w:rPr>
              <w:t>vc-exact_149.gr</w:t>
            </w:r>
          </w:p>
        </w:tc>
        <w:tc>
          <w:tcPr>
            <w:tcW w:w="1134" w:type="dxa"/>
            <w:noWrap/>
            <w:hideMark/>
          </w:tcPr>
          <w:p w14:paraId="3FE2DAAC" w14:textId="77777777" w:rsidR="0006695B" w:rsidRPr="009C18CB" w:rsidRDefault="0006695B" w:rsidP="0006695B">
            <w:r w:rsidRPr="009C18CB">
              <w:t>26300</w:t>
            </w:r>
          </w:p>
        </w:tc>
        <w:tc>
          <w:tcPr>
            <w:tcW w:w="1394" w:type="dxa"/>
            <w:noWrap/>
            <w:hideMark/>
          </w:tcPr>
          <w:p w14:paraId="7CEBBDA4" w14:textId="77777777" w:rsidR="0006695B" w:rsidRPr="009C18CB" w:rsidRDefault="0006695B" w:rsidP="0006695B">
            <w:r w:rsidRPr="009C18CB">
              <w:t>TIMEOUT</w:t>
            </w:r>
          </w:p>
        </w:tc>
        <w:tc>
          <w:tcPr>
            <w:tcW w:w="1842" w:type="dxa"/>
            <w:noWrap/>
            <w:hideMark/>
          </w:tcPr>
          <w:p w14:paraId="7AD72F84" w14:textId="77777777" w:rsidR="0006695B" w:rsidRPr="009C18CB" w:rsidRDefault="0006695B" w:rsidP="0006695B">
            <w:r w:rsidRPr="009C18CB">
              <w:t> </w:t>
            </w:r>
          </w:p>
        </w:tc>
        <w:tc>
          <w:tcPr>
            <w:tcW w:w="1134" w:type="dxa"/>
            <w:noWrap/>
            <w:hideMark/>
          </w:tcPr>
          <w:p w14:paraId="2C46CD5F" w14:textId="77777777" w:rsidR="0006695B" w:rsidRPr="009C18CB" w:rsidRDefault="0006695B" w:rsidP="0006695B">
            <w:r w:rsidRPr="009C18CB">
              <w:t> </w:t>
            </w:r>
          </w:p>
        </w:tc>
      </w:tr>
      <w:tr w:rsidR="0006695B" w:rsidRPr="009C18CB" w14:paraId="607E4644" w14:textId="77777777" w:rsidTr="0006695B">
        <w:trPr>
          <w:trHeight w:val="270"/>
        </w:trPr>
        <w:tc>
          <w:tcPr>
            <w:tcW w:w="2689" w:type="dxa"/>
            <w:noWrap/>
            <w:vAlign w:val="bottom"/>
            <w:hideMark/>
          </w:tcPr>
          <w:p w14:paraId="7181EB44" w14:textId="3CA9934E" w:rsidR="0006695B" w:rsidRPr="009C18CB" w:rsidRDefault="0006695B" w:rsidP="0006695B">
            <w:r w:rsidRPr="009C18CB">
              <w:rPr>
                <w:rFonts w:cs="Arial"/>
                <w:sz w:val="20"/>
                <w:szCs w:val="20"/>
              </w:rPr>
              <w:t>vc-exact_143.gr</w:t>
            </w:r>
          </w:p>
        </w:tc>
        <w:tc>
          <w:tcPr>
            <w:tcW w:w="1134" w:type="dxa"/>
            <w:noWrap/>
            <w:hideMark/>
          </w:tcPr>
          <w:p w14:paraId="202B87F7" w14:textId="77777777" w:rsidR="0006695B" w:rsidRPr="009C18CB" w:rsidRDefault="0006695B" w:rsidP="0006695B">
            <w:r w:rsidRPr="009C18CB">
              <w:t>18096</w:t>
            </w:r>
          </w:p>
        </w:tc>
        <w:tc>
          <w:tcPr>
            <w:tcW w:w="1394" w:type="dxa"/>
            <w:noWrap/>
            <w:hideMark/>
          </w:tcPr>
          <w:p w14:paraId="410BD6BD" w14:textId="77777777" w:rsidR="0006695B" w:rsidRPr="009C18CB" w:rsidRDefault="0006695B" w:rsidP="0006695B">
            <w:r w:rsidRPr="009C18CB">
              <w:t>TIMEOUT</w:t>
            </w:r>
          </w:p>
        </w:tc>
        <w:tc>
          <w:tcPr>
            <w:tcW w:w="1842" w:type="dxa"/>
            <w:noWrap/>
            <w:hideMark/>
          </w:tcPr>
          <w:p w14:paraId="7E39D97D" w14:textId="77777777" w:rsidR="0006695B" w:rsidRPr="009C18CB" w:rsidRDefault="0006695B" w:rsidP="0006695B">
            <w:r w:rsidRPr="009C18CB">
              <w:t> </w:t>
            </w:r>
          </w:p>
        </w:tc>
        <w:tc>
          <w:tcPr>
            <w:tcW w:w="1134" w:type="dxa"/>
            <w:noWrap/>
            <w:hideMark/>
          </w:tcPr>
          <w:p w14:paraId="0C597F88" w14:textId="77777777" w:rsidR="0006695B" w:rsidRPr="009C18CB" w:rsidRDefault="0006695B" w:rsidP="0006695B">
            <w:r w:rsidRPr="009C18CB">
              <w:t> </w:t>
            </w:r>
          </w:p>
        </w:tc>
      </w:tr>
      <w:tr w:rsidR="0006695B" w:rsidRPr="009C18CB" w14:paraId="158B1AD8" w14:textId="77777777" w:rsidTr="0006695B">
        <w:trPr>
          <w:trHeight w:val="270"/>
        </w:trPr>
        <w:tc>
          <w:tcPr>
            <w:tcW w:w="2689" w:type="dxa"/>
            <w:noWrap/>
            <w:vAlign w:val="bottom"/>
            <w:hideMark/>
          </w:tcPr>
          <w:p w14:paraId="675A91F1" w14:textId="15E60B61" w:rsidR="0006695B" w:rsidRPr="009C18CB" w:rsidRDefault="0006695B" w:rsidP="0006695B">
            <w:r w:rsidRPr="009C18CB">
              <w:rPr>
                <w:rFonts w:cs="Arial"/>
                <w:sz w:val="20"/>
                <w:szCs w:val="20"/>
              </w:rPr>
              <w:t>vc-exact_137.gr</w:t>
            </w:r>
          </w:p>
        </w:tc>
        <w:tc>
          <w:tcPr>
            <w:tcW w:w="1134" w:type="dxa"/>
            <w:noWrap/>
            <w:hideMark/>
          </w:tcPr>
          <w:p w14:paraId="189DB254" w14:textId="77777777" w:rsidR="0006695B" w:rsidRPr="009C18CB" w:rsidRDefault="0006695B" w:rsidP="0006695B">
            <w:r w:rsidRPr="009C18CB">
              <w:t>26300</w:t>
            </w:r>
          </w:p>
        </w:tc>
        <w:tc>
          <w:tcPr>
            <w:tcW w:w="1394" w:type="dxa"/>
            <w:noWrap/>
            <w:hideMark/>
          </w:tcPr>
          <w:p w14:paraId="74CF09F1" w14:textId="77777777" w:rsidR="0006695B" w:rsidRPr="009C18CB" w:rsidRDefault="0006695B" w:rsidP="0006695B">
            <w:r w:rsidRPr="009C18CB">
              <w:t>TIMEOUT</w:t>
            </w:r>
          </w:p>
        </w:tc>
        <w:tc>
          <w:tcPr>
            <w:tcW w:w="1842" w:type="dxa"/>
            <w:noWrap/>
            <w:hideMark/>
          </w:tcPr>
          <w:p w14:paraId="45BD630E" w14:textId="77777777" w:rsidR="0006695B" w:rsidRPr="009C18CB" w:rsidRDefault="0006695B" w:rsidP="0006695B">
            <w:r w:rsidRPr="009C18CB">
              <w:t> </w:t>
            </w:r>
          </w:p>
        </w:tc>
        <w:tc>
          <w:tcPr>
            <w:tcW w:w="1134" w:type="dxa"/>
            <w:noWrap/>
            <w:hideMark/>
          </w:tcPr>
          <w:p w14:paraId="0D8DD759" w14:textId="77777777" w:rsidR="0006695B" w:rsidRPr="009C18CB" w:rsidRDefault="0006695B" w:rsidP="0006695B">
            <w:r w:rsidRPr="009C18CB">
              <w:t> </w:t>
            </w:r>
          </w:p>
        </w:tc>
      </w:tr>
      <w:tr w:rsidR="0006695B" w:rsidRPr="009C18CB" w14:paraId="7614FBEA" w14:textId="77777777" w:rsidTr="0006695B">
        <w:trPr>
          <w:trHeight w:val="270"/>
        </w:trPr>
        <w:tc>
          <w:tcPr>
            <w:tcW w:w="2689" w:type="dxa"/>
            <w:noWrap/>
            <w:vAlign w:val="bottom"/>
            <w:hideMark/>
          </w:tcPr>
          <w:p w14:paraId="14919C13" w14:textId="3B3152F9" w:rsidR="0006695B" w:rsidRPr="009C18CB" w:rsidRDefault="0006695B" w:rsidP="0006695B">
            <w:r w:rsidRPr="009C18CB">
              <w:rPr>
                <w:rFonts w:cs="Arial"/>
                <w:sz w:val="20"/>
                <w:szCs w:val="20"/>
              </w:rPr>
              <w:t>vc-exact_135.gr</w:t>
            </w:r>
          </w:p>
        </w:tc>
        <w:tc>
          <w:tcPr>
            <w:tcW w:w="1134" w:type="dxa"/>
            <w:noWrap/>
            <w:hideMark/>
          </w:tcPr>
          <w:p w14:paraId="311D42F2" w14:textId="77777777" w:rsidR="0006695B" w:rsidRPr="009C18CB" w:rsidRDefault="0006695B" w:rsidP="0006695B">
            <w:r w:rsidRPr="009C18CB">
              <w:t>26300</w:t>
            </w:r>
          </w:p>
        </w:tc>
        <w:tc>
          <w:tcPr>
            <w:tcW w:w="1394" w:type="dxa"/>
            <w:noWrap/>
            <w:hideMark/>
          </w:tcPr>
          <w:p w14:paraId="4A9E00AD" w14:textId="77777777" w:rsidR="0006695B" w:rsidRPr="009C18CB" w:rsidRDefault="0006695B" w:rsidP="0006695B">
            <w:r w:rsidRPr="009C18CB">
              <w:t>TIMEOUT</w:t>
            </w:r>
          </w:p>
        </w:tc>
        <w:tc>
          <w:tcPr>
            <w:tcW w:w="1842" w:type="dxa"/>
            <w:noWrap/>
            <w:hideMark/>
          </w:tcPr>
          <w:p w14:paraId="2A8CC09E" w14:textId="77777777" w:rsidR="0006695B" w:rsidRPr="009C18CB" w:rsidRDefault="0006695B" w:rsidP="0006695B">
            <w:r w:rsidRPr="009C18CB">
              <w:t> </w:t>
            </w:r>
          </w:p>
        </w:tc>
        <w:tc>
          <w:tcPr>
            <w:tcW w:w="1134" w:type="dxa"/>
            <w:noWrap/>
            <w:hideMark/>
          </w:tcPr>
          <w:p w14:paraId="74C64A15" w14:textId="77777777" w:rsidR="0006695B" w:rsidRPr="009C18CB" w:rsidRDefault="0006695B" w:rsidP="0006695B">
            <w:r w:rsidRPr="009C18CB">
              <w:t> </w:t>
            </w:r>
          </w:p>
        </w:tc>
      </w:tr>
      <w:tr w:rsidR="0006695B" w:rsidRPr="009C18CB" w14:paraId="2CA73ABB" w14:textId="77777777" w:rsidTr="0006695B">
        <w:trPr>
          <w:trHeight w:val="270"/>
        </w:trPr>
        <w:tc>
          <w:tcPr>
            <w:tcW w:w="2689" w:type="dxa"/>
            <w:noWrap/>
            <w:vAlign w:val="bottom"/>
            <w:hideMark/>
          </w:tcPr>
          <w:p w14:paraId="1E113C9E" w14:textId="7ECB450C" w:rsidR="0006695B" w:rsidRPr="009C18CB" w:rsidRDefault="0006695B" w:rsidP="0006695B">
            <w:r w:rsidRPr="009C18CB">
              <w:rPr>
                <w:rFonts w:cs="Arial"/>
                <w:sz w:val="20"/>
                <w:szCs w:val="20"/>
              </w:rPr>
              <w:t>vc-exact_133.gr</w:t>
            </w:r>
          </w:p>
        </w:tc>
        <w:tc>
          <w:tcPr>
            <w:tcW w:w="1134" w:type="dxa"/>
            <w:noWrap/>
            <w:hideMark/>
          </w:tcPr>
          <w:p w14:paraId="164F2F93" w14:textId="77777777" w:rsidR="0006695B" w:rsidRPr="009C18CB" w:rsidRDefault="0006695B" w:rsidP="0006695B">
            <w:r w:rsidRPr="009C18CB">
              <w:t>15783</w:t>
            </w:r>
          </w:p>
        </w:tc>
        <w:tc>
          <w:tcPr>
            <w:tcW w:w="1394" w:type="dxa"/>
            <w:noWrap/>
            <w:hideMark/>
          </w:tcPr>
          <w:p w14:paraId="76E0DA63" w14:textId="77777777" w:rsidR="0006695B" w:rsidRPr="009C18CB" w:rsidRDefault="0006695B" w:rsidP="0006695B">
            <w:r w:rsidRPr="009C18CB">
              <w:t>TIMEOUT</w:t>
            </w:r>
          </w:p>
        </w:tc>
        <w:tc>
          <w:tcPr>
            <w:tcW w:w="1842" w:type="dxa"/>
            <w:noWrap/>
            <w:hideMark/>
          </w:tcPr>
          <w:p w14:paraId="2B270CD0" w14:textId="77777777" w:rsidR="0006695B" w:rsidRPr="009C18CB" w:rsidRDefault="0006695B" w:rsidP="0006695B">
            <w:r w:rsidRPr="009C18CB">
              <w:t> </w:t>
            </w:r>
          </w:p>
        </w:tc>
        <w:tc>
          <w:tcPr>
            <w:tcW w:w="1134" w:type="dxa"/>
            <w:noWrap/>
            <w:hideMark/>
          </w:tcPr>
          <w:p w14:paraId="1423635A" w14:textId="77777777" w:rsidR="0006695B" w:rsidRPr="009C18CB" w:rsidRDefault="0006695B" w:rsidP="0006695B">
            <w:r w:rsidRPr="009C18CB">
              <w:t> </w:t>
            </w:r>
          </w:p>
        </w:tc>
      </w:tr>
      <w:tr w:rsidR="0006695B" w:rsidRPr="009C18CB" w14:paraId="3DFD9ADC" w14:textId="77777777" w:rsidTr="0006695B">
        <w:trPr>
          <w:trHeight w:val="270"/>
        </w:trPr>
        <w:tc>
          <w:tcPr>
            <w:tcW w:w="2689" w:type="dxa"/>
            <w:noWrap/>
            <w:vAlign w:val="bottom"/>
            <w:hideMark/>
          </w:tcPr>
          <w:p w14:paraId="2684D2E7" w14:textId="3AFBBE94" w:rsidR="0006695B" w:rsidRPr="009C18CB" w:rsidRDefault="0006695B" w:rsidP="0006695B">
            <w:r w:rsidRPr="009C18CB">
              <w:rPr>
                <w:rFonts w:cs="Arial"/>
                <w:sz w:val="20"/>
                <w:szCs w:val="20"/>
              </w:rPr>
              <w:t>vc-exact_125.gr</w:t>
            </w:r>
          </w:p>
        </w:tc>
        <w:tc>
          <w:tcPr>
            <w:tcW w:w="1134" w:type="dxa"/>
            <w:noWrap/>
            <w:hideMark/>
          </w:tcPr>
          <w:p w14:paraId="509BBFE2" w14:textId="77777777" w:rsidR="0006695B" w:rsidRPr="009C18CB" w:rsidRDefault="0006695B" w:rsidP="0006695B">
            <w:r w:rsidRPr="009C18CB">
              <w:t>26300</w:t>
            </w:r>
          </w:p>
        </w:tc>
        <w:tc>
          <w:tcPr>
            <w:tcW w:w="1394" w:type="dxa"/>
            <w:noWrap/>
            <w:hideMark/>
          </w:tcPr>
          <w:p w14:paraId="021D2463" w14:textId="77777777" w:rsidR="0006695B" w:rsidRPr="009C18CB" w:rsidRDefault="0006695B" w:rsidP="0006695B">
            <w:r w:rsidRPr="009C18CB">
              <w:t>TIMEOUT</w:t>
            </w:r>
          </w:p>
        </w:tc>
        <w:tc>
          <w:tcPr>
            <w:tcW w:w="1842" w:type="dxa"/>
            <w:noWrap/>
            <w:hideMark/>
          </w:tcPr>
          <w:p w14:paraId="330990EE" w14:textId="77777777" w:rsidR="0006695B" w:rsidRPr="009C18CB" w:rsidRDefault="0006695B" w:rsidP="0006695B">
            <w:r w:rsidRPr="009C18CB">
              <w:t> </w:t>
            </w:r>
          </w:p>
        </w:tc>
        <w:tc>
          <w:tcPr>
            <w:tcW w:w="1134" w:type="dxa"/>
            <w:noWrap/>
            <w:hideMark/>
          </w:tcPr>
          <w:p w14:paraId="1109BF53" w14:textId="77777777" w:rsidR="0006695B" w:rsidRPr="009C18CB" w:rsidRDefault="0006695B" w:rsidP="0006695B">
            <w:r w:rsidRPr="009C18CB">
              <w:t> </w:t>
            </w:r>
          </w:p>
        </w:tc>
      </w:tr>
      <w:tr w:rsidR="0006695B" w:rsidRPr="009C18CB" w14:paraId="447FA7AC" w14:textId="77777777" w:rsidTr="0006695B">
        <w:trPr>
          <w:trHeight w:val="270"/>
        </w:trPr>
        <w:tc>
          <w:tcPr>
            <w:tcW w:w="2689" w:type="dxa"/>
            <w:noWrap/>
            <w:vAlign w:val="bottom"/>
            <w:hideMark/>
          </w:tcPr>
          <w:p w14:paraId="452ABD3E" w14:textId="172EE0F9" w:rsidR="0006695B" w:rsidRPr="009C18CB" w:rsidRDefault="0006695B" w:rsidP="0006695B">
            <w:r w:rsidRPr="009C18CB">
              <w:rPr>
                <w:rFonts w:cs="Arial"/>
                <w:sz w:val="20"/>
                <w:szCs w:val="20"/>
              </w:rPr>
              <w:t>vc-exact_123.gr</w:t>
            </w:r>
          </w:p>
        </w:tc>
        <w:tc>
          <w:tcPr>
            <w:tcW w:w="1134" w:type="dxa"/>
            <w:noWrap/>
            <w:hideMark/>
          </w:tcPr>
          <w:p w14:paraId="13AACCC4" w14:textId="77777777" w:rsidR="0006695B" w:rsidRPr="009C18CB" w:rsidRDefault="0006695B" w:rsidP="0006695B">
            <w:r w:rsidRPr="009C18CB">
              <w:t>26300</w:t>
            </w:r>
          </w:p>
        </w:tc>
        <w:tc>
          <w:tcPr>
            <w:tcW w:w="1394" w:type="dxa"/>
            <w:noWrap/>
            <w:hideMark/>
          </w:tcPr>
          <w:p w14:paraId="1A7E3B7F" w14:textId="77777777" w:rsidR="0006695B" w:rsidRPr="009C18CB" w:rsidRDefault="0006695B" w:rsidP="0006695B">
            <w:r w:rsidRPr="009C18CB">
              <w:t>TIMEOUT</w:t>
            </w:r>
          </w:p>
        </w:tc>
        <w:tc>
          <w:tcPr>
            <w:tcW w:w="1842" w:type="dxa"/>
            <w:noWrap/>
            <w:hideMark/>
          </w:tcPr>
          <w:p w14:paraId="77BD24C4" w14:textId="77777777" w:rsidR="0006695B" w:rsidRPr="009C18CB" w:rsidRDefault="0006695B" w:rsidP="0006695B">
            <w:r w:rsidRPr="009C18CB">
              <w:t> </w:t>
            </w:r>
          </w:p>
        </w:tc>
        <w:tc>
          <w:tcPr>
            <w:tcW w:w="1134" w:type="dxa"/>
            <w:noWrap/>
            <w:hideMark/>
          </w:tcPr>
          <w:p w14:paraId="2E3864CC" w14:textId="77777777" w:rsidR="0006695B" w:rsidRPr="009C18CB" w:rsidRDefault="0006695B" w:rsidP="0006695B">
            <w:r w:rsidRPr="009C18CB">
              <w:t> </w:t>
            </w:r>
          </w:p>
        </w:tc>
      </w:tr>
      <w:tr w:rsidR="0006695B" w:rsidRPr="009C18CB" w14:paraId="428A5523" w14:textId="77777777" w:rsidTr="0006695B">
        <w:trPr>
          <w:trHeight w:val="270"/>
        </w:trPr>
        <w:tc>
          <w:tcPr>
            <w:tcW w:w="2689" w:type="dxa"/>
            <w:noWrap/>
            <w:vAlign w:val="bottom"/>
            <w:hideMark/>
          </w:tcPr>
          <w:p w14:paraId="705048D9" w14:textId="5BC44DE9" w:rsidR="0006695B" w:rsidRPr="009C18CB" w:rsidRDefault="0006695B" w:rsidP="0006695B">
            <w:r w:rsidRPr="009C18CB">
              <w:rPr>
                <w:rFonts w:cs="Arial"/>
                <w:sz w:val="20"/>
                <w:szCs w:val="20"/>
              </w:rPr>
              <w:t>vc-exact_119.gr</w:t>
            </w:r>
          </w:p>
        </w:tc>
        <w:tc>
          <w:tcPr>
            <w:tcW w:w="1134" w:type="dxa"/>
            <w:noWrap/>
            <w:hideMark/>
          </w:tcPr>
          <w:p w14:paraId="5307A517" w14:textId="77777777" w:rsidR="0006695B" w:rsidRPr="009C18CB" w:rsidRDefault="0006695B" w:rsidP="0006695B">
            <w:r w:rsidRPr="009C18CB">
              <w:t>18096</w:t>
            </w:r>
          </w:p>
        </w:tc>
        <w:tc>
          <w:tcPr>
            <w:tcW w:w="1394" w:type="dxa"/>
            <w:noWrap/>
            <w:hideMark/>
          </w:tcPr>
          <w:p w14:paraId="675551B9" w14:textId="77777777" w:rsidR="0006695B" w:rsidRPr="009C18CB" w:rsidRDefault="0006695B" w:rsidP="0006695B">
            <w:r w:rsidRPr="009C18CB">
              <w:t>TIMEOUT</w:t>
            </w:r>
          </w:p>
        </w:tc>
        <w:tc>
          <w:tcPr>
            <w:tcW w:w="1842" w:type="dxa"/>
            <w:noWrap/>
            <w:hideMark/>
          </w:tcPr>
          <w:p w14:paraId="4F2D1566" w14:textId="77777777" w:rsidR="0006695B" w:rsidRPr="009C18CB" w:rsidRDefault="0006695B" w:rsidP="0006695B">
            <w:r w:rsidRPr="009C18CB">
              <w:t> </w:t>
            </w:r>
          </w:p>
        </w:tc>
        <w:tc>
          <w:tcPr>
            <w:tcW w:w="1134" w:type="dxa"/>
            <w:noWrap/>
            <w:hideMark/>
          </w:tcPr>
          <w:p w14:paraId="0F9AD92D" w14:textId="77777777" w:rsidR="0006695B" w:rsidRPr="009C18CB" w:rsidRDefault="0006695B" w:rsidP="0006695B">
            <w:r w:rsidRPr="009C18CB">
              <w:t> </w:t>
            </w:r>
          </w:p>
        </w:tc>
      </w:tr>
      <w:tr w:rsidR="0006695B" w:rsidRPr="009C18CB" w14:paraId="48F9C05A" w14:textId="77777777" w:rsidTr="0006695B">
        <w:trPr>
          <w:trHeight w:val="270"/>
        </w:trPr>
        <w:tc>
          <w:tcPr>
            <w:tcW w:w="2689" w:type="dxa"/>
            <w:noWrap/>
            <w:vAlign w:val="bottom"/>
            <w:hideMark/>
          </w:tcPr>
          <w:p w14:paraId="4FF0E59F" w14:textId="04145B7A" w:rsidR="0006695B" w:rsidRPr="009C18CB" w:rsidRDefault="0006695B" w:rsidP="0006695B">
            <w:r w:rsidRPr="009C18CB">
              <w:rPr>
                <w:rFonts w:cs="Arial"/>
                <w:sz w:val="20"/>
                <w:szCs w:val="20"/>
              </w:rPr>
              <w:t>vc-exact_113.gr</w:t>
            </w:r>
          </w:p>
        </w:tc>
        <w:tc>
          <w:tcPr>
            <w:tcW w:w="1134" w:type="dxa"/>
            <w:noWrap/>
            <w:hideMark/>
          </w:tcPr>
          <w:p w14:paraId="67A5F0A8" w14:textId="77777777" w:rsidR="0006695B" w:rsidRPr="009C18CB" w:rsidRDefault="0006695B" w:rsidP="0006695B">
            <w:r w:rsidRPr="009C18CB">
              <w:t>26300</w:t>
            </w:r>
          </w:p>
        </w:tc>
        <w:tc>
          <w:tcPr>
            <w:tcW w:w="1394" w:type="dxa"/>
            <w:noWrap/>
            <w:hideMark/>
          </w:tcPr>
          <w:p w14:paraId="640E4C73" w14:textId="77777777" w:rsidR="0006695B" w:rsidRPr="009C18CB" w:rsidRDefault="0006695B" w:rsidP="0006695B">
            <w:r w:rsidRPr="009C18CB">
              <w:t>TIMEOUT</w:t>
            </w:r>
          </w:p>
        </w:tc>
        <w:tc>
          <w:tcPr>
            <w:tcW w:w="1842" w:type="dxa"/>
            <w:noWrap/>
            <w:hideMark/>
          </w:tcPr>
          <w:p w14:paraId="1397B571" w14:textId="77777777" w:rsidR="0006695B" w:rsidRPr="009C18CB" w:rsidRDefault="0006695B" w:rsidP="0006695B">
            <w:r w:rsidRPr="009C18CB">
              <w:t> </w:t>
            </w:r>
          </w:p>
        </w:tc>
        <w:tc>
          <w:tcPr>
            <w:tcW w:w="1134" w:type="dxa"/>
            <w:noWrap/>
            <w:hideMark/>
          </w:tcPr>
          <w:p w14:paraId="3E18657A" w14:textId="77777777" w:rsidR="0006695B" w:rsidRPr="009C18CB" w:rsidRDefault="0006695B" w:rsidP="0006695B">
            <w:r w:rsidRPr="009C18CB">
              <w:t> </w:t>
            </w:r>
          </w:p>
        </w:tc>
      </w:tr>
      <w:tr w:rsidR="0006695B" w:rsidRPr="009C18CB" w14:paraId="7ABE907A" w14:textId="77777777" w:rsidTr="0006695B">
        <w:trPr>
          <w:trHeight w:val="270"/>
        </w:trPr>
        <w:tc>
          <w:tcPr>
            <w:tcW w:w="2689" w:type="dxa"/>
            <w:noWrap/>
            <w:vAlign w:val="bottom"/>
            <w:hideMark/>
          </w:tcPr>
          <w:p w14:paraId="30551E07" w14:textId="2C7D60F1" w:rsidR="0006695B" w:rsidRPr="009C18CB" w:rsidRDefault="0006695B" w:rsidP="0006695B">
            <w:r w:rsidRPr="009C18CB">
              <w:rPr>
                <w:rFonts w:cs="Arial"/>
                <w:sz w:val="20"/>
                <w:szCs w:val="20"/>
              </w:rPr>
              <w:t>vc-exact_109.gr</w:t>
            </w:r>
          </w:p>
        </w:tc>
        <w:tc>
          <w:tcPr>
            <w:tcW w:w="1134" w:type="dxa"/>
            <w:noWrap/>
            <w:hideMark/>
          </w:tcPr>
          <w:p w14:paraId="4C6DCA82" w14:textId="77777777" w:rsidR="0006695B" w:rsidRPr="009C18CB" w:rsidRDefault="0006695B" w:rsidP="0006695B">
            <w:r w:rsidRPr="009C18CB">
              <w:t>66992</w:t>
            </w:r>
          </w:p>
        </w:tc>
        <w:tc>
          <w:tcPr>
            <w:tcW w:w="1394" w:type="dxa"/>
            <w:noWrap/>
            <w:hideMark/>
          </w:tcPr>
          <w:p w14:paraId="2AFEC082" w14:textId="77777777" w:rsidR="0006695B" w:rsidRPr="009C18CB" w:rsidRDefault="0006695B" w:rsidP="0006695B">
            <w:r w:rsidRPr="009C18CB">
              <w:t>TIMEOUT</w:t>
            </w:r>
          </w:p>
        </w:tc>
        <w:tc>
          <w:tcPr>
            <w:tcW w:w="1842" w:type="dxa"/>
            <w:noWrap/>
            <w:hideMark/>
          </w:tcPr>
          <w:p w14:paraId="0A2C088E" w14:textId="77777777" w:rsidR="0006695B" w:rsidRPr="009C18CB" w:rsidRDefault="0006695B" w:rsidP="0006695B">
            <w:r w:rsidRPr="009C18CB">
              <w:t> </w:t>
            </w:r>
          </w:p>
        </w:tc>
        <w:tc>
          <w:tcPr>
            <w:tcW w:w="1134" w:type="dxa"/>
            <w:noWrap/>
            <w:hideMark/>
          </w:tcPr>
          <w:p w14:paraId="5650F472" w14:textId="77777777" w:rsidR="0006695B" w:rsidRPr="009C18CB" w:rsidRDefault="0006695B" w:rsidP="0006695B">
            <w:r w:rsidRPr="009C18CB">
              <w:t> </w:t>
            </w:r>
          </w:p>
        </w:tc>
      </w:tr>
      <w:tr w:rsidR="0006695B" w:rsidRPr="009C18CB" w14:paraId="0CC69B74" w14:textId="77777777" w:rsidTr="0006695B">
        <w:trPr>
          <w:trHeight w:val="270"/>
        </w:trPr>
        <w:tc>
          <w:tcPr>
            <w:tcW w:w="2689" w:type="dxa"/>
            <w:noWrap/>
            <w:vAlign w:val="bottom"/>
            <w:hideMark/>
          </w:tcPr>
          <w:p w14:paraId="7BB99B11" w14:textId="5C450701" w:rsidR="0006695B" w:rsidRPr="009C18CB" w:rsidRDefault="0006695B" w:rsidP="0006695B">
            <w:r w:rsidRPr="009C18CB">
              <w:rPr>
                <w:rFonts w:cs="Arial"/>
                <w:sz w:val="20"/>
                <w:szCs w:val="20"/>
              </w:rPr>
              <w:t>vc-exact_105.gr</w:t>
            </w:r>
          </w:p>
        </w:tc>
        <w:tc>
          <w:tcPr>
            <w:tcW w:w="1134" w:type="dxa"/>
            <w:noWrap/>
            <w:hideMark/>
          </w:tcPr>
          <w:p w14:paraId="1A7EDA08" w14:textId="77777777" w:rsidR="0006695B" w:rsidRPr="009C18CB" w:rsidRDefault="0006695B" w:rsidP="0006695B">
            <w:r w:rsidRPr="009C18CB">
              <w:t>26300</w:t>
            </w:r>
          </w:p>
        </w:tc>
        <w:tc>
          <w:tcPr>
            <w:tcW w:w="1394" w:type="dxa"/>
            <w:noWrap/>
            <w:hideMark/>
          </w:tcPr>
          <w:p w14:paraId="0F7F2C51" w14:textId="77777777" w:rsidR="0006695B" w:rsidRPr="009C18CB" w:rsidRDefault="0006695B" w:rsidP="0006695B">
            <w:r w:rsidRPr="009C18CB">
              <w:t>TIMEOUT</w:t>
            </w:r>
          </w:p>
        </w:tc>
        <w:tc>
          <w:tcPr>
            <w:tcW w:w="1842" w:type="dxa"/>
            <w:noWrap/>
            <w:hideMark/>
          </w:tcPr>
          <w:p w14:paraId="1CD3D6E0" w14:textId="77777777" w:rsidR="0006695B" w:rsidRPr="009C18CB" w:rsidRDefault="0006695B" w:rsidP="0006695B">
            <w:r w:rsidRPr="009C18CB">
              <w:t> </w:t>
            </w:r>
          </w:p>
        </w:tc>
        <w:tc>
          <w:tcPr>
            <w:tcW w:w="1134" w:type="dxa"/>
            <w:noWrap/>
            <w:hideMark/>
          </w:tcPr>
          <w:p w14:paraId="05E712BD" w14:textId="77777777" w:rsidR="0006695B" w:rsidRPr="009C18CB" w:rsidRDefault="0006695B" w:rsidP="0006695B">
            <w:r w:rsidRPr="009C18CB">
              <w:t> </w:t>
            </w:r>
          </w:p>
        </w:tc>
      </w:tr>
      <w:tr w:rsidR="0006695B" w:rsidRPr="009C18CB" w14:paraId="1FBFE2FD" w14:textId="77777777" w:rsidTr="0006695B">
        <w:trPr>
          <w:trHeight w:val="270"/>
        </w:trPr>
        <w:tc>
          <w:tcPr>
            <w:tcW w:w="2689" w:type="dxa"/>
            <w:noWrap/>
            <w:vAlign w:val="bottom"/>
            <w:hideMark/>
          </w:tcPr>
          <w:p w14:paraId="3A466CDC" w14:textId="7DA6E182" w:rsidR="0006695B" w:rsidRPr="009C18CB" w:rsidRDefault="0006695B" w:rsidP="0006695B">
            <w:r w:rsidRPr="009C18CB">
              <w:rPr>
                <w:rFonts w:cs="Arial"/>
                <w:sz w:val="20"/>
                <w:szCs w:val="20"/>
              </w:rPr>
              <w:t>vc-exact_101.gr</w:t>
            </w:r>
          </w:p>
        </w:tc>
        <w:tc>
          <w:tcPr>
            <w:tcW w:w="1134" w:type="dxa"/>
            <w:noWrap/>
            <w:hideMark/>
          </w:tcPr>
          <w:p w14:paraId="3ACB04D8" w14:textId="77777777" w:rsidR="0006695B" w:rsidRPr="009C18CB" w:rsidRDefault="0006695B" w:rsidP="0006695B">
            <w:r w:rsidRPr="009C18CB">
              <w:t>26300</w:t>
            </w:r>
          </w:p>
        </w:tc>
        <w:tc>
          <w:tcPr>
            <w:tcW w:w="1394" w:type="dxa"/>
            <w:noWrap/>
            <w:hideMark/>
          </w:tcPr>
          <w:p w14:paraId="1985B2E7" w14:textId="77777777" w:rsidR="0006695B" w:rsidRPr="009C18CB" w:rsidRDefault="0006695B" w:rsidP="0006695B">
            <w:r w:rsidRPr="009C18CB">
              <w:t>TIMEOUT</w:t>
            </w:r>
          </w:p>
        </w:tc>
        <w:tc>
          <w:tcPr>
            <w:tcW w:w="1842" w:type="dxa"/>
            <w:noWrap/>
            <w:hideMark/>
          </w:tcPr>
          <w:p w14:paraId="392D18FE" w14:textId="77777777" w:rsidR="0006695B" w:rsidRPr="009C18CB" w:rsidRDefault="0006695B" w:rsidP="0006695B">
            <w:r w:rsidRPr="009C18CB">
              <w:t> </w:t>
            </w:r>
          </w:p>
        </w:tc>
        <w:tc>
          <w:tcPr>
            <w:tcW w:w="1134" w:type="dxa"/>
            <w:noWrap/>
            <w:hideMark/>
          </w:tcPr>
          <w:p w14:paraId="12249048" w14:textId="77777777" w:rsidR="0006695B" w:rsidRPr="009C18CB" w:rsidRDefault="0006695B" w:rsidP="0006695B">
            <w:r w:rsidRPr="009C18CB">
              <w:t> </w:t>
            </w:r>
          </w:p>
        </w:tc>
      </w:tr>
      <w:tr w:rsidR="0006695B" w:rsidRPr="009C18CB" w14:paraId="0FE5A917" w14:textId="77777777" w:rsidTr="0006695B">
        <w:trPr>
          <w:trHeight w:val="270"/>
        </w:trPr>
        <w:tc>
          <w:tcPr>
            <w:tcW w:w="2689" w:type="dxa"/>
            <w:noWrap/>
            <w:vAlign w:val="bottom"/>
            <w:hideMark/>
          </w:tcPr>
          <w:p w14:paraId="1F73CCAB" w14:textId="02E82A5E" w:rsidR="0006695B" w:rsidRPr="009C18CB" w:rsidRDefault="0006695B" w:rsidP="0006695B">
            <w:r w:rsidRPr="009C18CB">
              <w:rPr>
                <w:rFonts w:cs="Arial"/>
                <w:sz w:val="20"/>
                <w:szCs w:val="20"/>
              </w:rPr>
              <w:t>vc-exact_099.gr</w:t>
            </w:r>
          </w:p>
        </w:tc>
        <w:tc>
          <w:tcPr>
            <w:tcW w:w="1134" w:type="dxa"/>
            <w:noWrap/>
            <w:hideMark/>
          </w:tcPr>
          <w:p w14:paraId="387F7DE9" w14:textId="77777777" w:rsidR="0006695B" w:rsidRPr="009C18CB" w:rsidRDefault="0006695B" w:rsidP="0006695B">
            <w:r w:rsidRPr="009C18CB">
              <w:t>26300</w:t>
            </w:r>
          </w:p>
        </w:tc>
        <w:tc>
          <w:tcPr>
            <w:tcW w:w="1394" w:type="dxa"/>
            <w:noWrap/>
            <w:hideMark/>
          </w:tcPr>
          <w:p w14:paraId="0E0E198E" w14:textId="77777777" w:rsidR="0006695B" w:rsidRPr="009C18CB" w:rsidRDefault="0006695B" w:rsidP="0006695B">
            <w:r w:rsidRPr="009C18CB">
              <w:t>TIMEOUT</w:t>
            </w:r>
          </w:p>
        </w:tc>
        <w:tc>
          <w:tcPr>
            <w:tcW w:w="1842" w:type="dxa"/>
            <w:noWrap/>
            <w:hideMark/>
          </w:tcPr>
          <w:p w14:paraId="4DF7221E" w14:textId="77777777" w:rsidR="0006695B" w:rsidRPr="009C18CB" w:rsidRDefault="0006695B" w:rsidP="0006695B">
            <w:r w:rsidRPr="009C18CB">
              <w:t> </w:t>
            </w:r>
          </w:p>
        </w:tc>
        <w:tc>
          <w:tcPr>
            <w:tcW w:w="1134" w:type="dxa"/>
            <w:noWrap/>
            <w:hideMark/>
          </w:tcPr>
          <w:p w14:paraId="1CE4C852" w14:textId="77777777" w:rsidR="0006695B" w:rsidRPr="009C18CB" w:rsidRDefault="0006695B" w:rsidP="0006695B">
            <w:r w:rsidRPr="009C18CB">
              <w:t> </w:t>
            </w:r>
          </w:p>
        </w:tc>
      </w:tr>
      <w:tr w:rsidR="0006695B" w:rsidRPr="009C18CB" w14:paraId="4F441DCE" w14:textId="77777777" w:rsidTr="0006695B">
        <w:trPr>
          <w:trHeight w:val="270"/>
        </w:trPr>
        <w:tc>
          <w:tcPr>
            <w:tcW w:w="2689" w:type="dxa"/>
            <w:noWrap/>
            <w:vAlign w:val="bottom"/>
            <w:hideMark/>
          </w:tcPr>
          <w:p w14:paraId="78948CC7" w14:textId="73376857" w:rsidR="0006695B" w:rsidRPr="009C18CB" w:rsidRDefault="0006695B" w:rsidP="0006695B">
            <w:r w:rsidRPr="009C18CB">
              <w:rPr>
                <w:rFonts w:cs="Arial"/>
                <w:sz w:val="20"/>
                <w:szCs w:val="20"/>
              </w:rPr>
              <w:t>vc-exact_089.gr</w:t>
            </w:r>
          </w:p>
        </w:tc>
        <w:tc>
          <w:tcPr>
            <w:tcW w:w="1134" w:type="dxa"/>
            <w:noWrap/>
            <w:hideMark/>
          </w:tcPr>
          <w:p w14:paraId="75E99BAF" w14:textId="77777777" w:rsidR="0006695B" w:rsidRPr="009C18CB" w:rsidRDefault="0006695B" w:rsidP="0006695B">
            <w:r w:rsidRPr="009C18CB">
              <w:t>57316</w:t>
            </w:r>
          </w:p>
        </w:tc>
        <w:tc>
          <w:tcPr>
            <w:tcW w:w="1394" w:type="dxa"/>
            <w:noWrap/>
            <w:hideMark/>
          </w:tcPr>
          <w:p w14:paraId="1E069046" w14:textId="77777777" w:rsidR="0006695B" w:rsidRPr="009C18CB" w:rsidRDefault="0006695B" w:rsidP="0006695B">
            <w:r w:rsidRPr="009C18CB">
              <w:t>TIMEOUT</w:t>
            </w:r>
          </w:p>
        </w:tc>
        <w:tc>
          <w:tcPr>
            <w:tcW w:w="1842" w:type="dxa"/>
            <w:noWrap/>
            <w:hideMark/>
          </w:tcPr>
          <w:p w14:paraId="7CD97F1B" w14:textId="77777777" w:rsidR="0006695B" w:rsidRPr="009C18CB" w:rsidRDefault="0006695B" w:rsidP="0006695B">
            <w:r w:rsidRPr="009C18CB">
              <w:t> </w:t>
            </w:r>
          </w:p>
        </w:tc>
        <w:tc>
          <w:tcPr>
            <w:tcW w:w="1134" w:type="dxa"/>
            <w:noWrap/>
            <w:hideMark/>
          </w:tcPr>
          <w:p w14:paraId="3EEE190F" w14:textId="77777777" w:rsidR="0006695B" w:rsidRPr="009C18CB" w:rsidRDefault="0006695B" w:rsidP="0006695B">
            <w:r w:rsidRPr="009C18CB">
              <w:t> </w:t>
            </w:r>
          </w:p>
        </w:tc>
      </w:tr>
      <w:tr w:rsidR="0006695B" w:rsidRPr="009C18CB" w14:paraId="4C2B47BE" w14:textId="77777777" w:rsidTr="0006695B">
        <w:trPr>
          <w:trHeight w:val="270"/>
        </w:trPr>
        <w:tc>
          <w:tcPr>
            <w:tcW w:w="2689" w:type="dxa"/>
            <w:noWrap/>
            <w:vAlign w:val="bottom"/>
            <w:hideMark/>
          </w:tcPr>
          <w:p w14:paraId="03383B03" w14:textId="44A4E1F3" w:rsidR="0006695B" w:rsidRPr="009C18CB" w:rsidRDefault="0006695B" w:rsidP="0006695B">
            <w:r w:rsidRPr="009C18CB">
              <w:rPr>
                <w:rFonts w:cs="Arial"/>
                <w:sz w:val="20"/>
                <w:szCs w:val="20"/>
              </w:rPr>
              <w:t>vc-exact_079.gr</w:t>
            </w:r>
          </w:p>
        </w:tc>
        <w:tc>
          <w:tcPr>
            <w:tcW w:w="1134" w:type="dxa"/>
            <w:noWrap/>
            <w:hideMark/>
          </w:tcPr>
          <w:p w14:paraId="1F3C8708" w14:textId="77777777" w:rsidR="0006695B" w:rsidRPr="009C18CB" w:rsidRDefault="0006695B" w:rsidP="0006695B">
            <w:r w:rsidRPr="009C18CB">
              <w:t>26300</w:t>
            </w:r>
          </w:p>
        </w:tc>
        <w:tc>
          <w:tcPr>
            <w:tcW w:w="1394" w:type="dxa"/>
            <w:noWrap/>
            <w:hideMark/>
          </w:tcPr>
          <w:p w14:paraId="70150670" w14:textId="77777777" w:rsidR="0006695B" w:rsidRPr="009C18CB" w:rsidRDefault="0006695B" w:rsidP="0006695B">
            <w:r w:rsidRPr="009C18CB">
              <w:t>TIMEOUT</w:t>
            </w:r>
          </w:p>
        </w:tc>
        <w:tc>
          <w:tcPr>
            <w:tcW w:w="1842" w:type="dxa"/>
            <w:noWrap/>
            <w:hideMark/>
          </w:tcPr>
          <w:p w14:paraId="71A4E0EF" w14:textId="77777777" w:rsidR="0006695B" w:rsidRPr="009C18CB" w:rsidRDefault="0006695B" w:rsidP="0006695B">
            <w:r w:rsidRPr="009C18CB">
              <w:t> </w:t>
            </w:r>
          </w:p>
        </w:tc>
        <w:tc>
          <w:tcPr>
            <w:tcW w:w="1134" w:type="dxa"/>
            <w:noWrap/>
            <w:hideMark/>
          </w:tcPr>
          <w:p w14:paraId="5D56208A" w14:textId="77777777" w:rsidR="0006695B" w:rsidRPr="009C18CB" w:rsidRDefault="0006695B" w:rsidP="0006695B">
            <w:r w:rsidRPr="009C18CB">
              <w:t> </w:t>
            </w:r>
          </w:p>
        </w:tc>
      </w:tr>
      <w:tr w:rsidR="0006695B" w:rsidRPr="009C18CB" w14:paraId="373F8134" w14:textId="77777777" w:rsidTr="0006695B">
        <w:trPr>
          <w:trHeight w:val="270"/>
        </w:trPr>
        <w:tc>
          <w:tcPr>
            <w:tcW w:w="2689" w:type="dxa"/>
            <w:noWrap/>
            <w:vAlign w:val="bottom"/>
            <w:hideMark/>
          </w:tcPr>
          <w:p w14:paraId="336C164C" w14:textId="4B27C77E" w:rsidR="0006695B" w:rsidRPr="009C18CB" w:rsidRDefault="0006695B" w:rsidP="0006695B">
            <w:r w:rsidRPr="009C18CB">
              <w:rPr>
                <w:rFonts w:cs="Arial"/>
                <w:sz w:val="20"/>
                <w:szCs w:val="20"/>
              </w:rPr>
              <w:t>vc-exact_075.gr</w:t>
            </w:r>
          </w:p>
        </w:tc>
        <w:tc>
          <w:tcPr>
            <w:tcW w:w="1134" w:type="dxa"/>
            <w:noWrap/>
            <w:hideMark/>
          </w:tcPr>
          <w:p w14:paraId="54A02605" w14:textId="77777777" w:rsidR="0006695B" w:rsidRPr="009C18CB" w:rsidRDefault="0006695B" w:rsidP="0006695B">
            <w:r w:rsidRPr="009C18CB">
              <w:t>26300</w:t>
            </w:r>
          </w:p>
        </w:tc>
        <w:tc>
          <w:tcPr>
            <w:tcW w:w="1394" w:type="dxa"/>
            <w:noWrap/>
            <w:hideMark/>
          </w:tcPr>
          <w:p w14:paraId="1EDF6170" w14:textId="77777777" w:rsidR="0006695B" w:rsidRPr="009C18CB" w:rsidRDefault="0006695B" w:rsidP="0006695B">
            <w:r w:rsidRPr="009C18CB">
              <w:t>TIMEOUT</w:t>
            </w:r>
          </w:p>
        </w:tc>
        <w:tc>
          <w:tcPr>
            <w:tcW w:w="1842" w:type="dxa"/>
            <w:noWrap/>
            <w:hideMark/>
          </w:tcPr>
          <w:p w14:paraId="7AA9D46F" w14:textId="77777777" w:rsidR="0006695B" w:rsidRPr="009C18CB" w:rsidRDefault="0006695B" w:rsidP="0006695B">
            <w:r w:rsidRPr="009C18CB">
              <w:t> </w:t>
            </w:r>
          </w:p>
        </w:tc>
        <w:tc>
          <w:tcPr>
            <w:tcW w:w="1134" w:type="dxa"/>
            <w:noWrap/>
            <w:hideMark/>
          </w:tcPr>
          <w:p w14:paraId="6047A2DA" w14:textId="77777777" w:rsidR="0006695B" w:rsidRPr="009C18CB" w:rsidRDefault="0006695B" w:rsidP="0006695B">
            <w:r w:rsidRPr="009C18CB">
              <w:t> </w:t>
            </w:r>
          </w:p>
        </w:tc>
      </w:tr>
      <w:tr w:rsidR="0006695B" w:rsidRPr="009C18CB" w14:paraId="5A5002D7" w14:textId="77777777" w:rsidTr="0006695B">
        <w:trPr>
          <w:trHeight w:val="270"/>
        </w:trPr>
        <w:tc>
          <w:tcPr>
            <w:tcW w:w="2689" w:type="dxa"/>
            <w:noWrap/>
            <w:vAlign w:val="bottom"/>
            <w:hideMark/>
          </w:tcPr>
          <w:p w14:paraId="1A4C72F9" w14:textId="043A6AB8" w:rsidR="0006695B" w:rsidRPr="009C18CB" w:rsidRDefault="0006695B" w:rsidP="0006695B">
            <w:r w:rsidRPr="009C18CB">
              <w:rPr>
                <w:rFonts w:cs="Arial"/>
                <w:sz w:val="20"/>
                <w:szCs w:val="20"/>
              </w:rPr>
              <w:t>vc-exact_029.gr</w:t>
            </w:r>
          </w:p>
        </w:tc>
        <w:tc>
          <w:tcPr>
            <w:tcW w:w="1134" w:type="dxa"/>
            <w:noWrap/>
            <w:hideMark/>
          </w:tcPr>
          <w:p w14:paraId="01E36E16" w14:textId="77777777" w:rsidR="0006695B" w:rsidRPr="009C18CB" w:rsidRDefault="0006695B" w:rsidP="0006695B">
            <w:r w:rsidRPr="009C18CB">
              <w:t>13431</w:t>
            </w:r>
          </w:p>
        </w:tc>
        <w:tc>
          <w:tcPr>
            <w:tcW w:w="1394" w:type="dxa"/>
            <w:noWrap/>
            <w:hideMark/>
          </w:tcPr>
          <w:p w14:paraId="0D02FB3E" w14:textId="77777777" w:rsidR="0006695B" w:rsidRPr="009C18CB" w:rsidRDefault="0006695B" w:rsidP="0006695B">
            <w:r w:rsidRPr="009C18CB">
              <w:t>TIMEOUT</w:t>
            </w:r>
          </w:p>
        </w:tc>
        <w:tc>
          <w:tcPr>
            <w:tcW w:w="1842" w:type="dxa"/>
            <w:noWrap/>
            <w:hideMark/>
          </w:tcPr>
          <w:p w14:paraId="466D244F" w14:textId="77777777" w:rsidR="0006695B" w:rsidRPr="009C18CB" w:rsidRDefault="0006695B" w:rsidP="0006695B">
            <w:r w:rsidRPr="009C18CB">
              <w:t> </w:t>
            </w:r>
          </w:p>
        </w:tc>
        <w:tc>
          <w:tcPr>
            <w:tcW w:w="1134" w:type="dxa"/>
            <w:noWrap/>
            <w:hideMark/>
          </w:tcPr>
          <w:p w14:paraId="6416D0AA" w14:textId="77777777" w:rsidR="0006695B" w:rsidRPr="009C18CB" w:rsidRDefault="0006695B" w:rsidP="0006695B">
            <w:r w:rsidRPr="009C18CB">
              <w:t> </w:t>
            </w:r>
          </w:p>
        </w:tc>
      </w:tr>
      <w:tr w:rsidR="0006695B" w:rsidRPr="009C18CB" w14:paraId="0DD69299" w14:textId="77777777" w:rsidTr="0006695B">
        <w:trPr>
          <w:trHeight w:val="270"/>
        </w:trPr>
        <w:tc>
          <w:tcPr>
            <w:tcW w:w="2689" w:type="dxa"/>
            <w:noWrap/>
            <w:vAlign w:val="bottom"/>
            <w:hideMark/>
          </w:tcPr>
          <w:p w14:paraId="4A89E053" w14:textId="7D124E61" w:rsidR="0006695B" w:rsidRPr="009C18CB" w:rsidRDefault="0006695B" w:rsidP="0006695B">
            <w:r w:rsidRPr="009C18CB">
              <w:rPr>
                <w:rFonts w:cs="Arial"/>
                <w:sz w:val="20"/>
                <w:szCs w:val="20"/>
              </w:rPr>
              <w:t>vc-exact_025.gr</w:t>
            </w:r>
          </w:p>
        </w:tc>
        <w:tc>
          <w:tcPr>
            <w:tcW w:w="1134" w:type="dxa"/>
            <w:noWrap/>
            <w:hideMark/>
          </w:tcPr>
          <w:p w14:paraId="266FB169" w14:textId="77777777" w:rsidR="0006695B" w:rsidRPr="009C18CB" w:rsidRDefault="0006695B" w:rsidP="0006695B">
            <w:r w:rsidRPr="009C18CB">
              <w:t>23194</w:t>
            </w:r>
          </w:p>
        </w:tc>
        <w:tc>
          <w:tcPr>
            <w:tcW w:w="1394" w:type="dxa"/>
            <w:noWrap/>
            <w:hideMark/>
          </w:tcPr>
          <w:p w14:paraId="25F5DA25" w14:textId="77777777" w:rsidR="0006695B" w:rsidRPr="009C18CB" w:rsidRDefault="0006695B" w:rsidP="0006695B">
            <w:r w:rsidRPr="009C18CB">
              <w:t>TIMEOUT</w:t>
            </w:r>
          </w:p>
        </w:tc>
        <w:tc>
          <w:tcPr>
            <w:tcW w:w="1842" w:type="dxa"/>
            <w:noWrap/>
            <w:hideMark/>
          </w:tcPr>
          <w:p w14:paraId="63BE7E7A" w14:textId="77777777" w:rsidR="0006695B" w:rsidRPr="009C18CB" w:rsidRDefault="0006695B" w:rsidP="0006695B">
            <w:r w:rsidRPr="009C18CB">
              <w:t> </w:t>
            </w:r>
          </w:p>
        </w:tc>
        <w:tc>
          <w:tcPr>
            <w:tcW w:w="1134" w:type="dxa"/>
            <w:noWrap/>
            <w:hideMark/>
          </w:tcPr>
          <w:p w14:paraId="1E0701A3" w14:textId="77777777" w:rsidR="0006695B" w:rsidRPr="009C18CB" w:rsidRDefault="0006695B" w:rsidP="0006695B">
            <w:r w:rsidRPr="009C18CB">
              <w:t> </w:t>
            </w:r>
          </w:p>
        </w:tc>
      </w:tr>
      <w:tr w:rsidR="0006695B" w:rsidRPr="009C18CB" w14:paraId="36BDF384" w14:textId="77777777" w:rsidTr="0006695B">
        <w:trPr>
          <w:trHeight w:val="270"/>
        </w:trPr>
        <w:tc>
          <w:tcPr>
            <w:tcW w:w="2689" w:type="dxa"/>
            <w:noWrap/>
            <w:vAlign w:val="bottom"/>
            <w:hideMark/>
          </w:tcPr>
          <w:p w14:paraId="7BC2BCE3" w14:textId="706A4640" w:rsidR="0006695B" w:rsidRPr="009C18CB" w:rsidRDefault="0006695B" w:rsidP="0006695B">
            <w:r w:rsidRPr="009C18CB">
              <w:rPr>
                <w:rFonts w:cs="Arial"/>
                <w:sz w:val="20"/>
                <w:szCs w:val="20"/>
              </w:rPr>
              <w:t>vc-exact_021.gr</w:t>
            </w:r>
          </w:p>
        </w:tc>
        <w:tc>
          <w:tcPr>
            <w:tcW w:w="1134" w:type="dxa"/>
            <w:noWrap/>
            <w:hideMark/>
          </w:tcPr>
          <w:p w14:paraId="78D55157" w14:textId="77777777" w:rsidR="0006695B" w:rsidRPr="009C18CB" w:rsidRDefault="0006695B" w:rsidP="0006695B">
            <w:r w:rsidRPr="009C18CB">
              <w:t>24765</w:t>
            </w:r>
          </w:p>
        </w:tc>
        <w:tc>
          <w:tcPr>
            <w:tcW w:w="1394" w:type="dxa"/>
            <w:noWrap/>
            <w:hideMark/>
          </w:tcPr>
          <w:p w14:paraId="2A9E60A1" w14:textId="77777777" w:rsidR="0006695B" w:rsidRPr="009C18CB" w:rsidRDefault="0006695B" w:rsidP="0006695B">
            <w:r w:rsidRPr="009C18CB">
              <w:t>TIMEOUT</w:t>
            </w:r>
          </w:p>
        </w:tc>
        <w:tc>
          <w:tcPr>
            <w:tcW w:w="1842" w:type="dxa"/>
            <w:noWrap/>
            <w:hideMark/>
          </w:tcPr>
          <w:p w14:paraId="18EDDB3B" w14:textId="77777777" w:rsidR="0006695B" w:rsidRPr="009C18CB" w:rsidRDefault="0006695B" w:rsidP="0006695B">
            <w:r w:rsidRPr="009C18CB">
              <w:t> </w:t>
            </w:r>
          </w:p>
        </w:tc>
        <w:tc>
          <w:tcPr>
            <w:tcW w:w="1134" w:type="dxa"/>
            <w:noWrap/>
            <w:hideMark/>
          </w:tcPr>
          <w:p w14:paraId="780018A2" w14:textId="77777777" w:rsidR="0006695B" w:rsidRPr="009C18CB" w:rsidRDefault="0006695B" w:rsidP="0006695B">
            <w:r w:rsidRPr="009C18CB">
              <w:t> </w:t>
            </w:r>
          </w:p>
        </w:tc>
      </w:tr>
      <w:tr w:rsidR="0006695B" w:rsidRPr="009C18CB" w14:paraId="4BCCFBBC" w14:textId="77777777" w:rsidTr="0006695B">
        <w:trPr>
          <w:trHeight w:val="270"/>
        </w:trPr>
        <w:tc>
          <w:tcPr>
            <w:tcW w:w="2689" w:type="dxa"/>
            <w:noWrap/>
            <w:vAlign w:val="bottom"/>
            <w:hideMark/>
          </w:tcPr>
          <w:p w14:paraId="3033E1C0" w14:textId="3DF63AD2" w:rsidR="0006695B" w:rsidRPr="009C18CB" w:rsidRDefault="0006695B" w:rsidP="0006695B">
            <w:r w:rsidRPr="009C18CB">
              <w:rPr>
                <w:rFonts w:cs="Arial"/>
                <w:sz w:val="20"/>
                <w:szCs w:val="20"/>
              </w:rPr>
              <w:t>vc-exact_015.gr</w:t>
            </w:r>
          </w:p>
        </w:tc>
        <w:tc>
          <w:tcPr>
            <w:tcW w:w="1134" w:type="dxa"/>
            <w:noWrap/>
            <w:hideMark/>
          </w:tcPr>
          <w:p w14:paraId="51685193" w14:textId="77777777" w:rsidR="0006695B" w:rsidRPr="009C18CB" w:rsidRDefault="0006695B" w:rsidP="0006695B">
            <w:r w:rsidRPr="009C18CB">
              <w:t>53610</w:t>
            </w:r>
          </w:p>
        </w:tc>
        <w:tc>
          <w:tcPr>
            <w:tcW w:w="1394" w:type="dxa"/>
            <w:noWrap/>
            <w:hideMark/>
          </w:tcPr>
          <w:p w14:paraId="2A0E518A" w14:textId="77777777" w:rsidR="0006695B" w:rsidRPr="009C18CB" w:rsidRDefault="0006695B" w:rsidP="0006695B">
            <w:r w:rsidRPr="009C18CB">
              <w:t>TIMEOUT</w:t>
            </w:r>
          </w:p>
        </w:tc>
        <w:tc>
          <w:tcPr>
            <w:tcW w:w="1842" w:type="dxa"/>
            <w:noWrap/>
            <w:hideMark/>
          </w:tcPr>
          <w:p w14:paraId="025AEC82" w14:textId="77777777" w:rsidR="0006695B" w:rsidRPr="009C18CB" w:rsidRDefault="0006695B" w:rsidP="0006695B">
            <w:r w:rsidRPr="009C18CB">
              <w:t> </w:t>
            </w:r>
          </w:p>
        </w:tc>
        <w:tc>
          <w:tcPr>
            <w:tcW w:w="1134" w:type="dxa"/>
            <w:noWrap/>
            <w:hideMark/>
          </w:tcPr>
          <w:p w14:paraId="752FF4BD" w14:textId="77777777" w:rsidR="0006695B" w:rsidRPr="009C18CB" w:rsidRDefault="0006695B" w:rsidP="0006695B">
            <w:r w:rsidRPr="009C18CB">
              <w:t> </w:t>
            </w:r>
          </w:p>
        </w:tc>
      </w:tr>
      <w:tr w:rsidR="0006695B" w:rsidRPr="009C18CB" w14:paraId="5388FD0D" w14:textId="77777777" w:rsidTr="0006695B">
        <w:trPr>
          <w:trHeight w:val="270"/>
        </w:trPr>
        <w:tc>
          <w:tcPr>
            <w:tcW w:w="2689" w:type="dxa"/>
            <w:noWrap/>
            <w:vAlign w:val="bottom"/>
            <w:hideMark/>
          </w:tcPr>
          <w:p w14:paraId="11E23CA2" w14:textId="40A5D861" w:rsidR="0006695B" w:rsidRPr="009C18CB" w:rsidRDefault="0006695B" w:rsidP="0006695B">
            <w:r w:rsidRPr="009C18CB">
              <w:rPr>
                <w:rFonts w:cs="Arial"/>
                <w:sz w:val="20"/>
                <w:szCs w:val="20"/>
              </w:rPr>
              <w:t>vc-exact_009.gr</w:t>
            </w:r>
          </w:p>
        </w:tc>
        <w:tc>
          <w:tcPr>
            <w:tcW w:w="1134" w:type="dxa"/>
            <w:noWrap/>
            <w:hideMark/>
          </w:tcPr>
          <w:p w14:paraId="2F3CC475" w14:textId="77777777" w:rsidR="0006695B" w:rsidRPr="009C18CB" w:rsidRDefault="0006695B" w:rsidP="0006695B">
            <w:r w:rsidRPr="009C18CB">
              <w:t>38452</w:t>
            </w:r>
          </w:p>
        </w:tc>
        <w:tc>
          <w:tcPr>
            <w:tcW w:w="1394" w:type="dxa"/>
            <w:noWrap/>
            <w:hideMark/>
          </w:tcPr>
          <w:p w14:paraId="4949796C" w14:textId="77777777" w:rsidR="0006695B" w:rsidRPr="009C18CB" w:rsidRDefault="0006695B" w:rsidP="0006695B">
            <w:r w:rsidRPr="009C18CB">
              <w:t>TIMEOUT</w:t>
            </w:r>
          </w:p>
        </w:tc>
        <w:tc>
          <w:tcPr>
            <w:tcW w:w="1842" w:type="dxa"/>
            <w:noWrap/>
            <w:hideMark/>
          </w:tcPr>
          <w:p w14:paraId="22C3F190" w14:textId="77777777" w:rsidR="0006695B" w:rsidRPr="009C18CB" w:rsidRDefault="0006695B" w:rsidP="0006695B">
            <w:r w:rsidRPr="009C18CB">
              <w:t> </w:t>
            </w:r>
          </w:p>
        </w:tc>
        <w:tc>
          <w:tcPr>
            <w:tcW w:w="1134" w:type="dxa"/>
            <w:noWrap/>
            <w:hideMark/>
          </w:tcPr>
          <w:p w14:paraId="5216E62C" w14:textId="77777777" w:rsidR="0006695B" w:rsidRPr="009C18CB" w:rsidRDefault="0006695B" w:rsidP="0006695B">
            <w:r w:rsidRPr="009C18CB">
              <w:t> </w:t>
            </w:r>
          </w:p>
        </w:tc>
      </w:tr>
      <w:tr w:rsidR="0006695B" w:rsidRPr="009C18CB" w14:paraId="66AEAE22" w14:textId="77777777" w:rsidTr="0006695B">
        <w:trPr>
          <w:trHeight w:val="270"/>
        </w:trPr>
        <w:tc>
          <w:tcPr>
            <w:tcW w:w="2689" w:type="dxa"/>
            <w:noWrap/>
            <w:vAlign w:val="bottom"/>
            <w:hideMark/>
          </w:tcPr>
          <w:p w14:paraId="4960B81C" w14:textId="6057B4F1" w:rsidR="0006695B" w:rsidRPr="009C18CB" w:rsidRDefault="0006695B" w:rsidP="0006695B">
            <w:r w:rsidRPr="009C18CB">
              <w:rPr>
                <w:rFonts w:cs="Arial"/>
                <w:sz w:val="20"/>
                <w:szCs w:val="20"/>
              </w:rPr>
              <w:t>vc-exact_153.gr</w:t>
            </w:r>
          </w:p>
        </w:tc>
        <w:tc>
          <w:tcPr>
            <w:tcW w:w="1134" w:type="dxa"/>
            <w:noWrap/>
            <w:hideMark/>
          </w:tcPr>
          <w:p w14:paraId="1E83E297" w14:textId="77777777" w:rsidR="0006695B" w:rsidRPr="009C18CB" w:rsidRDefault="0006695B" w:rsidP="0006695B">
            <w:r w:rsidRPr="009C18CB">
              <w:t>29076</w:t>
            </w:r>
          </w:p>
        </w:tc>
        <w:tc>
          <w:tcPr>
            <w:tcW w:w="1394" w:type="dxa"/>
            <w:noWrap/>
            <w:hideMark/>
          </w:tcPr>
          <w:p w14:paraId="44987B38" w14:textId="77777777" w:rsidR="0006695B" w:rsidRPr="009C18CB" w:rsidRDefault="0006695B" w:rsidP="0006695B">
            <w:r w:rsidRPr="009C18CB">
              <w:t>72.37512947</w:t>
            </w:r>
          </w:p>
        </w:tc>
        <w:tc>
          <w:tcPr>
            <w:tcW w:w="1842" w:type="dxa"/>
            <w:noWrap/>
            <w:hideMark/>
          </w:tcPr>
          <w:p w14:paraId="28BBEE4F" w14:textId="77777777" w:rsidR="0006695B" w:rsidRPr="009C18CB" w:rsidRDefault="0006695B" w:rsidP="0006695B">
            <w:r w:rsidRPr="009C18CB">
              <w:t>3477157</w:t>
            </w:r>
          </w:p>
        </w:tc>
        <w:tc>
          <w:tcPr>
            <w:tcW w:w="1134" w:type="dxa"/>
            <w:noWrap/>
            <w:hideMark/>
          </w:tcPr>
          <w:p w14:paraId="4CB213CE" w14:textId="77777777" w:rsidR="0006695B" w:rsidRPr="009C18CB" w:rsidRDefault="0006695B" w:rsidP="0006695B">
            <w:r w:rsidRPr="009C18CB">
              <w:t>18000</w:t>
            </w:r>
          </w:p>
        </w:tc>
      </w:tr>
      <w:tr w:rsidR="0006695B" w:rsidRPr="009C18CB" w14:paraId="30230DF4" w14:textId="77777777" w:rsidTr="0006695B">
        <w:trPr>
          <w:trHeight w:val="270"/>
        </w:trPr>
        <w:tc>
          <w:tcPr>
            <w:tcW w:w="2689" w:type="dxa"/>
            <w:noWrap/>
            <w:vAlign w:val="bottom"/>
            <w:hideMark/>
          </w:tcPr>
          <w:p w14:paraId="565B488F" w14:textId="763DC439" w:rsidR="0006695B" w:rsidRPr="009C18CB" w:rsidRDefault="0006695B" w:rsidP="0006695B">
            <w:r w:rsidRPr="009C18CB">
              <w:rPr>
                <w:rFonts w:cs="Arial"/>
                <w:sz w:val="20"/>
                <w:szCs w:val="20"/>
              </w:rPr>
              <w:t>vc-exact_159.gr</w:t>
            </w:r>
          </w:p>
        </w:tc>
        <w:tc>
          <w:tcPr>
            <w:tcW w:w="1134" w:type="dxa"/>
            <w:noWrap/>
            <w:hideMark/>
          </w:tcPr>
          <w:p w14:paraId="06FB799C" w14:textId="77777777" w:rsidR="0006695B" w:rsidRPr="009C18CB" w:rsidRDefault="0006695B" w:rsidP="0006695B">
            <w:r w:rsidRPr="009C18CB">
              <w:t>18096</w:t>
            </w:r>
          </w:p>
        </w:tc>
        <w:tc>
          <w:tcPr>
            <w:tcW w:w="1394" w:type="dxa"/>
            <w:noWrap/>
            <w:hideMark/>
          </w:tcPr>
          <w:p w14:paraId="7874F91C" w14:textId="77777777" w:rsidR="0006695B" w:rsidRPr="009C18CB" w:rsidRDefault="0006695B" w:rsidP="0006695B">
            <w:r w:rsidRPr="009C18CB">
              <w:t>57.28820424</w:t>
            </w:r>
          </w:p>
        </w:tc>
        <w:tc>
          <w:tcPr>
            <w:tcW w:w="1842" w:type="dxa"/>
            <w:noWrap/>
            <w:hideMark/>
          </w:tcPr>
          <w:p w14:paraId="3A85A427" w14:textId="77777777" w:rsidR="0006695B" w:rsidRPr="009C18CB" w:rsidRDefault="0006695B" w:rsidP="0006695B">
            <w:r w:rsidRPr="009C18CB">
              <w:t>6001545</w:t>
            </w:r>
          </w:p>
        </w:tc>
        <w:tc>
          <w:tcPr>
            <w:tcW w:w="1134" w:type="dxa"/>
            <w:noWrap/>
            <w:hideMark/>
          </w:tcPr>
          <w:p w14:paraId="33F7451C" w14:textId="77777777" w:rsidR="0006695B" w:rsidRPr="009C18CB" w:rsidRDefault="0006695B" w:rsidP="0006695B">
            <w:r w:rsidRPr="009C18CB">
              <w:t>11211</w:t>
            </w:r>
          </w:p>
        </w:tc>
      </w:tr>
      <w:tr w:rsidR="0006695B" w:rsidRPr="009C18CB" w14:paraId="3A176E7E" w14:textId="77777777" w:rsidTr="0006695B">
        <w:trPr>
          <w:trHeight w:val="270"/>
        </w:trPr>
        <w:tc>
          <w:tcPr>
            <w:tcW w:w="2689" w:type="dxa"/>
            <w:noWrap/>
            <w:vAlign w:val="bottom"/>
            <w:hideMark/>
          </w:tcPr>
          <w:p w14:paraId="4BDB07C1" w14:textId="4FB7AD91" w:rsidR="0006695B" w:rsidRPr="009C18CB" w:rsidRDefault="0006695B" w:rsidP="0006695B">
            <w:r w:rsidRPr="009C18CB">
              <w:rPr>
                <w:rFonts w:cs="Arial"/>
                <w:sz w:val="20"/>
                <w:szCs w:val="20"/>
              </w:rPr>
              <w:t>vc-exact_163.gr</w:t>
            </w:r>
          </w:p>
        </w:tc>
        <w:tc>
          <w:tcPr>
            <w:tcW w:w="1134" w:type="dxa"/>
            <w:noWrap/>
            <w:hideMark/>
          </w:tcPr>
          <w:p w14:paraId="2CC56735" w14:textId="77777777" w:rsidR="0006695B" w:rsidRPr="009C18CB" w:rsidRDefault="0006695B" w:rsidP="0006695B">
            <w:r w:rsidRPr="009C18CB">
              <w:t>18096</w:t>
            </w:r>
          </w:p>
        </w:tc>
        <w:tc>
          <w:tcPr>
            <w:tcW w:w="1394" w:type="dxa"/>
            <w:noWrap/>
            <w:hideMark/>
          </w:tcPr>
          <w:p w14:paraId="2C152BE7" w14:textId="77777777" w:rsidR="0006695B" w:rsidRPr="009C18CB" w:rsidRDefault="0006695B" w:rsidP="0006695B">
            <w:r w:rsidRPr="009C18CB">
              <w:t>57.11087035</w:t>
            </w:r>
          </w:p>
        </w:tc>
        <w:tc>
          <w:tcPr>
            <w:tcW w:w="1842" w:type="dxa"/>
            <w:noWrap/>
            <w:hideMark/>
          </w:tcPr>
          <w:p w14:paraId="434219FB" w14:textId="77777777" w:rsidR="0006695B" w:rsidRPr="009C18CB" w:rsidRDefault="0006695B" w:rsidP="0006695B">
            <w:r w:rsidRPr="009C18CB">
              <w:t>5974107</w:t>
            </w:r>
          </w:p>
        </w:tc>
        <w:tc>
          <w:tcPr>
            <w:tcW w:w="1134" w:type="dxa"/>
            <w:noWrap/>
            <w:hideMark/>
          </w:tcPr>
          <w:p w14:paraId="59EB7C96" w14:textId="77777777" w:rsidR="0006695B" w:rsidRPr="009C18CB" w:rsidRDefault="0006695B" w:rsidP="0006695B">
            <w:r w:rsidRPr="009C18CB">
              <w:t>11211</w:t>
            </w:r>
          </w:p>
        </w:tc>
      </w:tr>
      <w:tr w:rsidR="0006695B" w:rsidRPr="009C18CB" w14:paraId="7CDB5DBC" w14:textId="77777777" w:rsidTr="0006695B">
        <w:trPr>
          <w:trHeight w:val="270"/>
        </w:trPr>
        <w:tc>
          <w:tcPr>
            <w:tcW w:w="2689" w:type="dxa"/>
            <w:noWrap/>
            <w:vAlign w:val="bottom"/>
            <w:hideMark/>
          </w:tcPr>
          <w:p w14:paraId="2FF6B61C" w14:textId="5F83BC82" w:rsidR="0006695B" w:rsidRPr="009C18CB" w:rsidRDefault="0006695B" w:rsidP="0006695B">
            <w:r w:rsidRPr="009C18CB">
              <w:rPr>
                <w:rFonts w:cs="Arial"/>
                <w:sz w:val="20"/>
                <w:szCs w:val="20"/>
              </w:rPr>
              <w:t>vc-exact_171.gr</w:t>
            </w:r>
          </w:p>
        </w:tc>
        <w:tc>
          <w:tcPr>
            <w:tcW w:w="1134" w:type="dxa"/>
            <w:noWrap/>
            <w:hideMark/>
          </w:tcPr>
          <w:p w14:paraId="26B51DF3" w14:textId="77777777" w:rsidR="0006695B" w:rsidRPr="009C18CB" w:rsidRDefault="0006695B" w:rsidP="0006695B">
            <w:r w:rsidRPr="009C18CB">
              <w:t>18096</w:t>
            </w:r>
          </w:p>
        </w:tc>
        <w:tc>
          <w:tcPr>
            <w:tcW w:w="1394" w:type="dxa"/>
            <w:noWrap/>
            <w:hideMark/>
          </w:tcPr>
          <w:p w14:paraId="0D4ABB96" w14:textId="77777777" w:rsidR="0006695B" w:rsidRPr="009C18CB" w:rsidRDefault="0006695B" w:rsidP="0006695B">
            <w:r w:rsidRPr="009C18CB">
              <w:t>56.94076883</w:t>
            </w:r>
          </w:p>
        </w:tc>
        <w:tc>
          <w:tcPr>
            <w:tcW w:w="1842" w:type="dxa"/>
            <w:noWrap/>
            <w:hideMark/>
          </w:tcPr>
          <w:p w14:paraId="070B27D6" w14:textId="77777777" w:rsidR="0006695B" w:rsidRPr="009C18CB" w:rsidRDefault="0006695B" w:rsidP="0006695B">
            <w:r w:rsidRPr="009C18CB">
              <w:t>5965978</w:t>
            </w:r>
          </w:p>
        </w:tc>
        <w:tc>
          <w:tcPr>
            <w:tcW w:w="1134" w:type="dxa"/>
            <w:noWrap/>
            <w:hideMark/>
          </w:tcPr>
          <w:p w14:paraId="5203F503" w14:textId="77777777" w:rsidR="0006695B" w:rsidRPr="009C18CB" w:rsidRDefault="0006695B" w:rsidP="0006695B">
            <w:r w:rsidRPr="009C18CB">
              <w:t>11214</w:t>
            </w:r>
          </w:p>
        </w:tc>
      </w:tr>
      <w:tr w:rsidR="0006695B" w:rsidRPr="009C18CB" w14:paraId="29F03C73" w14:textId="77777777" w:rsidTr="0006695B">
        <w:trPr>
          <w:trHeight w:val="270"/>
        </w:trPr>
        <w:tc>
          <w:tcPr>
            <w:tcW w:w="2689" w:type="dxa"/>
            <w:noWrap/>
            <w:vAlign w:val="bottom"/>
            <w:hideMark/>
          </w:tcPr>
          <w:p w14:paraId="06A7F9D9" w14:textId="4A3611DA" w:rsidR="0006695B" w:rsidRPr="009C18CB" w:rsidRDefault="0006695B" w:rsidP="0006695B">
            <w:r w:rsidRPr="009C18CB">
              <w:rPr>
                <w:rFonts w:cs="Arial"/>
                <w:sz w:val="20"/>
                <w:szCs w:val="20"/>
              </w:rPr>
              <w:t>vc-exact_097.gr</w:t>
            </w:r>
          </w:p>
        </w:tc>
        <w:tc>
          <w:tcPr>
            <w:tcW w:w="1134" w:type="dxa"/>
            <w:noWrap/>
            <w:hideMark/>
          </w:tcPr>
          <w:p w14:paraId="7528B9BE" w14:textId="77777777" w:rsidR="0006695B" w:rsidRPr="009C18CB" w:rsidRDefault="0006695B" w:rsidP="0006695B">
            <w:r w:rsidRPr="009C18CB">
              <w:t>18096</w:t>
            </w:r>
          </w:p>
        </w:tc>
        <w:tc>
          <w:tcPr>
            <w:tcW w:w="1394" w:type="dxa"/>
            <w:noWrap/>
            <w:hideMark/>
          </w:tcPr>
          <w:p w14:paraId="366AABE7" w14:textId="77777777" w:rsidR="0006695B" w:rsidRPr="009C18CB" w:rsidRDefault="0006695B" w:rsidP="0006695B">
            <w:r w:rsidRPr="009C18CB">
              <w:t>56.69097022</w:t>
            </w:r>
          </w:p>
        </w:tc>
        <w:tc>
          <w:tcPr>
            <w:tcW w:w="1842" w:type="dxa"/>
            <w:noWrap/>
            <w:hideMark/>
          </w:tcPr>
          <w:p w14:paraId="35519CC1" w14:textId="77777777" w:rsidR="0006695B" w:rsidRPr="009C18CB" w:rsidRDefault="0006695B" w:rsidP="0006695B">
            <w:r w:rsidRPr="009C18CB">
              <w:t>6003332</w:t>
            </w:r>
          </w:p>
        </w:tc>
        <w:tc>
          <w:tcPr>
            <w:tcW w:w="1134" w:type="dxa"/>
            <w:noWrap/>
            <w:hideMark/>
          </w:tcPr>
          <w:p w14:paraId="16F757CE" w14:textId="77777777" w:rsidR="0006695B" w:rsidRPr="009C18CB" w:rsidRDefault="0006695B" w:rsidP="0006695B">
            <w:r w:rsidRPr="009C18CB">
              <w:t>11209</w:t>
            </w:r>
          </w:p>
        </w:tc>
      </w:tr>
      <w:tr w:rsidR="0006695B" w:rsidRPr="009C18CB" w14:paraId="06DA5F24" w14:textId="77777777" w:rsidTr="0006695B">
        <w:trPr>
          <w:trHeight w:val="270"/>
        </w:trPr>
        <w:tc>
          <w:tcPr>
            <w:tcW w:w="2689" w:type="dxa"/>
            <w:noWrap/>
            <w:vAlign w:val="bottom"/>
            <w:hideMark/>
          </w:tcPr>
          <w:p w14:paraId="004BCD9D" w14:textId="19F6F936" w:rsidR="0006695B" w:rsidRPr="009C18CB" w:rsidRDefault="0006695B" w:rsidP="0006695B">
            <w:r w:rsidRPr="009C18CB">
              <w:rPr>
                <w:rFonts w:cs="Arial"/>
                <w:sz w:val="20"/>
                <w:szCs w:val="20"/>
              </w:rPr>
              <w:t>vc-exact_141.gr</w:t>
            </w:r>
          </w:p>
        </w:tc>
        <w:tc>
          <w:tcPr>
            <w:tcW w:w="1134" w:type="dxa"/>
            <w:noWrap/>
            <w:hideMark/>
          </w:tcPr>
          <w:p w14:paraId="771BBE99" w14:textId="77777777" w:rsidR="0006695B" w:rsidRPr="009C18CB" w:rsidRDefault="0006695B" w:rsidP="0006695B">
            <w:r w:rsidRPr="009C18CB">
              <w:t>18096</w:t>
            </w:r>
          </w:p>
        </w:tc>
        <w:tc>
          <w:tcPr>
            <w:tcW w:w="1394" w:type="dxa"/>
            <w:noWrap/>
            <w:hideMark/>
          </w:tcPr>
          <w:p w14:paraId="7E6BE71F" w14:textId="77777777" w:rsidR="0006695B" w:rsidRPr="009C18CB" w:rsidRDefault="0006695B" w:rsidP="0006695B">
            <w:r w:rsidRPr="009C18CB">
              <w:t>56.45237157</w:t>
            </w:r>
          </w:p>
        </w:tc>
        <w:tc>
          <w:tcPr>
            <w:tcW w:w="1842" w:type="dxa"/>
            <w:noWrap/>
            <w:hideMark/>
          </w:tcPr>
          <w:p w14:paraId="0C8E7BF0" w14:textId="77777777" w:rsidR="0006695B" w:rsidRPr="009C18CB" w:rsidRDefault="0006695B" w:rsidP="0006695B">
            <w:r w:rsidRPr="009C18CB">
              <w:t>5979457</w:t>
            </w:r>
          </w:p>
        </w:tc>
        <w:tc>
          <w:tcPr>
            <w:tcW w:w="1134" w:type="dxa"/>
            <w:noWrap/>
            <w:hideMark/>
          </w:tcPr>
          <w:p w14:paraId="51355A69" w14:textId="77777777" w:rsidR="0006695B" w:rsidRPr="009C18CB" w:rsidRDefault="0006695B" w:rsidP="0006695B">
            <w:r w:rsidRPr="009C18CB">
              <w:t>11209</w:t>
            </w:r>
          </w:p>
        </w:tc>
      </w:tr>
      <w:tr w:rsidR="0006695B" w:rsidRPr="009C18CB" w14:paraId="3609BC04" w14:textId="77777777" w:rsidTr="0006695B">
        <w:trPr>
          <w:trHeight w:val="270"/>
        </w:trPr>
        <w:tc>
          <w:tcPr>
            <w:tcW w:w="2689" w:type="dxa"/>
            <w:noWrap/>
            <w:vAlign w:val="bottom"/>
            <w:hideMark/>
          </w:tcPr>
          <w:p w14:paraId="02809843" w14:textId="0A8F6717" w:rsidR="0006695B" w:rsidRPr="009C18CB" w:rsidRDefault="0006695B" w:rsidP="0006695B">
            <w:r w:rsidRPr="009C18CB">
              <w:rPr>
                <w:rFonts w:cs="Arial"/>
                <w:sz w:val="20"/>
                <w:szCs w:val="20"/>
              </w:rPr>
              <w:t>vc-exact_181.gr</w:t>
            </w:r>
          </w:p>
        </w:tc>
        <w:tc>
          <w:tcPr>
            <w:tcW w:w="1134" w:type="dxa"/>
            <w:noWrap/>
            <w:hideMark/>
          </w:tcPr>
          <w:p w14:paraId="1A5DEDF3" w14:textId="77777777" w:rsidR="0006695B" w:rsidRPr="009C18CB" w:rsidRDefault="0006695B" w:rsidP="0006695B">
            <w:r w:rsidRPr="009C18CB">
              <w:t>18096</w:t>
            </w:r>
          </w:p>
        </w:tc>
        <w:tc>
          <w:tcPr>
            <w:tcW w:w="1394" w:type="dxa"/>
            <w:noWrap/>
            <w:hideMark/>
          </w:tcPr>
          <w:p w14:paraId="207E522E" w14:textId="77777777" w:rsidR="0006695B" w:rsidRPr="009C18CB" w:rsidRDefault="0006695B" w:rsidP="0006695B">
            <w:r w:rsidRPr="009C18CB">
              <w:t>56.39230369</w:t>
            </w:r>
          </w:p>
        </w:tc>
        <w:tc>
          <w:tcPr>
            <w:tcW w:w="1842" w:type="dxa"/>
            <w:noWrap/>
            <w:hideMark/>
          </w:tcPr>
          <w:p w14:paraId="29238375" w14:textId="77777777" w:rsidR="0006695B" w:rsidRPr="009C18CB" w:rsidRDefault="0006695B" w:rsidP="0006695B">
            <w:r w:rsidRPr="009C18CB">
              <w:t>5957171</w:t>
            </w:r>
          </w:p>
        </w:tc>
        <w:tc>
          <w:tcPr>
            <w:tcW w:w="1134" w:type="dxa"/>
            <w:noWrap/>
            <w:hideMark/>
          </w:tcPr>
          <w:p w14:paraId="5276E3B0" w14:textId="77777777" w:rsidR="0006695B" w:rsidRPr="009C18CB" w:rsidRDefault="0006695B" w:rsidP="0006695B">
            <w:r w:rsidRPr="009C18CB">
              <w:t>11212</w:t>
            </w:r>
          </w:p>
        </w:tc>
      </w:tr>
      <w:tr w:rsidR="0006695B" w:rsidRPr="009C18CB" w14:paraId="5BF572B8" w14:textId="77777777" w:rsidTr="0006695B">
        <w:trPr>
          <w:trHeight w:val="270"/>
        </w:trPr>
        <w:tc>
          <w:tcPr>
            <w:tcW w:w="2689" w:type="dxa"/>
            <w:noWrap/>
            <w:vAlign w:val="bottom"/>
            <w:hideMark/>
          </w:tcPr>
          <w:p w14:paraId="2E7EC091" w14:textId="5639C36C" w:rsidR="0006695B" w:rsidRPr="009C18CB" w:rsidRDefault="0006695B" w:rsidP="0006695B">
            <w:r w:rsidRPr="009C18CB">
              <w:rPr>
                <w:rFonts w:cs="Arial"/>
                <w:sz w:val="20"/>
                <w:szCs w:val="20"/>
              </w:rPr>
              <w:t>vc-exact_147.gr</w:t>
            </w:r>
          </w:p>
        </w:tc>
        <w:tc>
          <w:tcPr>
            <w:tcW w:w="1134" w:type="dxa"/>
            <w:noWrap/>
            <w:hideMark/>
          </w:tcPr>
          <w:p w14:paraId="4FAE4FB8" w14:textId="77777777" w:rsidR="0006695B" w:rsidRPr="009C18CB" w:rsidRDefault="0006695B" w:rsidP="0006695B">
            <w:r w:rsidRPr="009C18CB">
              <w:t>18096</w:t>
            </w:r>
          </w:p>
        </w:tc>
        <w:tc>
          <w:tcPr>
            <w:tcW w:w="1394" w:type="dxa"/>
            <w:noWrap/>
            <w:hideMark/>
          </w:tcPr>
          <w:p w14:paraId="6D3525E6" w14:textId="77777777" w:rsidR="0006695B" w:rsidRPr="009C18CB" w:rsidRDefault="0006695B" w:rsidP="0006695B">
            <w:r w:rsidRPr="009C18CB">
              <w:t>56.11389199</w:t>
            </w:r>
          </w:p>
        </w:tc>
        <w:tc>
          <w:tcPr>
            <w:tcW w:w="1842" w:type="dxa"/>
            <w:noWrap/>
            <w:hideMark/>
          </w:tcPr>
          <w:p w14:paraId="2AFBE383" w14:textId="77777777" w:rsidR="0006695B" w:rsidRPr="009C18CB" w:rsidRDefault="0006695B" w:rsidP="0006695B">
            <w:r w:rsidRPr="009C18CB">
              <w:t>5914953</w:t>
            </w:r>
          </w:p>
        </w:tc>
        <w:tc>
          <w:tcPr>
            <w:tcW w:w="1134" w:type="dxa"/>
            <w:noWrap/>
            <w:hideMark/>
          </w:tcPr>
          <w:p w14:paraId="1C53F547" w14:textId="77777777" w:rsidR="0006695B" w:rsidRPr="009C18CB" w:rsidRDefault="0006695B" w:rsidP="0006695B">
            <w:r w:rsidRPr="009C18CB">
              <w:t>11212</w:t>
            </w:r>
          </w:p>
        </w:tc>
      </w:tr>
      <w:tr w:rsidR="0006695B" w:rsidRPr="009C18CB" w14:paraId="02D5B7CF" w14:textId="77777777" w:rsidTr="0006695B">
        <w:trPr>
          <w:trHeight w:val="270"/>
        </w:trPr>
        <w:tc>
          <w:tcPr>
            <w:tcW w:w="2689" w:type="dxa"/>
            <w:noWrap/>
            <w:vAlign w:val="bottom"/>
            <w:hideMark/>
          </w:tcPr>
          <w:p w14:paraId="723ED315" w14:textId="1C8D44AF" w:rsidR="0006695B" w:rsidRPr="009C18CB" w:rsidRDefault="0006695B" w:rsidP="0006695B">
            <w:r w:rsidRPr="009C18CB">
              <w:rPr>
                <w:rFonts w:cs="Arial"/>
                <w:sz w:val="20"/>
                <w:szCs w:val="20"/>
              </w:rPr>
              <w:t>vc-exact_165.gr</w:t>
            </w:r>
          </w:p>
        </w:tc>
        <w:tc>
          <w:tcPr>
            <w:tcW w:w="1134" w:type="dxa"/>
            <w:noWrap/>
            <w:hideMark/>
          </w:tcPr>
          <w:p w14:paraId="6F34CF73" w14:textId="77777777" w:rsidR="0006695B" w:rsidRPr="009C18CB" w:rsidRDefault="0006695B" w:rsidP="0006695B">
            <w:r w:rsidRPr="009C18CB">
              <w:t>18096</w:t>
            </w:r>
          </w:p>
        </w:tc>
        <w:tc>
          <w:tcPr>
            <w:tcW w:w="1394" w:type="dxa"/>
            <w:noWrap/>
            <w:hideMark/>
          </w:tcPr>
          <w:p w14:paraId="580774AC" w14:textId="77777777" w:rsidR="0006695B" w:rsidRPr="009C18CB" w:rsidRDefault="0006695B" w:rsidP="0006695B">
            <w:r w:rsidRPr="009C18CB">
              <w:t>56.08975463</w:t>
            </w:r>
          </w:p>
        </w:tc>
        <w:tc>
          <w:tcPr>
            <w:tcW w:w="1842" w:type="dxa"/>
            <w:noWrap/>
            <w:hideMark/>
          </w:tcPr>
          <w:p w14:paraId="3113DB1A" w14:textId="77777777" w:rsidR="0006695B" w:rsidRPr="009C18CB" w:rsidRDefault="0006695B" w:rsidP="0006695B">
            <w:r w:rsidRPr="009C18CB">
              <w:t>5932235</w:t>
            </w:r>
          </w:p>
        </w:tc>
        <w:tc>
          <w:tcPr>
            <w:tcW w:w="1134" w:type="dxa"/>
            <w:noWrap/>
            <w:hideMark/>
          </w:tcPr>
          <w:p w14:paraId="61C94E82" w14:textId="77777777" w:rsidR="0006695B" w:rsidRPr="009C18CB" w:rsidRDefault="0006695B" w:rsidP="0006695B">
            <w:r w:rsidRPr="009C18CB">
              <w:t>11209</w:t>
            </w:r>
          </w:p>
        </w:tc>
      </w:tr>
      <w:tr w:rsidR="0006695B" w:rsidRPr="009C18CB" w14:paraId="2BF73C95" w14:textId="77777777" w:rsidTr="0006695B">
        <w:trPr>
          <w:trHeight w:val="270"/>
        </w:trPr>
        <w:tc>
          <w:tcPr>
            <w:tcW w:w="2689" w:type="dxa"/>
            <w:noWrap/>
            <w:vAlign w:val="bottom"/>
            <w:hideMark/>
          </w:tcPr>
          <w:p w14:paraId="5BF926DC" w14:textId="34734AE2" w:rsidR="0006695B" w:rsidRPr="009C18CB" w:rsidRDefault="0006695B" w:rsidP="0006695B">
            <w:r w:rsidRPr="009C18CB">
              <w:rPr>
                <w:rFonts w:cs="Arial"/>
                <w:sz w:val="20"/>
                <w:szCs w:val="20"/>
              </w:rPr>
              <w:t>vc-exact_145.gr</w:t>
            </w:r>
          </w:p>
        </w:tc>
        <w:tc>
          <w:tcPr>
            <w:tcW w:w="1134" w:type="dxa"/>
            <w:noWrap/>
            <w:hideMark/>
          </w:tcPr>
          <w:p w14:paraId="0054BBA4" w14:textId="77777777" w:rsidR="0006695B" w:rsidRPr="009C18CB" w:rsidRDefault="0006695B" w:rsidP="0006695B">
            <w:r w:rsidRPr="009C18CB">
              <w:t>18096</w:t>
            </w:r>
          </w:p>
        </w:tc>
        <w:tc>
          <w:tcPr>
            <w:tcW w:w="1394" w:type="dxa"/>
            <w:noWrap/>
            <w:hideMark/>
          </w:tcPr>
          <w:p w14:paraId="4DAF3468" w14:textId="77777777" w:rsidR="0006695B" w:rsidRPr="009C18CB" w:rsidRDefault="0006695B" w:rsidP="0006695B">
            <w:r w:rsidRPr="009C18CB">
              <w:t>56.06724477</w:t>
            </w:r>
          </w:p>
        </w:tc>
        <w:tc>
          <w:tcPr>
            <w:tcW w:w="1842" w:type="dxa"/>
            <w:noWrap/>
            <w:hideMark/>
          </w:tcPr>
          <w:p w14:paraId="557A4B9A" w14:textId="77777777" w:rsidR="0006695B" w:rsidRPr="009C18CB" w:rsidRDefault="0006695B" w:rsidP="0006695B">
            <w:r w:rsidRPr="009C18CB">
              <w:t>5909598</w:t>
            </w:r>
          </w:p>
        </w:tc>
        <w:tc>
          <w:tcPr>
            <w:tcW w:w="1134" w:type="dxa"/>
            <w:noWrap/>
            <w:hideMark/>
          </w:tcPr>
          <w:p w14:paraId="4FB348A8" w14:textId="77777777" w:rsidR="0006695B" w:rsidRPr="009C18CB" w:rsidRDefault="0006695B" w:rsidP="0006695B">
            <w:r w:rsidRPr="009C18CB">
              <w:t>11209</w:t>
            </w:r>
          </w:p>
        </w:tc>
      </w:tr>
      <w:tr w:rsidR="0006695B" w:rsidRPr="009C18CB" w14:paraId="58E40F75" w14:textId="77777777" w:rsidTr="0006695B">
        <w:trPr>
          <w:trHeight w:val="270"/>
        </w:trPr>
        <w:tc>
          <w:tcPr>
            <w:tcW w:w="2689" w:type="dxa"/>
            <w:noWrap/>
            <w:vAlign w:val="bottom"/>
            <w:hideMark/>
          </w:tcPr>
          <w:p w14:paraId="46DBFB04" w14:textId="6D2CBC34" w:rsidR="0006695B" w:rsidRPr="009C18CB" w:rsidRDefault="0006695B" w:rsidP="0006695B">
            <w:r w:rsidRPr="009C18CB">
              <w:rPr>
                <w:rFonts w:cs="Arial"/>
                <w:sz w:val="20"/>
                <w:szCs w:val="20"/>
              </w:rPr>
              <w:t>vc-exact_117.gr</w:t>
            </w:r>
          </w:p>
        </w:tc>
        <w:tc>
          <w:tcPr>
            <w:tcW w:w="1134" w:type="dxa"/>
            <w:noWrap/>
            <w:hideMark/>
          </w:tcPr>
          <w:p w14:paraId="0039AEF6" w14:textId="77777777" w:rsidR="0006695B" w:rsidRPr="009C18CB" w:rsidRDefault="0006695B" w:rsidP="0006695B">
            <w:r w:rsidRPr="009C18CB">
              <w:t>18096</w:t>
            </w:r>
          </w:p>
        </w:tc>
        <w:tc>
          <w:tcPr>
            <w:tcW w:w="1394" w:type="dxa"/>
            <w:noWrap/>
            <w:hideMark/>
          </w:tcPr>
          <w:p w14:paraId="3FF9B310" w14:textId="77777777" w:rsidR="0006695B" w:rsidRPr="009C18CB" w:rsidRDefault="0006695B" w:rsidP="0006695B">
            <w:r w:rsidRPr="009C18CB">
              <w:t>55.97180596</w:t>
            </w:r>
          </w:p>
        </w:tc>
        <w:tc>
          <w:tcPr>
            <w:tcW w:w="1842" w:type="dxa"/>
            <w:noWrap/>
            <w:hideMark/>
          </w:tcPr>
          <w:p w14:paraId="69574048" w14:textId="77777777" w:rsidR="0006695B" w:rsidRPr="009C18CB" w:rsidRDefault="0006695B" w:rsidP="0006695B">
            <w:r w:rsidRPr="009C18CB">
              <w:t>6009299</w:t>
            </w:r>
          </w:p>
        </w:tc>
        <w:tc>
          <w:tcPr>
            <w:tcW w:w="1134" w:type="dxa"/>
            <w:noWrap/>
            <w:hideMark/>
          </w:tcPr>
          <w:p w14:paraId="5349FFB8" w14:textId="77777777" w:rsidR="0006695B" w:rsidRPr="009C18CB" w:rsidRDefault="0006695B" w:rsidP="0006695B">
            <w:r w:rsidRPr="009C18CB">
              <w:t>11215</w:t>
            </w:r>
          </w:p>
        </w:tc>
      </w:tr>
      <w:tr w:rsidR="0006695B" w:rsidRPr="009C18CB" w14:paraId="4F837FDF" w14:textId="77777777" w:rsidTr="0006695B">
        <w:trPr>
          <w:trHeight w:val="270"/>
        </w:trPr>
        <w:tc>
          <w:tcPr>
            <w:tcW w:w="2689" w:type="dxa"/>
            <w:noWrap/>
            <w:vAlign w:val="bottom"/>
            <w:hideMark/>
          </w:tcPr>
          <w:p w14:paraId="4031DEA2" w14:textId="06CEF1F5" w:rsidR="0006695B" w:rsidRPr="009C18CB" w:rsidRDefault="0006695B" w:rsidP="0006695B">
            <w:r w:rsidRPr="009C18CB">
              <w:rPr>
                <w:rFonts w:cs="Arial"/>
                <w:sz w:val="20"/>
                <w:szCs w:val="20"/>
              </w:rPr>
              <w:t>vc-exact_139.gr</w:t>
            </w:r>
          </w:p>
        </w:tc>
        <w:tc>
          <w:tcPr>
            <w:tcW w:w="1134" w:type="dxa"/>
            <w:noWrap/>
            <w:hideMark/>
          </w:tcPr>
          <w:p w14:paraId="5436D29A" w14:textId="77777777" w:rsidR="0006695B" w:rsidRPr="009C18CB" w:rsidRDefault="0006695B" w:rsidP="0006695B">
            <w:r w:rsidRPr="009C18CB">
              <w:t>18096</w:t>
            </w:r>
          </w:p>
        </w:tc>
        <w:tc>
          <w:tcPr>
            <w:tcW w:w="1394" w:type="dxa"/>
            <w:noWrap/>
            <w:hideMark/>
          </w:tcPr>
          <w:p w14:paraId="563A5169" w14:textId="77777777" w:rsidR="0006695B" w:rsidRPr="009C18CB" w:rsidRDefault="0006695B" w:rsidP="0006695B">
            <w:r w:rsidRPr="009C18CB">
              <w:t>55.83879908</w:t>
            </w:r>
          </w:p>
        </w:tc>
        <w:tc>
          <w:tcPr>
            <w:tcW w:w="1842" w:type="dxa"/>
            <w:noWrap/>
            <w:hideMark/>
          </w:tcPr>
          <w:p w14:paraId="1651FF77" w14:textId="77777777" w:rsidR="0006695B" w:rsidRPr="009C18CB" w:rsidRDefault="0006695B" w:rsidP="0006695B">
            <w:r w:rsidRPr="009C18CB">
              <w:t>5927538</w:t>
            </w:r>
          </w:p>
        </w:tc>
        <w:tc>
          <w:tcPr>
            <w:tcW w:w="1134" w:type="dxa"/>
            <w:noWrap/>
            <w:hideMark/>
          </w:tcPr>
          <w:p w14:paraId="62C2354C" w14:textId="77777777" w:rsidR="0006695B" w:rsidRPr="009C18CB" w:rsidRDefault="0006695B" w:rsidP="0006695B">
            <w:r w:rsidRPr="009C18CB">
              <w:t>11211</w:t>
            </w:r>
          </w:p>
        </w:tc>
      </w:tr>
      <w:tr w:rsidR="0006695B" w:rsidRPr="009C18CB" w14:paraId="7D24F0B6" w14:textId="77777777" w:rsidTr="0006695B">
        <w:trPr>
          <w:trHeight w:val="270"/>
        </w:trPr>
        <w:tc>
          <w:tcPr>
            <w:tcW w:w="2689" w:type="dxa"/>
            <w:noWrap/>
            <w:vAlign w:val="bottom"/>
            <w:hideMark/>
          </w:tcPr>
          <w:p w14:paraId="02CD70FF" w14:textId="41EC1335" w:rsidR="0006695B" w:rsidRPr="009C18CB" w:rsidRDefault="0006695B" w:rsidP="0006695B">
            <w:r w:rsidRPr="009C18CB">
              <w:rPr>
                <w:rFonts w:cs="Arial"/>
                <w:sz w:val="20"/>
                <w:szCs w:val="20"/>
              </w:rPr>
              <w:t>vc-exact_127.gr</w:t>
            </w:r>
          </w:p>
        </w:tc>
        <w:tc>
          <w:tcPr>
            <w:tcW w:w="1134" w:type="dxa"/>
            <w:noWrap/>
            <w:hideMark/>
          </w:tcPr>
          <w:p w14:paraId="1E749817" w14:textId="77777777" w:rsidR="0006695B" w:rsidRPr="009C18CB" w:rsidRDefault="0006695B" w:rsidP="0006695B">
            <w:r w:rsidRPr="009C18CB">
              <w:t>18096</w:t>
            </w:r>
          </w:p>
        </w:tc>
        <w:tc>
          <w:tcPr>
            <w:tcW w:w="1394" w:type="dxa"/>
            <w:noWrap/>
            <w:hideMark/>
          </w:tcPr>
          <w:p w14:paraId="79FB7FB3" w14:textId="77777777" w:rsidR="0006695B" w:rsidRPr="009C18CB" w:rsidRDefault="0006695B" w:rsidP="0006695B">
            <w:r w:rsidRPr="009C18CB">
              <w:t>55.66654798</w:t>
            </w:r>
          </w:p>
        </w:tc>
        <w:tc>
          <w:tcPr>
            <w:tcW w:w="1842" w:type="dxa"/>
            <w:noWrap/>
            <w:hideMark/>
          </w:tcPr>
          <w:p w14:paraId="405EE299" w14:textId="77777777" w:rsidR="0006695B" w:rsidRPr="009C18CB" w:rsidRDefault="0006695B" w:rsidP="0006695B">
            <w:r w:rsidRPr="009C18CB">
              <w:t>5912651</w:t>
            </w:r>
          </w:p>
        </w:tc>
        <w:tc>
          <w:tcPr>
            <w:tcW w:w="1134" w:type="dxa"/>
            <w:noWrap/>
            <w:hideMark/>
          </w:tcPr>
          <w:p w14:paraId="1327E911" w14:textId="77777777" w:rsidR="0006695B" w:rsidRPr="009C18CB" w:rsidRDefault="0006695B" w:rsidP="0006695B">
            <w:r w:rsidRPr="009C18CB">
              <w:t>11205</w:t>
            </w:r>
          </w:p>
        </w:tc>
      </w:tr>
      <w:tr w:rsidR="0006695B" w:rsidRPr="009C18CB" w14:paraId="2BA89CAA" w14:textId="77777777" w:rsidTr="0006695B">
        <w:trPr>
          <w:trHeight w:val="270"/>
        </w:trPr>
        <w:tc>
          <w:tcPr>
            <w:tcW w:w="2689" w:type="dxa"/>
            <w:noWrap/>
            <w:vAlign w:val="bottom"/>
            <w:hideMark/>
          </w:tcPr>
          <w:p w14:paraId="0D337786" w14:textId="4266E5C7" w:rsidR="0006695B" w:rsidRPr="009C18CB" w:rsidRDefault="0006695B" w:rsidP="0006695B">
            <w:r w:rsidRPr="009C18CB">
              <w:rPr>
                <w:rFonts w:cs="Arial"/>
                <w:sz w:val="20"/>
                <w:szCs w:val="20"/>
              </w:rPr>
              <w:t>vc-exact_121.gr</w:t>
            </w:r>
          </w:p>
        </w:tc>
        <w:tc>
          <w:tcPr>
            <w:tcW w:w="1134" w:type="dxa"/>
            <w:noWrap/>
            <w:hideMark/>
          </w:tcPr>
          <w:p w14:paraId="0A7CF778" w14:textId="77777777" w:rsidR="0006695B" w:rsidRPr="009C18CB" w:rsidRDefault="0006695B" w:rsidP="0006695B">
            <w:r w:rsidRPr="009C18CB">
              <w:t>18096</w:t>
            </w:r>
          </w:p>
        </w:tc>
        <w:tc>
          <w:tcPr>
            <w:tcW w:w="1394" w:type="dxa"/>
            <w:noWrap/>
            <w:hideMark/>
          </w:tcPr>
          <w:p w14:paraId="772E7B60" w14:textId="77777777" w:rsidR="0006695B" w:rsidRPr="009C18CB" w:rsidRDefault="0006695B" w:rsidP="0006695B">
            <w:r w:rsidRPr="009C18CB">
              <w:t>55.6446845</w:t>
            </w:r>
          </w:p>
        </w:tc>
        <w:tc>
          <w:tcPr>
            <w:tcW w:w="1842" w:type="dxa"/>
            <w:noWrap/>
            <w:hideMark/>
          </w:tcPr>
          <w:p w14:paraId="4D400856" w14:textId="77777777" w:rsidR="0006695B" w:rsidRPr="009C18CB" w:rsidRDefault="0006695B" w:rsidP="0006695B">
            <w:r w:rsidRPr="009C18CB">
              <w:t>5918237</w:t>
            </w:r>
          </w:p>
        </w:tc>
        <w:tc>
          <w:tcPr>
            <w:tcW w:w="1134" w:type="dxa"/>
            <w:noWrap/>
            <w:hideMark/>
          </w:tcPr>
          <w:p w14:paraId="2C8CABD4" w14:textId="77777777" w:rsidR="0006695B" w:rsidRPr="009C18CB" w:rsidRDefault="0006695B" w:rsidP="0006695B">
            <w:r w:rsidRPr="009C18CB">
              <w:t>11211</w:t>
            </w:r>
          </w:p>
        </w:tc>
      </w:tr>
      <w:tr w:rsidR="0006695B" w:rsidRPr="009C18CB" w14:paraId="3A069E9D" w14:textId="77777777" w:rsidTr="0006695B">
        <w:trPr>
          <w:trHeight w:val="270"/>
        </w:trPr>
        <w:tc>
          <w:tcPr>
            <w:tcW w:w="2689" w:type="dxa"/>
            <w:noWrap/>
            <w:vAlign w:val="bottom"/>
            <w:hideMark/>
          </w:tcPr>
          <w:p w14:paraId="7E8EE585" w14:textId="4317DCFB" w:rsidR="0006695B" w:rsidRPr="009C18CB" w:rsidRDefault="0006695B" w:rsidP="0006695B">
            <w:r w:rsidRPr="009C18CB">
              <w:rPr>
                <w:rFonts w:cs="Arial"/>
                <w:sz w:val="20"/>
                <w:szCs w:val="20"/>
              </w:rPr>
              <w:t>vc-exact_115.gr</w:t>
            </w:r>
          </w:p>
        </w:tc>
        <w:tc>
          <w:tcPr>
            <w:tcW w:w="1134" w:type="dxa"/>
            <w:noWrap/>
            <w:hideMark/>
          </w:tcPr>
          <w:p w14:paraId="4B080F42" w14:textId="77777777" w:rsidR="0006695B" w:rsidRPr="009C18CB" w:rsidRDefault="0006695B" w:rsidP="0006695B">
            <w:r w:rsidRPr="009C18CB">
              <w:t>18096</w:t>
            </w:r>
          </w:p>
        </w:tc>
        <w:tc>
          <w:tcPr>
            <w:tcW w:w="1394" w:type="dxa"/>
            <w:noWrap/>
            <w:hideMark/>
          </w:tcPr>
          <w:p w14:paraId="0F3E3F35" w14:textId="77777777" w:rsidR="0006695B" w:rsidRPr="009C18CB" w:rsidRDefault="0006695B" w:rsidP="0006695B">
            <w:r w:rsidRPr="009C18CB">
              <w:t>55.39813337</w:t>
            </w:r>
          </w:p>
        </w:tc>
        <w:tc>
          <w:tcPr>
            <w:tcW w:w="1842" w:type="dxa"/>
            <w:noWrap/>
            <w:hideMark/>
          </w:tcPr>
          <w:p w14:paraId="620B7AC4" w14:textId="77777777" w:rsidR="0006695B" w:rsidRPr="009C18CB" w:rsidRDefault="0006695B" w:rsidP="0006695B">
            <w:r w:rsidRPr="009C18CB">
              <w:t>5937776</w:t>
            </w:r>
          </w:p>
        </w:tc>
        <w:tc>
          <w:tcPr>
            <w:tcW w:w="1134" w:type="dxa"/>
            <w:noWrap/>
            <w:hideMark/>
          </w:tcPr>
          <w:p w14:paraId="6D7198FA" w14:textId="77777777" w:rsidR="0006695B" w:rsidRPr="009C18CB" w:rsidRDefault="0006695B" w:rsidP="0006695B">
            <w:r w:rsidRPr="009C18CB">
              <w:t>11210</w:t>
            </w:r>
          </w:p>
        </w:tc>
      </w:tr>
      <w:tr w:rsidR="0006695B" w:rsidRPr="009C18CB" w14:paraId="300C9E15" w14:textId="77777777" w:rsidTr="0006695B">
        <w:trPr>
          <w:trHeight w:val="270"/>
        </w:trPr>
        <w:tc>
          <w:tcPr>
            <w:tcW w:w="2689" w:type="dxa"/>
            <w:noWrap/>
            <w:vAlign w:val="bottom"/>
            <w:hideMark/>
          </w:tcPr>
          <w:p w14:paraId="2AFFC72D" w14:textId="6AB3091D" w:rsidR="0006695B" w:rsidRPr="009C18CB" w:rsidRDefault="0006695B" w:rsidP="0006695B">
            <w:r w:rsidRPr="009C18CB">
              <w:rPr>
                <w:rFonts w:cs="Arial"/>
                <w:sz w:val="20"/>
                <w:szCs w:val="20"/>
              </w:rPr>
              <w:t>vc-exact_129.gr</w:t>
            </w:r>
          </w:p>
        </w:tc>
        <w:tc>
          <w:tcPr>
            <w:tcW w:w="1134" w:type="dxa"/>
            <w:noWrap/>
            <w:hideMark/>
          </w:tcPr>
          <w:p w14:paraId="3188D088" w14:textId="77777777" w:rsidR="0006695B" w:rsidRPr="009C18CB" w:rsidRDefault="0006695B" w:rsidP="0006695B">
            <w:r w:rsidRPr="009C18CB">
              <w:t>15783</w:t>
            </w:r>
          </w:p>
        </w:tc>
        <w:tc>
          <w:tcPr>
            <w:tcW w:w="1394" w:type="dxa"/>
            <w:noWrap/>
            <w:hideMark/>
          </w:tcPr>
          <w:p w14:paraId="68B4BA4F" w14:textId="77777777" w:rsidR="0006695B" w:rsidRPr="009C18CB" w:rsidRDefault="0006695B" w:rsidP="0006695B">
            <w:r w:rsidRPr="009C18CB">
              <w:t>42.3163103</w:t>
            </w:r>
          </w:p>
        </w:tc>
        <w:tc>
          <w:tcPr>
            <w:tcW w:w="1842" w:type="dxa"/>
            <w:noWrap/>
            <w:hideMark/>
          </w:tcPr>
          <w:p w14:paraId="785C5EC8" w14:textId="77777777" w:rsidR="0006695B" w:rsidRPr="009C18CB" w:rsidRDefault="0006695B" w:rsidP="0006695B">
            <w:r w:rsidRPr="009C18CB">
              <w:t>4599245</w:t>
            </w:r>
          </w:p>
        </w:tc>
        <w:tc>
          <w:tcPr>
            <w:tcW w:w="1134" w:type="dxa"/>
            <w:noWrap/>
            <w:hideMark/>
          </w:tcPr>
          <w:p w14:paraId="0AAD290D" w14:textId="77777777" w:rsidR="0006695B" w:rsidRPr="009C18CB" w:rsidRDefault="0006695B" w:rsidP="0006695B">
            <w:r w:rsidRPr="009C18CB">
              <w:t>9781</w:t>
            </w:r>
          </w:p>
        </w:tc>
      </w:tr>
      <w:tr w:rsidR="0006695B" w:rsidRPr="009C18CB" w14:paraId="2F5E875A" w14:textId="77777777" w:rsidTr="0006695B">
        <w:trPr>
          <w:trHeight w:val="270"/>
        </w:trPr>
        <w:tc>
          <w:tcPr>
            <w:tcW w:w="2689" w:type="dxa"/>
            <w:noWrap/>
            <w:vAlign w:val="bottom"/>
            <w:hideMark/>
          </w:tcPr>
          <w:p w14:paraId="6F19549B" w14:textId="2BD1CEF5" w:rsidR="0006695B" w:rsidRPr="009C18CB" w:rsidRDefault="0006695B" w:rsidP="0006695B">
            <w:r w:rsidRPr="009C18CB">
              <w:rPr>
                <w:rFonts w:cs="Arial"/>
                <w:sz w:val="20"/>
                <w:szCs w:val="20"/>
              </w:rPr>
              <w:t>vc-exact_095.gr</w:t>
            </w:r>
          </w:p>
        </w:tc>
        <w:tc>
          <w:tcPr>
            <w:tcW w:w="1134" w:type="dxa"/>
            <w:noWrap/>
            <w:hideMark/>
          </w:tcPr>
          <w:p w14:paraId="39CFBB5D" w14:textId="77777777" w:rsidR="0006695B" w:rsidRPr="009C18CB" w:rsidRDefault="0006695B" w:rsidP="0006695B">
            <w:r w:rsidRPr="009C18CB">
              <w:t>15783</w:t>
            </w:r>
          </w:p>
        </w:tc>
        <w:tc>
          <w:tcPr>
            <w:tcW w:w="1394" w:type="dxa"/>
            <w:noWrap/>
            <w:hideMark/>
          </w:tcPr>
          <w:p w14:paraId="7153BEC4" w14:textId="77777777" w:rsidR="0006695B" w:rsidRPr="009C18CB" w:rsidRDefault="0006695B" w:rsidP="0006695B">
            <w:r w:rsidRPr="009C18CB">
              <w:t>42.12759876</w:t>
            </w:r>
          </w:p>
        </w:tc>
        <w:tc>
          <w:tcPr>
            <w:tcW w:w="1842" w:type="dxa"/>
            <w:noWrap/>
            <w:hideMark/>
          </w:tcPr>
          <w:p w14:paraId="34CA5931" w14:textId="77777777" w:rsidR="0006695B" w:rsidRPr="009C18CB" w:rsidRDefault="0006695B" w:rsidP="0006695B">
            <w:r w:rsidRPr="009C18CB">
              <w:t>4547295</w:t>
            </w:r>
          </w:p>
        </w:tc>
        <w:tc>
          <w:tcPr>
            <w:tcW w:w="1134" w:type="dxa"/>
            <w:noWrap/>
            <w:hideMark/>
          </w:tcPr>
          <w:p w14:paraId="51CC8D88" w14:textId="77777777" w:rsidR="0006695B" w:rsidRPr="009C18CB" w:rsidRDefault="0006695B" w:rsidP="0006695B">
            <w:r w:rsidRPr="009C18CB">
              <w:t>9771</w:t>
            </w:r>
          </w:p>
        </w:tc>
      </w:tr>
      <w:tr w:rsidR="0006695B" w:rsidRPr="009C18CB" w14:paraId="3CE5F9DC" w14:textId="77777777" w:rsidTr="0006695B">
        <w:trPr>
          <w:trHeight w:val="270"/>
        </w:trPr>
        <w:tc>
          <w:tcPr>
            <w:tcW w:w="2689" w:type="dxa"/>
            <w:noWrap/>
            <w:vAlign w:val="bottom"/>
            <w:hideMark/>
          </w:tcPr>
          <w:p w14:paraId="587B6594" w14:textId="55EC4350" w:rsidR="0006695B" w:rsidRPr="009C18CB" w:rsidRDefault="0006695B" w:rsidP="0006695B">
            <w:r w:rsidRPr="009C18CB">
              <w:rPr>
                <w:rFonts w:cs="Arial"/>
                <w:sz w:val="20"/>
                <w:szCs w:val="20"/>
              </w:rPr>
              <w:t>vc-exact_151.gr</w:t>
            </w:r>
          </w:p>
        </w:tc>
        <w:tc>
          <w:tcPr>
            <w:tcW w:w="1134" w:type="dxa"/>
            <w:noWrap/>
            <w:hideMark/>
          </w:tcPr>
          <w:p w14:paraId="10F4CF76" w14:textId="77777777" w:rsidR="0006695B" w:rsidRPr="009C18CB" w:rsidRDefault="0006695B" w:rsidP="0006695B">
            <w:r w:rsidRPr="009C18CB">
              <w:t>15783</w:t>
            </w:r>
          </w:p>
        </w:tc>
        <w:tc>
          <w:tcPr>
            <w:tcW w:w="1394" w:type="dxa"/>
            <w:noWrap/>
            <w:hideMark/>
          </w:tcPr>
          <w:p w14:paraId="1AC79C8A" w14:textId="77777777" w:rsidR="0006695B" w:rsidRPr="009C18CB" w:rsidRDefault="0006695B" w:rsidP="0006695B">
            <w:r w:rsidRPr="009C18CB">
              <w:t>41.87351869</w:t>
            </w:r>
          </w:p>
        </w:tc>
        <w:tc>
          <w:tcPr>
            <w:tcW w:w="1842" w:type="dxa"/>
            <w:noWrap/>
            <w:hideMark/>
          </w:tcPr>
          <w:p w14:paraId="76CD1639" w14:textId="77777777" w:rsidR="0006695B" w:rsidRPr="009C18CB" w:rsidRDefault="0006695B" w:rsidP="0006695B">
            <w:r w:rsidRPr="009C18CB">
              <w:t>4564820</w:t>
            </w:r>
          </w:p>
        </w:tc>
        <w:tc>
          <w:tcPr>
            <w:tcW w:w="1134" w:type="dxa"/>
            <w:noWrap/>
            <w:hideMark/>
          </w:tcPr>
          <w:p w14:paraId="34DA7C79" w14:textId="77777777" w:rsidR="0006695B" w:rsidRPr="009C18CB" w:rsidRDefault="0006695B" w:rsidP="0006695B">
            <w:r w:rsidRPr="009C18CB">
              <w:t>9777</w:t>
            </w:r>
          </w:p>
        </w:tc>
      </w:tr>
      <w:tr w:rsidR="0006695B" w:rsidRPr="009C18CB" w14:paraId="3487EE70" w14:textId="77777777" w:rsidTr="0006695B">
        <w:trPr>
          <w:trHeight w:val="270"/>
        </w:trPr>
        <w:tc>
          <w:tcPr>
            <w:tcW w:w="2689" w:type="dxa"/>
            <w:noWrap/>
            <w:vAlign w:val="bottom"/>
            <w:hideMark/>
          </w:tcPr>
          <w:p w14:paraId="5DAF46D6" w14:textId="059475B6" w:rsidR="0006695B" w:rsidRPr="009C18CB" w:rsidRDefault="0006695B" w:rsidP="0006695B">
            <w:r w:rsidRPr="009C18CB">
              <w:rPr>
                <w:rFonts w:cs="Arial"/>
                <w:sz w:val="20"/>
                <w:szCs w:val="20"/>
              </w:rPr>
              <w:t>vc-exact_179.gr</w:t>
            </w:r>
          </w:p>
        </w:tc>
        <w:tc>
          <w:tcPr>
            <w:tcW w:w="1134" w:type="dxa"/>
            <w:noWrap/>
            <w:hideMark/>
          </w:tcPr>
          <w:p w14:paraId="283D5862" w14:textId="77777777" w:rsidR="0006695B" w:rsidRPr="009C18CB" w:rsidRDefault="0006695B" w:rsidP="0006695B">
            <w:r w:rsidRPr="009C18CB">
              <w:t>15783</w:t>
            </w:r>
          </w:p>
        </w:tc>
        <w:tc>
          <w:tcPr>
            <w:tcW w:w="1394" w:type="dxa"/>
            <w:noWrap/>
            <w:hideMark/>
          </w:tcPr>
          <w:p w14:paraId="54747CDE" w14:textId="77777777" w:rsidR="0006695B" w:rsidRPr="009C18CB" w:rsidRDefault="0006695B" w:rsidP="0006695B">
            <w:r w:rsidRPr="009C18CB">
              <w:t>41.75978476</w:t>
            </w:r>
          </w:p>
        </w:tc>
        <w:tc>
          <w:tcPr>
            <w:tcW w:w="1842" w:type="dxa"/>
            <w:noWrap/>
            <w:hideMark/>
          </w:tcPr>
          <w:p w14:paraId="13E7459D" w14:textId="77777777" w:rsidR="0006695B" w:rsidRPr="009C18CB" w:rsidRDefault="0006695B" w:rsidP="0006695B">
            <w:r w:rsidRPr="009C18CB">
              <w:t>4641970</w:t>
            </w:r>
          </w:p>
        </w:tc>
        <w:tc>
          <w:tcPr>
            <w:tcW w:w="1134" w:type="dxa"/>
            <w:noWrap/>
            <w:hideMark/>
          </w:tcPr>
          <w:p w14:paraId="2A666045" w14:textId="77777777" w:rsidR="0006695B" w:rsidRPr="009C18CB" w:rsidRDefault="0006695B" w:rsidP="0006695B">
            <w:r w:rsidRPr="009C18CB">
              <w:t>9778</w:t>
            </w:r>
          </w:p>
        </w:tc>
      </w:tr>
      <w:tr w:rsidR="0006695B" w:rsidRPr="009C18CB" w14:paraId="5A17E7DA" w14:textId="77777777" w:rsidTr="0006695B">
        <w:trPr>
          <w:trHeight w:val="270"/>
        </w:trPr>
        <w:tc>
          <w:tcPr>
            <w:tcW w:w="2689" w:type="dxa"/>
            <w:noWrap/>
            <w:vAlign w:val="bottom"/>
            <w:hideMark/>
          </w:tcPr>
          <w:p w14:paraId="5DD32171" w14:textId="305056B8" w:rsidR="0006695B" w:rsidRPr="009C18CB" w:rsidRDefault="0006695B" w:rsidP="0006695B">
            <w:r w:rsidRPr="009C18CB">
              <w:rPr>
                <w:rFonts w:cs="Arial"/>
                <w:sz w:val="20"/>
                <w:szCs w:val="20"/>
              </w:rPr>
              <w:t>vc-exact_103.gr</w:t>
            </w:r>
          </w:p>
        </w:tc>
        <w:tc>
          <w:tcPr>
            <w:tcW w:w="1134" w:type="dxa"/>
            <w:noWrap/>
            <w:hideMark/>
          </w:tcPr>
          <w:p w14:paraId="07B6D554" w14:textId="77777777" w:rsidR="0006695B" w:rsidRPr="009C18CB" w:rsidRDefault="0006695B" w:rsidP="0006695B">
            <w:r w:rsidRPr="009C18CB">
              <w:t>15783</w:t>
            </w:r>
          </w:p>
        </w:tc>
        <w:tc>
          <w:tcPr>
            <w:tcW w:w="1394" w:type="dxa"/>
            <w:noWrap/>
            <w:hideMark/>
          </w:tcPr>
          <w:p w14:paraId="0C22B2DD" w14:textId="77777777" w:rsidR="0006695B" w:rsidRPr="009C18CB" w:rsidRDefault="0006695B" w:rsidP="0006695B">
            <w:r w:rsidRPr="009C18CB">
              <w:t>41.69855494</w:t>
            </w:r>
          </w:p>
        </w:tc>
        <w:tc>
          <w:tcPr>
            <w:tcW w:w="1842" w:type="dxa"/>
            <w:noWrap/>
            <w:hideMark/>
          </w:tcPr>
          <w:p w14:paraId="2A34765E" w14:textId="77777777" w:rsidR="0006695B" w:rsidRPr="009C18CB" w:rsidRDefault="0006695B" w:rsidP="0006695B">
            <w:r w:rsidRPr="009C18CB">
              <w:t>4581475</w:t>
            </w:r>
          </w:p>
        </w:tc>
        <w:tc>
          <w:tcPr>
            <w:tcW w:w="1134" w:type="dxa"/>
            <w:noWrap/>
            <w:hideMark/>
          </w:tcPr>
          <w:p w14:paraId="39ADC2D3" w14:textId="77777777" w:rsidR="0006695B" w:rsidRPr="009C18CB" w:rsidRDefault="0006695B" w:rsidP="0006695B">
            <w:r w:rsidRPr="009C18CB">
              <w:t>9774</w:t>
            </w:r>
          </w:p>
        </w:tc>
      </w:tr>
      <w:tr w:rsidR="0006695B" w:rsidRPr="009C18CB" w14:paraId="67B05466" w14:textId="77777777" w:rsidTr="0006695B">
        <w:trPr>
          <w:trHeight w:val="270"/>
        </w:trPr>
        <w:tc>
          <w:tcPr>
            <w:tcW w:w="2689" w:type="dxa"/>
            <w:noWrap/>
            <w:vAlign w:val="bottom"/>
            <w:hideMark/>
          </w:tcPr>
          <w:p w14:paraId="62266FCF" w14:textId="5D034033" w:rsidR="0006695B" w:rsidRPr="009C18CB" w:rsidRDefault="0006695B" w:rsidP="0006695B">
            <w:r w:rsidRPr="009C18CB">
              <w:rPr>
                <w:rFonts w:cs="Arial"/>
                <w:sz w:val="20"/>
                <w:szCs w:val="20"/>
              </w:rPr>
              <w:t>vc-exact_087.gr</w:t>
            </w:r>
          </w:p>
        </w:tc>
        <w:tc>
          <w:tcPr>
            <w:tcW w:w="1134" w:type="dxa"/>
            <w:noWrap/>
            <w:hideMark/>
          </w:tcPr>
          <w:p w14:paraId="779C3B54" w14:textId="77777777" w:rsidR="0006695B" w:rsidRPr="009C18CB" w:rsidRDefault="0006695B" w:rsidP="0006695B">
            <w:r w:rsidRPr="009C18CB">
              <w:t>13590</w:t>
            </w:r>
          </w:p>
        </w:tc>
        <w:tc>
          <w:tcPr>
            <w:tcW w:w="1394" w:type="dxa"/>
            <w:noWrap/>
            <w:hideMark/>
          </w:tcPr>
          <w:p w14:paraId="3F9CEB45" w14:textId="77777777" w:rsidR="0006695B" w:rsidRPr="009C18CB" w:rsidRDefault="0006695B" w:rsidP="0006695B">
            <w:r w:rsidRPr="009C18CB">
              <w:t>31.05602064</w:t>
            </w:r>
          </w:p>
        </w:tc>
        <w:tc>
          <w:tcPr>
            <w:tcW w:w="1842" w:type="dxa"/>
            <w:noWrap/>
            <w:hideMark/>
          </w:tcPr>
          <w:p w14:paraId="01FA8352" w14:textId="77777777" w:rsidR="0006695B" w:rsidRPr="009C18CB" w:rsidRDefault="0006695B" w:rsidP="0006695B">
            <w:r w:rsidRPr="009C18CB">
              <w:t>3423740</w:t>
            </w:r>
          </w:p>
        </w:tc>
        <w:tc>
          <w:tcPr>
            <w:tcW w:w="1134" w:type="dxa"/>
            <w:noWrap/>
            <w:hideMark/>
          </w:tcPr>
          <w:p w14:paraId="028C9EAF" w14:textId="77777777" w:rsidR="0006695B" w:rsidRPr="009C18CB" w:rsidRDefault="0006695B" w:rsidP="0006695B">
            <w:r w:rsidRPr="009C18CB">
              <w:t>8421</w:t>
            </w:r>
          </w:p>
        </w:tc>
      </w:tr>
      <w:tr w:rsidR="0006695B" w:rsidRPr="009C18CB" w14:paraId="2599E703" w14:textId="77777777" w:rsidTr="0006695B">
        <w:trPr>
          <w:trHeight w:val="270"/>
        </w:trPr>
        <w:tc>
          <w:tcPr>
            <w:tcW w:w="2689" w:type="dxa"/>
            <w:noWrap/>
            <w:vAlign w:val="bottom"/>
            <w:hideMark/>
          </w:tcPr>
          <w:p w14:paraId="72A2C010" w14:textId="2BD9D921" w:rsidR="0006695B" w:rsidRPr="009C18CB" w:rsidRDefault="0006695B" w:rsidP="0006695B">
            <w:r w:rsidRPr="009C18CB">
              <w:rPr>
                <w:rFonts w:cs="Arial"/>
                <w:sz w:val="20"/>
                <w:szCs w:val="20"/>
              </w:rPr>
              <w:t>vc-exact_107.gr</w:t>
            </w:r>
          </w:p>
        </w:tc>
        <w:tc>
          <w:tcPr>
            <w:tcW w:w="1134" w:type="dxa"/>
            <w:noWrap/>
            <w:hideMark/>
          </w:tcPr>
          <w:p w14:paraId="68AF1767" w14:textId="77777777" w:rsidR="0006695B" w:rsidRPr="009C18CB" w:rsidRDefault="0006695B" w:rsidP="0006695B">
            <w:r w:rsidRPr="009C18CB">
              <w:t>13590</w:t>
            </w:r>
          </w:p>
        </w:tc>
        <w:tc>
          <w:tcPr>
            <w:tcW w:w="1394" w:type="dxa"/>
            <w:noWrap/>
            <w:hideMark/>
          </w:tcPr>
          <w:p w14:paraId="2021B259" w14:textId="77777777" w:rsidR="0006695B" w:rsidRPr="009C18CB" w:rsidRDefault="0006695B" w:rsidP="0006695B">
            <w:r w:rsidRPr="009C18CB">
              <w:t>30.94421945</w:t>
            </w:r>
          </w:p>
        </w:tc>
        <w:tc>
          <w:tcPr>
            <w:tcW w:w="1842" w:type="dxa"/>
            <w:noWrap/>
            <w:hideMark/>
          </w:tcPr>
          <w:p w14:paraId="47C3B156" w14:textId="77777777" w:rsidR="0006695B" w:rsidRPr="009C18CB" w:rsidRDefault="0006695B" w:rsidP="0006695B">
            <w:r w:rsidRPr="009C18CB">
              <w:t>3371890</w:t>
            </w:r>
          </w:p>
        </w:tc>
        <w:tc>
          <w:tcPr>
            <w:tcW w:w="1134" w:type="dxa"/>
            <w:noWrap/>
            <w:hideMark/>
          </w:tcPr>
          <w:p w14:paraId="39770224" w14:textId="77777777" w:rsidR="0006695B" w:rsidRPr="009C18CB" w:rsidRDefault="0006695B" w:rsidP="0006695B">
            <w:r w:rsidRPr="009C18CB">
              <w:t>8417</w:t>
            </w:r>
          </w:p>
        </w:tc>
      </w:tr>
      <w:tr w:rsidR="0006695B" w:rsidRPr="009C18CB" w14:paraId="1FD2E248" w14:textId="77777777" w:rsidTr="0006695B">
        <w:trPr>
          <w:trHeight w:val="270"/>
        </w:trPr>
        <w:tc>
          <w:tcPr>
            <w:tcW w:w="2689" w:type="dxa"/>
            <w:noWrap/>
            <w:vAlign w:val="bottom"/>
            <w:hideMark/>
          </w:tcPr>
          <w:p w14:paraId="1C401FF4" w14:textId="3DE083E1" w:rsidR="0006695B" w:rsidRPr="009C18CB" w:rsidRDefault="0006695B" w:rsidP="0006695B">
            <w:r w:rsidRPr="009C18CB">
              <w:rPr>
                <w:rFonts w:cs="Arial"/>
                <w:sz w:val="20"/>
                <w:szCs w:val="20"/>
              </w:rPr>
              <w:t>vc-exact_189.gr</w:t>
            </w:r>
          </w:p>
        </w:tc>
        <w:tc>
          <w:tcPr>
            <w:tcW w:w="1134" w:type="dxa"/>
            <w:noWrap/>
            <w:hideMark/>
          </w:tcPr>
          <w:p w14:paraId="6316A084" w14:textId="77777777" w:rsidR="0006695B" w:rsidRPr="009C18CB" w:rsidRDefault="0006695B" w:rsidP="0006695B">
            <w:r w:rsidRPr="009C18CB">
              <w:t>7400</w:t>
            </w:r>
          </w:p>
        </w:tc>
        <w:tc>
          <w:tcPr>
            <w:tcW w:w="1394" w:type="dxa"/>
            <w:noWrap/>
            <w:hideMark/>
          </w:tcPr>
          <w:p w14:paraId="7618CFBA" w14:textId="77777777" w:rsidR="0006695B" w:rsidRPr="009C18CB" w:rsidRDefault="0006695B" w:rsidP="0006695B">
            <w:r w:rsidRPr="009C18CB">
              <w:t>9.926784618</w:t>
            </w:r>
          </w:p>
        </w:tc>
        <w:tc>
          <w:tcPr>
            <w:tcW w:w="1842" w:type="dxa"/>
            <w:noWrap/>
            <w:hideMark/>
          </w:tcPr>
          <w:p w14:paraId="30E6025D" w14:textId="77777777" w:rsidR="0006695B" w:rsidRPr="009C18CB" w:rsidRDefault="0006695B" w:rsidP="0006695B">
            <w:r w:rsidRPr="009C18CB">
              <w:t>1531676</w:t>
            </w:r>
          </w:p>
        </w:tc>
        <w:tc>
          <w:tcPr>
            <w:tcW w:w="1134" w:type="dxa"/>
            <w:noWrap/>
            <w:hideMark/>
          </w:tcPr>
          <w:p w14:paraId="02F583EE" w14:textId="77777777" w:rsidR="0006695B" w:rsidRPr="009C18CB" w:rsidRDefault="0006695B" w:rsidP="0006695B">
            <w:r w:rsidRPr="009C18CB">
              <w:t>4815</w:t>
            </w:r>
          </w:p>
        </w:tc>
      </w:tr>
      <w:tr w:rsidR="0006695B" w:rsidRPr="009C18CB" w14:paraId="6E1FA3B5" w14:textId="77777777" w:rsidTr="0006695B">
        <w:trPr>
          <w:trHeight w:val="270"/>
        </w:trPr>
        <w:tc>
          <w:tcPr>
            <w:tcW w:w="2689" w:type="dxa"/>
            <w:noWrap/>
            <w:vAlign w:val="bottom"/>
            <w:hideMark/>
          </w:tcPr>
          <w:p w14:paraId="783FAD10" w14:textId="77410B0E" w:rsidR="0006695B" w:rsidRPr="009C18CB" w:rsidRDefault="0006695B" w:rsidP="0006695B">
            <w:r w:rsidRPr="009C18CB">
              <w:rPr>
                <w:rFonts w:cs="Arial"/>
                <w:sz w:val="20"/>
                <w:szCs w:val="20"/>
              </w:rPr>
              <w:t>vc-exact_085.gr</w:t>
            </w:r>
          </w:p>
        </w:tc>
        <w:tc>
          <w:tcPr>
            <w:tcW w:w="1134" w:type="dxa"/>
            <w:noWrap/>
            <w:hideMark/>
          </w:tcPr>
          <w:p w14:paraId="3DDF258A" w14:textId="77777777" w:rsidR="0006695B" w:rsidRPr="009C18CB" w:rsidRDefault="0006695B" w:rsidP="0006695B">
            <w:r w:rsidRPr="009C18CB">
              <w:t>11470</w:t>
            </w:r>
          </w:p>
        </w:tc>
        <w:tc>
          <w:tcPr>
            <w:tcW w:w="1394" w:type="dxa"/>
            <w:noWrap/>
            <w:hideMark/>
          </w:tcPr>
          <w:p w14:paraId="34AFFA2C" w14:textId="77777777" w:rsidR="0006695B" w:rsidRPr="009C18CB" w:rsidRDefault="0006695B" w:rsidP="0006695B">
            <w:r w:rsidRPr="009C18CB">
              <w:t>9.833961252</w:t>
            </w:r>
          </w:p>
        </w:tc>
        <w:tc>
          <w:tcPr>
            <w:tcW w:w="1842" w:type="dxa"/>
            <w:noWrap/>
            <w:hideMark/>
          </w:tcPr>
          <w:p w14:paraId="5E1D380F" w14:textId="77777777" w:rsidR="0006695B" w:rsidRPr="009C18CB" w:rsidRDefault="0006695B" w:rsidP="0006695B">
            <w:r w:rsidRPr="009C18CB">
              <w:t>657526</w:t>
            </w:r>
          </w:p>
        </w:tc>
        <w:tc>
          <w:tcPr>
            <w:tcW w:w="1134" w:type="dxa"/>
            <w:noWrap/>
            <w:hideMark/>
          </w:tcPr>
          <w:p w14:paraId="21FC7BA1" w14:textId="77777777" w:rsidR="0006695B" w:rsidRPr="009C18CB" w:rsidRDefault="0006695B" w:rsidP="0006695B">
            <w:r w:rsidRPr="009C18CB">
              <w:t>7042</w:t>
            </w:r>
          </w:p>
        </w:tc>
      </w:tr>
      <w:tr w:rsidR="0006695B" w:rsidRPr="009C18CB" w14:paraId="06AF5D3D" w14:textId="77777777" w:rsidTr="0006695B">
        <w:trPr>
          <w:trHeight w:val="270"/>
        </w:trPr>
        <w:tc>
          <w:tcPr>
            <w:tcW w:w="2689" w:type="dxa"/>
            <w:noWrap/>
            <w:vAlign w:val="bottom"/>
            <w:hideMark/>
          </w:tcPr>
          <w:p w14:paraId="4ED836E3" w14:textId="0974E0E4" w:rsidR="0006695B" w:rsidRPr="009C18CB" w:rsidRDefault="0006695B" w:rsidP="0006695B">
            <w:r w:rsidRPr="009C18CB">
              <w:rPr>
                <w:rFonts w:cs="Arial"/>
                <w:sz w:val="20"/>
                <w:szCs w:val="20"/>
              </w:rPr>
              <w:t>vc-exact_193.gr</w:t>
            </w:r>
          </w:p>
        </w:tc>
        <w:tc>
          <w:tcPr>
            <w:tcW w:w="1134" w:type="dxa"/>
            <w:noWrap/>
            <w:hideMark/>
          </w:tcPr>
          <w:p w14:paraId="57BE7E1A" w14:textId="77777777" w:rsidR="0006695B" w:rsidRPr="009C18CB" w:rsidRDefault="0006695B" w:rsidP="0006695B">
            <w:r w:rsidRPr="009C18CB">
              <w:t>7030</w:t>
            </w:r>
          </w:p>
        </w:tc>
        <w:tc>
          <w:tcPr>
            <w:tcW w:w="1394" w:type="dxa"/>
            <w:noWrap/>
            <w:hideMark/>
          </w:tcPr>
          <w:p w14:paraId="41F88AE7" w14:textId="77777777" w:rsidR="0006695B" w:rsidRPr="009C18CB" w:rsidRDefault="0006695B" w:rsidP="0006695B">
            <w:r w:rsidRPr="009C18CB">
              <w:t>8.807831451</w:t>
            </w:r>
          </w:p>
        </w:tc>
        <w:tc>
          <w:tcPr>
            <w:tcW w:w="1842" w:type="dxa"/>
            <w:noWrap/>
            <w:hideMark/>
          </w:tcPr>
          <w:p w14:paraId="76F5A97D" w14:textId="77777777" w:rsidR="0006695B" w:rsidRPr="009C18CB" w:rsidRDefault="0006695B" w:rsidP="0006695B">
            <w:r w:rsidRPr="009C18CB">
              <w:t>1377110</w:t>
            </w:r>
          </w:p>
        </w:tc>
        <w:tc>
          <w:tcPr>
            <w:tcW w:w="1134" w:type="dxa"/>
            <w:noWrap/>
            <w:hideMark/>
          </w:tcPr>
          <w:p w14:paraId="49741DFD" w14:textId="77777777" w:rsidR="0006695B" w:rsidRPr="009C18CB" w:rsidRDefault="0006695B" w:rsidP="0006695B">
            <w:r w:rsidRPr="009C18CB">
              <w:t>4574</w:t>
            </w:r>
          </w:p>
        </w:tc>
      </w:tr>
      <w:tr w:rsidR="0006695B" w:rsidRPr="009C18CB" w14:paraId="66E2A8F9" w14:textId="77777777" w:rsidTr="0006695B">
        <w:trPr>
          <w:trHeight w:val="270"/>
        </w:trPr>
        <w:tc>
          <w:tcPr>
            <w:tcW w:w="2689" w:type="dxa"/>
            <w:noWrap/>
            <w:vAlign w:val="bottom"/>
            <w:hideMark/>
          </w:tcPr>
          <w:p w14:paraId="109896F9" w14:textId="486D4E88" w:rsidR="0006695B" w:rsidRPr="009C18CB" w:rsidRDefault="0006695B" w:rsidP="0006695B">
            <w:r w:rsidRPr="009C18CB">
              <w:rPr>
                <w:rFonts w:cs="Arial"/>
                <w:sz w:val="20"/>
                <w:szCs w:val="20"/>
              </w:rPr>
              <w:t>vc-exact_111.gr</w:t>
            </w:r>
          </w:p>
        </w:tc>
        <w:tc>
          <w:tcPr>
            <w:tcW w:w="1134" w:type="dxa"/>
            <w:noWrap/>
            <w:hideMark/>
          </w:tcPr>
          <w:p w14:paraId="48E48F92" w14:textId="77777777" w:rsidR="0006695B" w:rsidRPr="009C18CB" w:rsidRDefault="0006695B" w:rsidP="0006695B">
            <w:r w:rsidRPr="009C18CB">
              <w:t>450</w:t>
            </w:r>
          </w:p>
        </w:tc>
        <w:tc>
          <w:tcPr>
            <w:tcW w:w="1394" w:type="dxa"/>
            <w:noWrap/>
            <w:hideMark/>
          </w:tcPr>
          <w:p w14:paraId="0364A7F6" w14:textId="77777777" w:rsidR="0006695B" w:rsidRPr="009C18CB" w:rsidRDefault="0006695B" w:rsidP="0006695B">
            <w:r w:rsidRPr="009C18CB">
              <w:t>7.474712614</w:t>
            </w:r>
          </w:p>
        </w:tc>
        <w:tc>
          <w:tcPr>
            <w:tcW w:w="1842" w:type="dxa"/>
            <w:noWrap/>
            <w:hideMark/>
          </w:tcPr>
          <w:p w14:paraId="478C4CA0" w14:textId="77777777" w:rsidR="0006695B" w:rsidRPr="009C18CB" w:rsidRDefault="0006695B" w:rsidP="0006695B">
            <w:r w:rsidRPr="009C18CB">
              <w:t>251818</w:t>
            </w:r>
          </w:p>
        </w:tc>
        <w:tc>
          <w:tcPr>
            <w:tcW w:w="1134" w:type="dxa"/>
            <w:noWrap/>
            <w:hideMark/>
          </w:tcPr>
          <w:p w14:paraId="6C64822B" w14:textId="77777777" w:rsidR="0006695B" w:rsidRPr="009C18CB" w:rsidRDefault="0006695B" w:rsidP="0006695B">
            <w:r w:rsidRPr="009C18CB">
              <w:t>425</w:t>
            </w:r>
          </w:p>
        </w:tc>
      </w:tr>
      <w:tr w:rsidR="0006695B" w:rsidRPr="009C18CB" w14:paraId="4F81FCE3" w14:textId="77777777" w:rsidTr="0006695B">
        <w:trPr>
          <w:trHeight w:val="270"/>
        </w:trPr>
        <w:tc>
          <w:tcPr>
            <w:tcW w:w="2689" w:type="dxa"/>
            <w:noWrap/>
            <w:vAlign w:val="bottom"/>
            <w:hideMark/>
          </w:tcPr>
          <w:p w14:paraId="20795451" w14:textId="26531B12" w:rsidR="0006695B" w:rsidRPr="009C18CB" w:rsidRDefault="0006695B" w:rsidP="0006695B">
            <w:r w:rsidRPr="009C18CB">
              <w:rPr>
                <w:rFonts w:cs="Arial"/>
                <w:sz w:val="20"/>
                <w:szCs w:val="20"/>
              </w:rPr>
              <w:t>vc-exact_039.gr</w:t>
            </w:r>
          </w:p>
        </w:tc>
        <w:tc>
          <w:tcPr>
            <w:tcW w:w="1134" w:type="dxa"/>
            <w:noWrap/>
            <w:hideMark/>
          </w:tcPr>
          <w:p w14:paraId="69A46491" w14:textId="77777777" w:rsidR="0006695B" w:rsidRPr="009C18CB" w:rsidRDefault="0006695B" w:rsidP="0006695B">
            <w:r w:rsidRPr="009C18CB">
              <w:t>6795</w:t>
            </w:r>
          </w:p>
        </w:tc>
        <w:tc>
          <w:tcPr>
            <w:tcW w:w="1394" w:type="dxa"/>
            <w:noWrap/>
            <w:hideMark/>
          </w:tcPr>
          <w:p w14:paraId="62B2F0E8" w14:textId="77777777" w:rsidR="0006695B" w:rsidRPr="009C18CB" w:rsidRDefault="0006695B" w:rsidP="0006695B">
            <w:r w:rsidRPr="009C18CB">
              <w:t>7.451148908</w:t>
            </w:r>
          </w:p>
        </w:tc>
        <w:tc>
          <w:tcPr>
            <w:tcW w:w="1842" w:type="dxa"/>
            <w:noWrap/>
            <w:hideMark/>
          </w:tcPr>
          <w:p w14:paraId="05D0D325" w14:textId="77777777" w:rsidR="0006695B" w:rsidRPr="009C18CB" w:rsidRDefault="0006695B" w:rsidP="0006695B">
            <w:r w:rsidRPr="009C18CB">
              <w:t>913479</w:t>
            </w:r>
          </w:p>
        </w:tc>
        <w:tc>
          <w:tcPr>
            <w:tcW w:w="1134" w:type="dxa"/>
            <w:noWrap/>
            <w:hideMark/>
          </w:tcPr>
          <w:p w14:paraId="3740E445" w14:textId="77777777" w:rsidR="0006695B" w:rsidRPr="009C18CB" w:rsidRDefault="0006695B" w:rsidP="0006695B">
            <w:r w:rsidRPr="009C18CB">
              <w:t>4208</w:t>
            </w:r>
          </w:p>
        </w:tc>
      </w:tr>
      <w:tr w:rsidR="0006695B" w:rsidRPr="009C18CB" w14:paraId="0E5DC962" w14:textId="77777777" w:rsidTr="0006695B">
        <w:trPr>
          <w:trHeight w:val="270"/>
        </w:trPr>
        <w:tc>
          <w:tcPr>
            <w:tcW w:w="2689" w:type="dxa"/>
            <w:noWrap/>
            <w:vAlign w:val="bottom"/>
            <w:hideMark/>
          </w:tcPr>
          <w:p w14:paraId="48CF77CA" w14:textId="532067C9" w:rsidR="0006695B" w:rsidRPr="009C18CB" w:rsidRDefault="0006695B" w:rsidP="0006695B">
            <w:r w:rsidRPr="009C18CB">
              <w:rPr>
                <w:rFonts w:cs="Arial"/>
                <w:sz w:val="20"/>
                <w:szCs w:val="20"/>
              </w:rPr>
              <w:t>vc-exact_177.gr</w:t>
            </w:r>
          </w:p>
        </w:tc>
        <w:tc>
          <w:tcPr>
            <w:tcW w:w="1134" w:type="dxa"/>
            <w:noWrap/>
            <w:hideMark/>
          </w:tcPr>
          <w:p w14:paraId="5A336CBA" w14:textId="77777777" w:rsidR="0006695B" w:rsidRPr="009C18CB" w:rsidRDefault="0006695B" w:rsidP="0006695B">
            <w:r w:rsidRPr="009C18CB">
              <w:t>5066</w:t>
            </w:r>
          </w:p>
        </w:tc>
        <w:tc>
          <w:tcPr>
            <w:tcW w:w="1394" w:type="dxa"/>
            <w:noWrap/>
            <w:hideMark/>
          </w:tcPr>
          <w:p w14:paraId="01DF0E71" w14:textId="77777777" w:rsidR="0006695B" w:rsidRPr="009C18CB" w:rsidRDefault="0006695B" w:rsidP="0006695B">
            <w:r w:rsidRPr="009C18CB">
              <w:t>5.050961082</w:t>
            </w:r>
          </w:p>
        </w:tc>
        <w:tc>
          <w:tcPr>
            <w:tcW w:w="1842" w:type="dxa"/>
            <w:noWrap/>
            <w:hideMark/>
          </w:tcPr>
          <w:p w14:paraId="6539A39F" w14:textId="77777777" w:rsidR="0006695B" w:rsidRPr="009C18CB" w:rsidRDefault="0006695B" w:rsidP="0006695B">
            <w:r w:rsidRPr="009C18CB">
              <w:t>833918</w:t>
            </w:r>
          </w:p>
        </w:tc>
        <w:tc>
          <w:tcPr>
            <w:tcW w:w="1134" w:type="dxa"/>
            <w:noWrap/>
            <w:hideMark/>
          </w:tcPr>
          <w:p w14:paraId="6F46E8CC" w14:textId="77777777" w:rsidR="0006695B" w:rsidRPr="009C18CB" w:rsidRDefault="0006695B" w:rsidP="0006695B">
            <w:r w:rsidRPr="009C18CB">
              <w:t>3279</w:t>
            </w:r>
          </w:p>
        </w:tc>
      </w:tr>
      <w:tr w:rsidR="0006695B" w:rsidRPr="009C18CB" w14:paraId="0E4963F4" w14:textId="77777777" w:rsidTr="0006695B">
        <w:trPr>
          <w:trHeight w:val="270"/>
        </w:trPr>
        <w:tc>
          <w:tcPr>
            <w:tcW w:w="2689" w:type="dxa"/>
            <w:noWrap/>
            <w:vAlign w:val="bottom"/>
            <w:hideMark/>
          </w:tcPr>
          <w:p w14:paraId="3F035E0A" w14:textId="62F36DA7" w:rsidR="0006695B" w:rsidRPr="009C18CB" w:rsidRDefault="0006695B" w:rsidP="0006695B">
            <w:r w:rsidRPr="009C18CB">
              <w:rPr>
                <w:rFonts w:cs="Arial"/>
                <w:sz w:val="20"/>
                <w:szCs w:val="20"/>
              </w:rPr>
              <w:t>vc-exact_169.gr</w:t>
            </w:r>
          </w:p>
        </w:tc>
        <w:tc>
          <w:tcPr>
            <w:tcW w:w="1134" w:type="dxa"/>
            <w:noWrap/>
            <w:hideMark/>
          </w:tcPr>
          <w:p w14:paraId="7F3B6A43" w14:textId="77777777" w:rsidR="0006695B" w:rsidRPr="009C18CB" w:rsidRDefault="0006695B" w:rsidP="0006695B">
            <w:r w:rsidRPr="009C18CB">
              <w:t>4768</w:t>
            </w:r>
          </w:p>
        </w:tc>
        <w:tc>
          <w:tcPr>
            <w:tcW w:w="1394" w:type="dxa"/>
            <w:noWrap/>
            <w:hideMark/>
          </w:tcPr>
          <w:p w14:paraId="25689B3B" w14:textId="77777777" w:rsidR="0006695B" w:rsidRPr="009C18CB" w:rsidRDefault="0006695B" w:rsidP="0006695B">
            <w:r w:rsidRPr="009C18CB">
              <w:t>4.142735044</w:t>
            </w:r>
          </w:p>
        </w:tc>
        <w:tc>
          <w:tcPr>
            <w:tcW w:w="1842" w:type="dxa"/>
            <w:noWrap/>
            <w:hideMark/>
          </w:tcPr>
          <w:p w14:paraId="3917E8E5" w14:textId="77777777" w:rsidR="0006695B" w:rsidRPr="009C18CB" w:rsidRDefault="0006695B" w:rsidP="0006695B">
            <w:r w:rsidRPr="009C18CB">
              <w:t>747473</w:t>
            </w:r>
          </w:p>
        </w:tc>
        <w:tc>
          <w:tcPr>
            <w:tcW w:w="1134" w:type="dxa"/>
            <w:noWrap/>
            <w:hideMark/>
          </w:tcPr>
          <w:p w14:paraId="654E7773" w14:textId="77777777" w:rsidR="0006695B" w:rsidRPr="009C18CB" w:rsidRDefault="0006695B" w:rsidP="0006695B">
            <w:r w:rsidRPr="009C18CB">
              <w:t>3079</w:t>
            </w:r>
          </w:p>
        </w:tc>
      </w:tr>
      <w:tr w:rsidR="0006695B" w:rsidRPr="009C18CB" w14:paraId="777BEF86" w14:textId="77777777" w:rsidTr="0006695B">
        <w:trPr>
          <w:trHeight w:val="270"/>
        </w:trPr>
        <w:tc>
          <w:tcPr>
            <w:tcW w:w="2689" w:type="dxa"/>
            <w:noWrap/>
            <w:vAlign w:val="bottom"/>
            <w:hideMark/>
          </w:tcPr>
          <w:p w14:paraId="308C2DB5" w14:textId="578D6A6B" w:rsidR="0006695B" w:rsidRPr="009C18CB" w:rsidRDefault="0006695B" w:rsidP="0006695B">
            <w:r w:rsidRPr="009C18CB">
              <w:rPr>
                <w:rFonts w:cs="Arial"/>
                <w:sz w:val="20"/>
                <w:szCs w:val="20"/>
              </w:rPr>
              <w:t>vc-exact_191.gr</w:t>
            </w:r>
          </w:p>
        </w:tc>
        <w:tc>
          <w:tcPr>
            <w:tcW w:w="1134" w:type="dxa"/>
            <w:noWrap/>
            <w:hideMark/>
          </w:tcPr>
          <w:p w14:paraId="0CC236B9" w14:textId="77777777" w:rsidR="0006695B" w:rsidRPr="009C18CB" w:rsidRDefault="0006695B" w:rsidP="0006695B">
            <w:r w:rsidRPr="009C18CB">
              <w:t>4579</w:t>
            </w:r>
          </w:p>
        </w:tc>
        <w:tc>
          <w:tcPr>
            <w:tcW w:w="1394" w:type="dxa"/>
            <w:noWrap/>
            <w:hideMark/>
          </w:tcPr>
          <w:p w14:paraId="11BA1301" w14:textId="77777777" w:rsidR="0006695B" w:rsidRPr="009C18CB" w:rsidRDefault="0006695B" w:rsidP="0006695B">
            <w:r w:rsidRPr="009C18CB">
              <w:t>4.068244902</w:t>
            </w:r>
          </w:p>
        </w:tc>
        <w:tc>
          <w:tcPr>
            <w:tcW w:w="1842" w:type="dxa"/>
            <w:noWrap/>
            <w:hideMark/>
          </w:tcPr>
          <w:p w14:paraId="2A77BEE4" w14:textId="77777777" w:rsidR="0006695B" w:rsidRPr="009C18CB" w:rsidRDefault="0006695B" w:rsidP="0006695B">
            <w:r w:rsidRPr="009C18CB">
              <w:t>678625</w:t>
            </w:r>
          </w:p>
        </w:tc>
        <w:tc>
          <w:tcPr>
            <w:tcW w:w="1134" w:type="dxa"/>
            <w:noWrap/>
            <w:hideMark/>
          </w:tcPr>
          <w:p w14:paraId="4EE30D24" w14:textId="77777777" w:rsidR="0006695B" w:rsidRPr="009C18CB" w:rsidRDefault="0006695B" w:rsidP="0006695B">
            <w:r w:rsidRPr="009C18CB">
              <w:t>2982</w:t>
            </w:r>
          </w:p>
        </w:tc>
      </w:tr>
      <w:tr w:rsidR="0006695B" w:rsidRPr="009C18CB" w14:paraId="32317F5D" w14:textId="77777777" w:rsidTr="0006695B">
        <w:trPr>
          <w:trHeight w:val="270"/>
        </w:trPr>
        <w:tc>
          <w:tcPr>
            <w:tcW w:w="2689" w:type="dxa"/>
            <w:noWrap/>
            <w:vAlign w:val="bottom"/>
            <w:hideMark/>
          </w:tcPr>
          <w:p w14:paraId="68A0D286" w14:textId="78EF921F" w:rsidR="0006695B" w:rsidRPr="009C18CB" w:rsidRDefault="0006695B" w:rsidP="0006695B">
            <w:r w:rsidRPr="009C18CB">
              <w:rPr>
                <w:rFonts w:cs="Arial"/>
                <w:sz w:val="20"/>
                <w:szCs w:val="20"/>
              </w:rPr>
              <w:t>vc-exact_187.gr</w:t>
            </w:r>
          </w:p>
        </w:tc>
        <w:tc>
          <w:tcPr>
            <w:tcW w:w="1134" w:type="dxa"/>
            <w:noWrap/>
            <w:hideMark/>
          </w:tcPr>
          <w:p w14:paraId="7CB95FC7" w14:textId="77777777" w:rsidR="0006695B" w:rsidRPr="009C18CB" w:rsidRDefault="0006695B" w:rsidP="0006695B">
            <w:r w:rsidRPr="009C18CB">
              <w:t>4227</w:t>
            </w:r>
          </w:p>
        </w:tc>
        <w:tc>
          <w:tcPr>
            <w:tcW w:w="1394" w:type="dxa"/>
            <w:noWrap/>
            <w:hideMark/>
          </w:tcPr>
          <w:p w14:paraId="6E9C5438" w14:textId="77777777" w:rsidR="0006695B" w:rsidRPr="009C18CB" w:rsidRDefault="0006695B" w:rsidP="0006695B">
            <w:r w:rsidRPr="009C18CB">
              <w:t>3.474310844</w:t>
            </w:r>
          </w:p>
        </w:tc>
        <w:tc>
          <w:tcPr>
            <w:tcW w:w="1842" w:type="dxa"/>
            <w:noWrap/>
            <w:hideMark/>
          </w:tcPr>
          <w:p w14:paraId="7E57DD27" w14:textId="77777777" w:rsidR="0006695B" w:rsidRPr="009C18CB" w:rsidRDefault="0006695B" w:rsidP="0006695B">
            <w:r w:rsidRPr="009C18CB">
              <w:t>575457</w:t>
            </w:r>
          </w:p>
        </w:tc>
        <w:tc>
          <w:tcPr>
            <w:tcW w:w="1134" w:type="dxa"/>
            <w:noWrap/>
            <w:hideMark/>
          </w:tcPr>
          <w:p w14:paraId="0BCC2844" w14:textId="77777777" w:rsidR="0006695B" w:rsidRPr="009C18CB" w:rsidRDefault="0006695B" w:rsidP="0006695B">
            <w:r w:rsidRPr="009C18CB">
              <w:t>2755</w:t>
            </w:r>
          </w:p>
        </w:tc>
      </w:tr>
      <w:tr w:rsidR="0006695B" w:rsidRPr="009C18CB" w14:paraId="2B322048" w14:textId="77777777" w:rsidTr="0006695B">
        <w:trPr>
          <w:trHeight w:val="270"/>
        </w:trPr>
        <w:tc>
          <w:tcPr>
            <w:tcW w:w="2689" w:type="dxa"/>
            <w:noWrap/>
            <w:vAlign w:val="bottom"/>
            <w:hideMark/>
          </w:tcPr>
          <w:p w14:paraId="2FEFD147" w14:textId="515C0938" w:rsidR="0006695B" w:rsidRPr="009C18CB" w:rsidRDefault="0006695B" w:rsidP="0006695B">
            <w:r w:rsidRPr="009C18CB">
              <w:rPr>
                <w:rFonts w:cs="Arial"/>
                <w:sz w:val="20"/>
                <w:szCs w:val="20"/>
              </w:rPr>
              <w:t>vc-exact_033.gr</w:t>
            </w:r>
          </w:p>
        </w:tc>
        <w:tc>
          <w:tcPr>
            <w:tcW w:w="1134" w:type="dxa"/>
            <w:noWrap/>
            <w:hideMark/>
          </w:tcPr>
          <w:p w14:paraId="1E3C5701" w14:textId="77777777" w:rsidR="0006695B" w:rsidRPr="009C18CB" w:rsidRDefault="0006695B" w:rsidP="0006695B">
            <w:r w:rsidRPr="009C18CB">
              <w:t>4410</w:t>
            </w:r>
          </w:p>
        </w:tc>
        <w:tc>
          <w:tcPr>
            <w:tcW w:w="1394" w:type="dxa"/>
            <w:noWrap/>
            <w:hideMark/>
          </w:tcPr>
          <w:p w14:paraId="0BE27C69" w14:textId="77777777" w:rsidR="0006695B" w:rsidRPr="009C18CB" w:rsidRDefault="0006695B" w:rsidP="0006695B">
            <w:r w:rsidRPr="009C18CB">
              <w:t>3.419165856</w:t>
            </w:r>
          </w:p>
        </w:tc>
        <w:tc>
          <w:tcPr>
            <w:tcW w:w="1842" w:type="dxa"/>
            <w:noWrap/>
            <w:hideMark/>
          </w:tcPr>
          <w:p w14:paraId="0ACB80B8" w14:textId="77777777" w:rsidR="0006695B" w:rsidRPr="009C18CB" w:rsidRDefault="0006695B" w:rsidP="0006695B">
            <w:r w:rsidRPr="009C18CB">
              <w:t>422261</w:t>
            </w:r>
          </w:p>
        </w:tc>
        <w:tc>
          <w:tcPr>
            <w:tcW w:w="1134" w:type="dxa"/>
            <w:noWrap/>
            <w:hideMark/>
          </w:tcPr>
          <w:p w14:paraId="3C15CBA4" w14:textId="77777777" w:rsidR="0006695B" w:rsidRPr="009C18CB" w:rsidRDefault="0006695B" w:rsidP="0006695B">
            <w:r w:rsidRPr="009C18CB">
              <w:t>2733</w:t>
            </w:r>
          </w:p>
        </w:tc>
      </w:tr>
      <w:tr w:rsidR="0006695B" w:rsidRPr="009C18CB" w14:paraId="1C45B5AD" w14:textId="77777777" w:rsidTr="0006695B">
        <w:trPr>
          <w:trHeight w:val="270"/>
        </w:trPr>
        <w:tc>
          <w:tcPr>
            <w:tcW w:w="2689" w:type="dxa"/>
            <w:noWrap/>
            <w:vAlign w:val="bottom"/>
            <w:hideMark/>
          </w:tcPr>
          <w:p w14:paraId="3D0D2B7F" w14:textId="24A80B15" w:rsidR="0006695B" w:rsidRPr="009C18CB" w:rsidRDefault="0006695B" w:rsidP="0006695B">
            <w:r w:rsidRPr="009C18CB">
              <w:rPr>
                <w:rFonts w:cs="Arial"/>
                <w:sz w:val="20"/>
                <w:szCs w:val="20"/>
              </w:rPr>
              <w:t>vc-exact_007.gr</w:t>
            </w:r>
          </w:p>
        </w:tc>
        <w:tc>
          <w:tcPr>
            <w:tcW w:w="1134" w:type="dxa"/>
            <w:noWrap/>
            <w:hideMark/>
          </w:tcPr>
          <w:p w14:paraId="3D4A6999" w14:textId="77777777" w:rsidR="0006695B" w:rsidRPr="009C18CB" w:rsidRDefault="0006695B" w:rsidP="0006695B">
            <w:r w:rsidRPr="009C18CB">
              <w:t>8794</w:t>
            </w:r>
          </w:p>
        </w:tc>
        <w:tc>
          <w:tcPr>
            <w:tcW w:w="1394" w:type="dxa"/>
            <w:noWrap/>
            <w:hideMark/>
          </w:tcPr>
          <w:p w14:paraId="6AC1F0D7" w14:textId="77777777" w:rsidR="0006695B" w:rsidRPr="009C18CB" w:rsidRDefault="0006695B" w:rsidP="0006695B">
            <w:r w:rsidRPr="009C18CB">
              <w:t>2.666387988</w:t>
            </w:r>
          </w:p>
        </w:tc>
        <w:tc>
          <w:tcPr>
            <w:tcW w:w="1842" w:type="dxa"/>
            <w:noWrap/>
            <w:hideMark/>
          </w:tcPr>
          <w:p w14:paraId="2D415547" w14:textId="77777777" w:rsidR="0006695B" w:rsidRPr="009C18CB" w:rsidRDefault="0006695B" w:rsidP="0006695B">
            <w:r w:rsidRPr="009C18CB">
              <w:t>2479619</w:t>
            </w:r>
          </w:p>
        </w:tc>
        <w:tc>
          <w:tcPr>
            <w:tcW w:w="1134" w:type="dxa"/>
            <w:noWrap/>
            <w:hideMark/>
          </w:tcPr>
          <w:p w14:paraId="3E715138" w14:textId="77777777" w:rsidR="0006695B" w:rsidRPr="009C18CB" w:rsidRDefault="0006695B" w:rsidP="0006695B">
            <w:r w:rsidRPr="009C18CB">
              <w:t>4397</w:t>
            </w:r>
          </w:p>
        </w:tc>
      </w:tr>
      <w:tr w:rsidR="0006695B" w:rsidRPr="009C18CB" w14:paraId="3C7B0576" w14:textId="77777777" w:rsidTr="0006695B">
        <w:trPr>
          <w:trHeight w:val="270"/>
        </w:trPr>
        <w:tc>
          <w:tcPr>
            <w:tcW w:w="2689" w:type="dxa"/>
            <w:noWrap/>
            <w:vAlign w:val="bottom"/>
            <w:hideMark/>
          </w:tcPr>
          <w:p w14:paraId="395769A4" w14:textId="5BA4811A" w:rsidR="0006695B" w:rsidRPr="009C18CB" w:rsidRDefault="0006695B" w:rsidP="0006695B">
            <w:r w:rsidRPr="009C18CB">
              <w:rPr>
                <w:rFonts w:cs="Arial"/>
                <w:sz w:val="20"/>
                <w:szCs w:val="20"/>
              </w:rPr>
              <w:t>vc-exact_185.gr</w:t>
            </w:r>
          </w:p>
        </w:tc>
        <w:tc>
          <w:tcPr>
            <w:tcW w:w="1134" w:type="dxa"/>
            <w:noWrap/>
            <w:hideMark/>
          </w:tcPr>
          <w:p w14:paraId="697C9078" w14:textId="77777777" w:rsidR="0006695B" w:rsidRPr="009C18CB" w:rsidRDefault="0006695B" w:rsidP="0006695B">
            <w:r w:rsidRPr="009C18CB">
              <w:t>3523</w:t>
            </w:r>
          </w:p>
        </w:tc>
        <w:tc>
          <w:tcPr>
            <w:tcW w:w="1394" w:type="dxa"/>
            <w:noWrap/>
            <w:hideMark/>
          </w:tcPr>
          <w:p w14:paraId="6ABF27E7" w14:textId="77777777" w:rsidR="0006695B" w:rsidRPr="009C18CB" w:rsidRDefault="0006695B" w:rsidP="0006695B">
            <w:r w:rsidRPr="009C18CB">
              <w:t>2.366861915</w:t>
            </w:r>
          </w:p>
        </w:tc>
        <w:tc>
          <w:tcPr>
            <w:tcW w:w="1842" w:type="dxa"/>
            <w:noWrap/>
            <w:hideMark/>
          </w:tcPr>
          <w:p w14:paraId="426AC0BA" w14:textId="77777777" w:rsidR="0006695B" w:rsidRPr="009C18CB" w:rsidRDefault="0006695B" w:rsidP="0006695B">
            <w:r w:rsidRPr="009C18CB">
              <w:t>412329</w:t>
            </w:r>
          </w:p>
        </w:tc>
        <w:tc>
          <w:tcPr>
            <w:tcW w:w="1134" w:type="dxa"/>
            <w:noWrap/>
            <w:hideMark/>
          </w:tcPr>
          <w:p w14:paraId="14708A6C" w14:textId="77777777" w:rsidR="0006695B" w:rsidRPr="009C18CB" w:rsidRDefault="0006695B" w:rsidP="0006695B">
            <w:r w:rsidRPr="009C18CB">
              <w:t>2291</w:t>
            </w:r>
          </w:p>
        </w:tc>
      </w:tr>
      <w:tr w:rsidR="0006695B" w:rsidRPr="009C18CB" w14:paraId="5107DF90" w14:textId="77777777" w:rsidTr="0006695B">
        <w:trPr>
          <w:trHeight w:val="270"/>
        </w:trPr>
        <w:tc>
          <w:tcPr>
            <w:tcW w:w="2689" w:type="dxa"/>
            <w:noWrap/>
            <w:vAlign w:val="bottom"/>
            <w:hideMark/>
          </w:tcPr>
          <w:p w14:paraId="568D4A7F" w14:textId="15B36E40" w:rsidR="0006695B" w:rsidRPr="009C18CB" w:rsidRDefault="0006695B" w:rsidP="0006695B">
            <w:r w:rsidRPr="009C18CB">
              <w:rPr>
                <w:rFonts w:cs="Arial"/>
                <w:sz w:val="20"/>
                <w:szCs w:val="20"/>
              </w:rPr>
              <w:t>vc-exact_175.gr</w:t>
            </w:r>
          </w:p>
        </w:tc>
        <w:tc>
          <w:tcPr>
            <w:tcW w:w="1134" w:type="dxa"/>
            <w:noWrap/>
            <w:hideMark/>
          </w:tcPr>
          <w:p w14:paraId="056FC0AF" w14:textId="77777777" w:rsidR="0006695B" w:rsidRPr="009C18CB" w:rsidRDefault="0006695B" w:rsidP="0006695B">
            <w:r w:rsidRPr="009C18CB">
              <w:t>3523</w:t>
            </w:r>
          </w:p>
        </w:tc>
        <w:tc>
          <w:tcPr>
            <w:tcW w:w="1394" w:type="dxa"/>
            <w:noWrap/>
            <w:hideMark/>
          </w:tcPr>
          <w:p w14:paraId="2B3FA52F" w14:textId="77777777" w:rsidR="0006695B" w:rsidRPr="009C18CB" w:rsidRDefault="0006695B" w:rsidP="0006695B">
            <w:r w:rsidRPr="009C18CB">
              <w:t>2.293946653</w:t>
            </w:r>
          </w:p>
        </w:tc>
        <w:tc>
          <w:tcPr>
            <w:tcW w:w="1842" w:type="dxa"/>
            <w:noWrap/>
            <w:hideMark/>
          </w:tcPr>
          <w:p w14:paraId="43B0CAF9" w14:textId="77777777" w:rsidR="0006695B" w:rsidRPr="009C18CB" w:rsidRDefault="0006695B" w:rsidP="0006695B">
            <w:r w:rsidRPr="009C18CB">
              <w:t>416802</w:t>
            </w:r>
          </w:p>
        </w:tc>
        <w:tc>
          <w:tcPr>
            <w:tcW w:w="1134" w:type="dxa"/>
            <w:noWrap/>
            <w:hideMark/>
          </w:tcPr>
          <w:p w14:paraId="7067968F" w14:textId="77777777" w:rsidR="0006695B" w:rsidRPr="009C18CB" w:rsidRDefault="0006695B" w:rsidP="0006695B">
            <w:r w:rsidRPr="009C18CB">
              <w:t>2293</w:t>
            </w:r>
          </w:p>
        </w:tc>
      </w:tr>
      <w:tr w:rsidR="0006695B" w:rsidRPr="009C18CB" w14:paraId="4C83F103" w14:textId="77777777" w:rsidTr="0006695B">
        <w:trPr>
          <w:trHeight w:val="270"/>
        </w:trPr>
        <w:tc>
          <w:tcPr>
            <w:tcW w:w="2689" w:type="dxa"/>
            <w:noWrap/>
            <w:vAlign w:val="bottom"/>
            <w:hideMark/>
          </w:tcPr>
          <w:p w14:paraId="36187BA4" w14:textId="57F2B31C" w:rsidR="0006695B" w:rsidRPr="009C18CB" w:rsidRDefault="0006695B" w:rsidP="0006695B">
            <w:r w:rsidRPr="009C18CB">
              <w:rPr>
                <w:rFonts w:cs="Arial"/>
                <w:sz w:val="20"/>
                <w:szCs w:val="20"/>
              </w:rPr>
              <w:t>vc-exact_157.gr</w:t>
            </w:r>
          </w:p>
        </w:tc>
        <w:tc>
          <w:tcPr>
            <w:tcW w:w="1134" w:type="dxa"/>
            <w:noWrap/>
            <w:hideMark/>
          </w:tcPr>
          <w:p w14:paraId="644C24BB" w14:textId="77777777" w:rsidR="0006695B" w:rsidRPr="009C18CB" w:rsidRDefault="0006695B" w:rsidP="0006695B">
            <w:r w:rsidRPr="009C18CB">
              <w:t>2980</w:t>
            </w:r>
          </w:p>
        </w:tc>
        <w:tc>
          <w:tcPr>
            <w:tcW w:w="1394" w:type="dxa"/>
            <w:noWrap/>
            <w:hideMark/>
          </w:tcPr>
          <w:p w14:paraId="582A1830" w14:textId="77777777" w:rsidR="0006695B" w:rsidRPr="009C18CB" w:rsidRDefault="0006695B" w:rsidP="0006695B">
            <w:r w:rsidRPr="009C18CB">
              <w:t>1.856767798</w:t>
            </w:r>
          </w:p>
        </w:tc>
        <w:tc>
          <w:tcPr>
            <w:tcW w:w="1842" w:type="dxa"/>
            <w:noWrap/>
            <w:hideMark/>
          </w:tcPr>
          <w:p w14:paraId="61EEC5BF" w14:textId="77777777" w:rsidR="0006695B" w:rsidRPr="009C18CB" w:rsidRDefault="0006695B" w:rsidP="0006695B">
            <w:r w:rsidRPr="009C18CB">
              <w:t>360371</w:t>
            </w:r>
          </w:p>
        </w:tc>
        <w:tc>
          <w:tcPr>
            <w:tcW w:w="1134" w:type="dxa"/>
            <w:noWrap/>
            <w:hideMark/>
          </w:tcPr>
          <w:p w14:paraId="20252833" w14:textId="77777777" w:rsidR="0006695B" w:rsidRPr="009C18CB" w:rsidRDefault="0006695B" w:rsidP="0006695B">
            <w:r w:rsidRPr="009C18CB">
              <w:t>1933</w:t>
            </w:r>
          </w:p>
        </w:tc>
      </w:tr>
      <w:tr w:rsidR="0006695B" w:rsidRPr="009C18CB" w14:paraId="1AA5DB26" w14:textId="77777777" w:rsidTr="0006695B">
        <w:trPr>
          <w:trHeight w:val="270"/>
        </w:trPr>
        <w:tc>
          <w:tcPr>
            <w:tcW w:w="2689" w:type="dxa"/>
            <w:noWrap/>
            <w:vAlign w:val="bottom"/>
            <w:hideMark/>
          </w:tcPr>
          <w:p w14:paraId="7CC1DAAD" w14:textId="407FCE7A" w:rsidR="0006695B" w:rsidRPr="009C18CB" w:rsidRDefault="0006695B" w:rsidP="0006695B">
            <w:r w:rsidRPr="009C18CB">
              <w:rPr>
                <w:rFonts w:cs="Arial"/>
                <w:sz w:val="20"/>
                <w:szCs w:val="20"/>
              </w:rPr>
              <w:t>vc-exact_131.gr</w:t>
            </w:r>
          </w:p>
        </w:tc>
        <w:tc>
          <w:tcPr>
            <w:tcW w:w="1134" w:type="dxa"/>
            <w:noWrap/>
            <w:hideMark/>
          </w:tcPr>
          <w:p w14:paraId="33EF0FD7" w14:textId="77777777" w:rsidR="0006695B" w:rsidRPr="009C18CB" w:rsidRDefault="0006695B" w:rsidP="0006695B">
            <w:r w:rsidRPr="009C18CB">
              <w:t>2980</w:t>
            </w:r>
          </w:p>
        </w:tc>
        <w:tc>
          <w:tcPr>
            <w:tcW w:w="1394" w:type="dxa"/>
            <w:noWrap/>
            <w:hideMark/>
          </w:tcPr>
          <w:p w14:paraId="753F81A5" w14:textId="77777777" w:rsidR="0006695B" w:rsidRPr="009C18CB" w:rsidRDefault="0006695B" w:rsidP="0006695B">
            <w:r w:rsidRPr="009C18CB">
              <w:t>1.709514737</w:t>
            </w:r>
          </w:p>
        </w:tc>
        <w:tc>
          <w:tcPr>
            <w:tcW w:w="1842" w:type="dxa"/>
            <w:noWrap/>
            <w:hideMark/>
          </w:tcPr>
          <w:p w14:paraId="205D8F47" w14:textId="77777777" w:rsidR="0006695B" w:rsidRPr="009C18CB" w:rsidRDefault="0006695B" w:rsidP="0006695B">
            <w:r w:rsidRPr="009C18CB">
              <w:t>314257</w:t>
            </w:r>
          </w:p>
        </w:tc>
        <w:tc>
          <w:tcPr>
            <w:tcW w:w="1134" w:type="dxa"/>
            <w:noWrap/>
            <w:hideMark/>
          </w:tcPr>
          <w:p w14:paraId="404E65D8" w14:textId="77777777" w:rsidR="0006695B" w:rsidRPr="009C18CB" w:rsidRDefault="0006695B" w:rsidP="0006695B">
            <w:r w:rsidRPr="009C18CB">
              <w:t>1929</w:t>
            </w:r>
          </w:p>
        </w:tc>
      </w:tr>
      <w:tr w:rsidR="0006695B" w:rsidRPr="009C18CB" w14:paraId="4D968DCF" w14:textId="77777777" w:rsidTr="0006695B">
        <w:trPr>
          <w:trHeight w:val="270"/>
        </w:trPr>
        <w:tc>
          <w:tcPr>
            <w:tcW w:w="2689" w:type="dxa"/>
            <w:noWrap/>
            <w:vAlign w:val="bottom"/>
            <w:hideMark/>
          </w:tcPr>
          <w:p w14:paraId="67D505D0" w14:textId="47445E67" w:rsidR="0006695B" w:rsidRPr="009C18CB" w:rsidRDefault="0006695B" w:rsidP="0006695B">
            <w:r w:rsidRPr="009C18CB">
              <w:rPr>
                <w:rFonts w:cs="Arial"/>
                <w:sz w:val="20"/>
                <w:szCs w:val="20"/>
              </w:rPr>
              <w:t>vc-exact_011.gr</w:t>
            </w:r>
          </w:p>
        </w:tc>
        <w:tc>
          <w:tcPr>
            <w:tcW w:w="1134" w:type="dxa"/>
            <w:noWrap/>
            <w:hideMark/>
          </w:tcPr>
          <w:p w14:paraId="724CE190" w14:textId="77777777" w:rsidR="0006695B" w:rsidRPr="009C18CB" w:rsidRDefault="0006695B" w:rsidP="0006695B">
            <w:r w:rsidRPr="009C18CB">
              <w:t>9877</w:t>
            </w:r>
          </w:p>
        </w:tc>
        <w:tc>
          <w:tcPr>
            <w:tcW w:w="1394" w:type="dxa"/>
            <w:noWrap/>
            <w:hideMark/>
          </w:tcPr>
          <w:p w14:paraId="0A764BD3" w14:textId="77777777" w:rsidR="0006695B" w:rsidRPr="009C18CB" w:rsidRDefault="0006695B" w:rsidP="0006695B">
            <w:r w:rsidRPr="009C18CB">
              <w:t>0.923762236</w:t>
            </w:r>
          </w:p>
        </w:tc>
        <w:tc>
          <w:tcPr>
            <w:tcW w:w="1842" w:type="dxa"/>
            <w:noWrap/>
            <w:hideMark/>
          </w:tcPr>
          <w:p w14:paraId="77479087" w14:textId="77777777" w:rsidR="0006695B" w:rsidRPr="009C18CB" w:rsidRDefault="0006695B" w:rsidP="0006695B">
            <w:r w:rsidRPr="009C18CB">
              <w:t>329444</w:t>
            </w:r>
          </w:p>
        </w:tc>
        <w:tc>
          <w:tcPr>
            <w:tcW w:w="1134" w:type="dxa"/>
            <w:noWrap/>
            <w:hideMark/>
          </w:tcPr>
          <w:p w14:paraId="0F8071B3" w14:textId="77777777" w:rsidR="0006695B" w:rsidRPr="009C18CB" w:rsidRDefault="0006695B" w:rsidP="0006695B">
            <w:r w:rsidRPr="009C18CB">
              <w:t>4981</w:t>
            </w:r>
          </w:p>
        </w:tc>
      </w:tr>
      <w:tr w:rsidR="0006695B" w:rsidRPr="009C18CB" w14:paraId="7B3C341A" w14:textId="77777777" w:rsidTr="0006695B">
        <w:trPr>
          <w:trHeight w:val="270"/>
        </w:trPr>
        <w:tc>
          <w:tcPr>
            <w:tcW w:w="2689" w:type="dxa"/>
            <w:noWrap/>
            <w:vAlign w:val="bottom"/>
            <w:hideMark/>
          </w:tcPr>
          <w:p w14:paraId="23CB175E" w14:textId="34C05CC0" w:rsidR="0006695B" w:rsidRPr="009C18CB" w:rsidRDefault="0006695B" w:rsidP="0006695B">
            <w:r w:rsidRPr="009C18CB">
              <w:rPr>
                <w:rFonts w:cs="Arial"/>
                <w:sz w:val="20"/>
                <w:szCs w:val="20"/>
              </w:rPr>
              <w:t>vc-exact_001.gr</w:t>
            </w:r>
          </w:p>
        </w:tc>
        <w:tc>
          <w:tcPr>
            <w:tcW w:w="1134" w:type="dxa"/>
            <w:noWrap/>
            <w:hideMark/>
          </w:tcPr>
          <w:p w14:paraId="414C2A78" w14:textId="77777777" w:rsidR="0006695B" w:rsidRPr="009C18CB" w:rsidRDefault="0006695B" w:rsidP="0006695B">
            <w:r w:rsidRPr="009C18CB">
              <w:t>6160</w:t>
            </w:r>
          </w:p>
        </w:tc>
        <w:tc>
          <w:tcPr>
            <w:tcW w:w="1394" w:type="dxa"/>
            <w:noWrap/>
            <w:hideMark/>
          </w:tcPr>
          <w:p w14:paraId="220615B6" w14:textId="77777777" w:rsidR="0006695B" w:rsidRPr="009C18CB" w:rsidRDefault="0006695B" w:rsidP="0006695B">
            <w:r w:rsidRPr="009C18CB">
              <w:t>0.354561174</w:t>
            </w:r>
          </w:p>
        </w:tc>
        <w:tc>
          <w:tcPr>
            <w:tcW w:w="1842" w:type="dxa"/>
            <w:noWrap/>
            <w:hideMark/>
          </w:tcPr>
          <w:p w14:paraId="5E7BB1F8" w14:textId="77777777" w:rsidR="0006695B" w:rsidRPr="009C18CB" w:rsidRDefault="0006695B" w:rsidP="0006695B">
            <w:r w:rsidRPr="009C18CB">
              <w:t>182969</w:t>
            </w:r>
          </w:p>
        </w:tc>
        <w:tc>
          <w:tcPr>
            <w:tcW w:w="1134" w:type="dxa"/>
            <w:noWrap/>
            <w:hideMark/>
          </w:tcPr>
          <w:p w14:paraId="4A67628A" w14:textId="77777777" w:rsidR="0006695B" w:rsidRPr="009C18CB" w:rsidRDefault="0006695B" w:rsidP="0006695B">
            <w:r w:rsidRPr="009C18CB">
              <w:t>2586</w:t>
            </w:r>
          </w:p>
        </w:tc>
      </w:tr>
      <w:tr w:rsidR="0006695B" w:rsidRPr="009C18CB" w14:paraId="58D439B9" w14:textId="77777777" w:rsidTr="0006695B">
        <w:trPr>
          <w:trHeight w:val="270"/>
        </w:trPr>
        <w:tc>
          <w:tcPr>
            <w:tcW w:w="2689" w:type="dxa"/>
            <w:noWrap/>
            <w:vAlign w:val="bottom"/>
            <w:hideMark/>
          </w:tcPr>
          <w:p w14:paraId="4FA7BFD5" w14:textId="395D76B3" w:rsidR="0006695B" w:rsidRPr="009C18CB" w:rsidRDefault="0006695B" w:rsidP="0006695B">
            <w:r w:rsidRPr="009C18CB">
              <w:rPr>
                <w:rFonts w:cs="Arial"/>
                <w:sz w:val="20"/>
                <w:szCs w:val="20"/>
              </w:rPr>
              <w:t>vc-exact_093.gr</w:t>
            </w:r>
          </w:p>
        </w:tc>
        <w:tc>
          <w:tcPr>
            <w:tcW w:w="1134" w:type="dxa"/>
            <w:noWrap/>
            <w:hideMark/>
          </w:tcPr>
          <w:p w14:paraId="717727EA" w14:textId="77777777" w:rsidR="0006695B" w:rsidRPr="009C18CB" w:rsidRDefault="0006695B" w:rsidP="0006695B">
            <w:r w:rsidRPr="009C18CB">
              <w:t>200</w:t>
            </w:r>
          </w:p>
        </w:tc>
        <w:tc>
          <w:tcPr>
            <w:tcW w:w="1394" w:type="dxa"/>
            <w:noWrap/>
            <w:hideMark/>
          </w:tcPr>
          <w:p w14:paraId="03433E89" w14:textId="77777777" w:rsidR="0006695B" w:rsidRPr="009C18CB" w:rsidRDefault="0006695B" w:rsidP="0006695B">
            <w:r w:rsidRPr="009C18CB">
              <w:t>0.249105044</w:t>
            </w:r>
          </w:p>
        </w:tc>
        <w:tc>
          <w:tcPr>
            <w:tcW w:w="1842" w:type="dxa"/>
            <w:noWrap/>
            <w:hideMark/>
          </w:tcPr>
          <w:p w14:paraId="45C2D16E" w14:textId="77777777" w:rsidR="0006695B" w:rsidRPr="009C18CB" w:rsidRDefault="0006695B" w:rsidP="0006695B">
            <w:r w:rsidRPr="009C18CB">
              <w:t>30742</w:t>
            </w:r>
          </w:p>
        </w:tc>
        <w:tc>
          <w:tcPr>
            <w:tcW w:w="1134" w:type="dxa"/>
            <w:noWrap/>
            <w:hideMark/>
          </w:tcPr>
          <w:p w14:paraId="5DE943A0" w14:textId="77777777" w:rsidR="0006695B" w:rsidRPr="009C18CB" w:rsidRDefault="0006695B" w:rsidP="0006695B">
            <w:r w:rsidRPr="009C18CB">
              <w:t>147</w:t>
            </w:r>
          </w:p>
        </w:tc>
      </w:tr>
      <w:tr w:rsidR="0006695B" w:rsidRPr="009C18CB" w14:paraId="070532B0" w14:textId="77777777" w:rsidTr="0006695B">
        <w:trPr>
          <w:trHeight w:val="270"/>
        </w:trPr>
        <w:tc>
          <w:tcPr>
            <w:tcW w:w="2689" w:type="dxa"/>
            <w:noWrap/>
            <w:vAlign w:val="bottom"/>
            <w:hideMark/>
          </w:tcPr>
          <w:p w14:paraId="60B75DEC" w14:textId="7242E570" w:rsidR="0006695B" w:rsidRPr="009C18CB" w:rsidRDefault="0006695B" w:rsidP="0006695B">
            <w:r w:rsidRPr="009C18CB">
              <w:rPr>
                <w:rFonts w:cs="Arial"/>
                <w:sz w:val="20"/>
                <w:szCs w:val="20"/>
              </w:rPr>
              <w:t>vc-exact_091.gr</w:t>
            </w:r>
          </w:p>
        </w:tc>
        <w:tc>
          <w:tcPr>
            <w:tcW w:w="1134" w:type="dxa"/>
            <w:noWrap/>
            <w:hideMark/>
          </w:tcPr>
          <w:p w14:paraId="759B2044" w14:textId="77777777" w:rsidR="0006695B" w:rsidRPr="009C18CB" w:rsidRDefault="0006695B" w:rsidP="0006695B">
            <w:r w:rsidRPr="009C18CB">
              <w:t>200</w:t>
            </w:r>
          </w:p>
        </w:tc>
        <w:tc>
          <w:tcPr>
            <w:tcW w:w="1394" w:type="dxa"/>
            <w:noWrap/>
            <w:hideMark/>
          </w:tcPr>
          <w:p w14:paraId="5B31C25E" w14:textId="77777777" w:rsidR="0006695B" w:rsidRPr="009C18CB" w:rsidRDefault="0006695B" w:rsidP="0006695B">
            <w:r w:rsidRPr="009C18CB">
              <w:t>0.245997406</w:t>
            </w:r>
          </w:p>
        </w:tc>
        <w:tc>
          <w:tcPr>
            <w:tcW w:w="1842" w:type="dxa"/>
            <w:noWrap/>
            <w:hideMark/>
          </w:tcPr>
          <w:p w14:paraId="1EFA7F1F" w14:textId="77777777" w:rsidR="0006695B" w:rsidRPr="009C18CB" w:rsidRDefault="0006695B" w:rsidP="0006695B">
            <w:r w:rsidRPr="009C18CB">
              <w:t>32464</w:t>
            </w:r>
          </w:p>
        </w:tc>
        <w:tc>
          <w:tcPr>
            <w:tcW w:w="1134" w:type="dxa"/>
            <w:noWrap/>
            <w:hideMark/>
          </w:tcPr>
          <w:p w14:paraId="0AEB7C1E" w14:textId="77777777" w:rsidR="0006695B" w:rsidRPr="009C18CB" w:rsidRDefault="0006695B" w:rsidP="0006695B">
            <w:r w:rsidRPr="009C18CB">
              <w:t>150</w:t>
            </w:r>
          </w:p>
        </w:tc>
      </w:tr>
      <w:tr w:rsidR="0006695B" w:rsidRPr="009C18CB" w14:paraId="76D4A17D" w14:textId="77777777" w:rsidTr="0006695B">
        <w:trPr>
          <w:trHeight w:val="270"/>
        </w:trPr>
        <w:tc>
          <w:tcPr>
            <w:tcW w:w="2689" w:type="dxa"/>
            <w:noWrap/>
            <w:vAlign w:val="bottom"/>
            <w:hideMark/>
          </w:tcPr>
          <w:p w14:paraId="6D764EB8" w14:textId="51481F9D" w:rsidR="0006695B" w:rsidRPr="009C18CB" w:rsidRDefault="0006695B" w:rsidP="0006695B">
            <w:r w:rsidRPr="009C18CB">
              <w:rPr>
                <w:rFonts w:cs="Arial"/>
                <w:sz w:val="20"/>
                <w:szCs w:val="20"/>
              </w:rPr>
              <w:t>vc-exact_083.gr</w:t>
            </w:r>
          </w:p>
        </w:tc>
        <w:tc>
          <w:tcPr>
            <w:tcW w:w="1134" w:type="dxa"/>
            <w:noWrap/>
            <w:hideMark/>
          </w:tcPr>
          <w:p w14:paraId="6EB6DF4E" w14:textId="77777777" w:rsidR="0006695B" w:rsidRPr="009C18CB" w:rsidRDefault="0006695B" w:rsidP="0006695B">
            <w:r w:rsidRPr="009C18CB">
              <w:t>200</w:t>
            </w:r>
          </w:p>
        </w:tc>
        <w:tc>
          <w:tcPr>
            <w:tcW w:w="1394" w:type="dxa"/>
            <w:noWrap/>
            <w:hideMark/>
          </w:tcPr>
          <w:p w14:paraId="78A193EA" w14:textId="77777777" w:rsidR="0006695B" w:rsidRPr="009C18CB" w:rsidRDefault="0006695B" w:rsidP="0006695B">
            <w:r w:rsidRPr="009C18CB">
              <w:t>0.239254007</w:t>
            </w:r>
          </w:p>
        </w:tc>
        <w:tc>
          <w:tcPr>
            <w:tcW w:w="1842" w:type="dxa"/>
            <w:noWrap/>
            <w:hideMark/>
          </w:tcPr>
          <w:p w14:paraId="69B47D74" w14:textId="77777777" w:rsidR="0006695B" w:rsidRPr="009C18CB" w:rsidRDefault="0006695B" w:rsidP="0006695B">
            <w:r w:rsidRPr="009C18CB">
              <w:t>29779</w:t>
            </w:r>
          </w:p>
        </w:tc>
        <w:tc>
          <w:tcPr>
            <w:tcW w:w="1134" w:type="dxa"/>
            <w:noWrap/>
            <w:hideMark/>
          </w:tcPr>
          <w:p w14:paraId="4C3DB850" w14:textId="77777777" w:rsidR="0006695B" w:rsidRPr="009C18CB" w:rsidRDefault="0006695B" w:rsidP="0006695B">
            <w:r w:rsidRPr="009C18CB">
              <w:t>147</w:t>
            </w:r>
          </w:p>
        </w:tc>
      </w:tr>
      <w:tr w:rsidR="0006695B" w:rsidRPr="009C18CB" w14:paraId="7DD82878" w14:textId="77777777" w:rsidTr="0006695B">
        <w:trPr>
          <w:trHeight w:val="270"/>
        </w:trPr>
        <w:tc>
          <w:tcPr>
            <w:tcW w:w="2689" w:type="dxa"/>
            <w:noWrap/>
            <w:vAlign w:val="bottom"/>
            <w:hideMark/>
          </w:tcPr>
          <w:p w14:paraId="56441CBD" w14:textId="11871EC3" w:rsidR="0006695B" w:rsidRPr="009C18CB" w:rsidRDefault="0006695B" w:rsidP="0006695B">
            <w:r w:rsidRPr="009C18CB">
              <w:rPr>
                <w:rFonts w:cs="Arial"/>
                <w:sz w:val="20"/>
                <w:szCs w:val="20"/>
              </w:rPr>
              <w:t>vc-exact_051.gr</w:t>
            </w:r>
          </w:p>
        </w:tc>
        <w:tc>
          <w:tcPr>
            <w:tcW w:w="1134" w:type="dxa"/>
            <w:noWrap/>
            <w:hideMark/>
          </w:tcPr>
          <w:p w14:paraId="0E0F60E5" w14:textId="77777777" w:rsidR="0006695B" w:rsidRPr="009C18CB" w:rsidRDefault="0006695B" w:rsidP="0006695B">
            <w:r w:rsidRPr="009C18CB">
              <w:t>200</w:t>
            </w:r>
          </w:p>
        </w:tc>
        <w:tc>
          <w:tcPr>
            <w:tcW w:w="1394" w:type="dxa"/>
            <w:noWrap/>
            <w:hideMark/>
          </w:tcPr>
          <w:p w14:paraId="7F04E9AF" w14:textId="77777777" w:rsidR="0006695B" w:rsidRPr="009C18CB" w:rsidRDefault="0006695B" w:rsidP="0006695B">
            <w:r w:rsidRPr="009C18CB">
              <w:t>0.235643393</w:t>
            </w:r>
          </w:p>
        </w:tc>
        <w:tc>
          <w:tcPr>
            <w:tcW w:w="1842" w:type="dxa"/>
            <w:noWrap/>
            <w:hideMark/>
          </w:tcPr>
          <w:p w14:paraId="7A85DD20" w14:textId="77777777" w:rsidR="0006695B" w:rsidRPr="009C18CB" w:rsidRDefault="0006695B" w:rsidP="0006695B">
            <w:r w:rsidRPr="009C18CB">
              <w:t>29416</w:t>
            </w:r>
          </w:p>
        </w:tc>
        <w:tc>
          <w:tcPr>
            <w:tcW w:w="1134" w:type="dxa"/>
            <w:noWrap/>
            <w:hideMark/>
          </w:tcPr>
          <w:p w14:paraId="7C810CE2" w14:textId="77777777" w:rsidR="0006695B" w:rsidRPr="009C18CB" w:rsidRDefault="0006695B" w:rsidP="0006695B">
            <w:r w:rsidRPr="009C18CB">
              <w:t>144</w:t>
            </w:r>
          </w:p>
        </w:tc>
      </w:tr>
      <w:tr w:rsidR="0006695B" w:rsidRPr="009C18CB" w14:paraId="79928F60" w14:textId="77777777" w:rsidTr="0006695B">
        <w:trPr>
          <w:trHeight w:val="270"/>
        </w:trPr>
        <w:tc>
          <w:tcPr>
            <w:tcW w:w="2689" w:type="dxa"/>
            <w:noWrap/>
            <w:vAlign w:val="bottom"/>
            <w:hideMark/>
          </w:tcPr>
          <w:p w14:paraId="689572DC" w14:textId="1A7289C3" w:rsidR="0006695B" w:rsidRPr="009C18CB" w:rsidRDefault="0006695B" w:rsidP="0006695B">
            <w:r w:rsidRPr="009C18CB">
              <w:rPr>
                <w:rFonts w:cs="Arial"/>
                <w:sz w:val="20"/>
                <w:szCs w:val="20"/>
              </w:rPr>
              <w:t>vc-exact_047.gr</w:t>
            </w:r>
          </w:p>
        </w:tc>
        <w:tc>
          <w:tcPr>
            <w:tcW w:w="1134" w:type="dxa"/>
            <w:noWrap/>
            <w:hideMark/>
          </w:tcPr>
          <w:p w14:paraId="48645815" w14:textId="77777777" w:rsidR="0006695B" w:rsidRPr="009C18CB" w:rsidRDefault="0006695B" w:rsidP="0006695B">
            <w:r w:rsidRPr="009C18CB">
              <w:t>200</w:t>
            </w:r>
          </w:p>
        </w:tc>
        <w:tc>
          <w:tcPr>
            <w:tcW w:w="1394" w:type="dxa"/>
            <w:noWrap/>
            <w:hideMark/>
          </w:tcPr>
          <w:p w14:paraId="4C9408A0" w14:textId="77777777" w:rsidR="0006695B" w:rsidRPr="009C18CB" w:rsidRDefault="0006695B" w:rsidP="0006695B">
            <w:r w:rsidRPr="009C18CB">
              <w:t>0.231810394</w:t>
            </w:r>
          </w:p>
        </w:tc>
        <w:tc>
          <w:tcPr>
            <w:tcW w:w="1842" w:type="dxa"/>
            <w:noWrap/>
            <w:hideMark/>
          </w:tcPr>
          <w:p w14:paraId="661BCAA6" w14:textId="77777777" w:rsidR="0006695B" w:rsidRPr="009C18CB" w:rsidRDefault="0006695B" w:rsidP="0006695B">
            <w:r w:rsidRPr="009C18CB">
              <w:t>29848</w:t>
            </w:r>
          </w:p>
        </w:tc>
        <w:tc>
          <w:tcPr>
            <w:tcW w:w="1134" w:type="dxa"/>
            <w:noWrap/>
            <w:hideMark/>
          </w:tcPr>
          <w:p w14:paraId="533A2B0E" w14:textId="77777777" w:rsidR="0006695B" w:rsidRPr="009C18CB" w:rsidRDefault="0006695B" w:rsidP="0006695B">
            <w:r w:rsidRPr="009C18CB">
              <w:t>144</w:t>
            </w:r>
          </w:p>
        </w:tc>
      </w:tr>
      <w:tr w:rsidR="0006695B" w:rsidRPr="009C18CB" w14:paraId="75135323" w14:textId="77777777" w:rsidTr="0006695B">
        <w:trPr>
          <w:trHeight w:val="270"/>
        </w:trPr>
        <w:tc>
          <w:tcPr>
            <w:tcW w:w="2689" w:type="dxa"/>
            <w:noWrap/>
            <w:vAlign w:val="bottom"/>
            <w:hideMark/>
          </w:tcPr>
          <w:p w14:paraId="0693472C" w14:textId="3DF250A4" w:rsidR="0006695B" w:rsidRPr="009C18CB" w:rsidRDefault="0006695B" w:rsidP="0006695B">
            <w:r w:rsidRPr="009C18CB">
              <w:rPr>
                <w:rFonts w:cs="Arial"/>
                <w:sz w:val="20"/>
                <w:szCs w:val="20"/>
              </w:rPr>
              <w:t>vc-exact_067.gr</w:t>
            </w:r>
          </w:p>
        </w:tc>
        <w:tc>
          <w:tcPr>
            <w:tcW w:w="1134" w:type="dxa"/>
            <w:noWrap/>
            <w:hideMark/>
          </w:tcPr>
          <w:p w14:paraId="5B1E08AC" w14:textId="77777777" w:rsidR="0006695B" w:rsidRPr="009C18CB" w:rsidRDefault="0006695B" w:rsidP="0006695B">
            <w:r w:rsidRPr="009C18CB">
              <w:t>200</w:t>
            </w:r>
          </w:p>
        </w:tc>
        <w:tc>
          <w:tcPr>
            <w:tcW w:w="1394" w:type="dxa"/>
            <w:noWrap/>
            <w:hideMark/>
          </w:tcPr>
          <w:p w14:paraId="2A3F9656" w14:textId="77777777" w:rsidR="0006695B" w:rsidRPr="009C18CB" w:rsidRDefault="0006695B" w:rsidP="0006695B">
            <w:r w:rsidRPr="009C18CB">
              <w:t>0.226670403</w:t>
            </w:r>
          </w:p>
        </w:tc>
        <w:tc>
          <w:tcPr>
            <w:tcW w:w="1842" w:type="dxa"/>
            <w:noWrap/>
            <w:hideMark/>
          </w:tcPr>
          <w:p w14:paraId="647731A3" w14:textId="77777777" w:rsidR="0006695B" w:rsidRPr="009C18CB" w:rsidRDefault="0006695B" w:rsidP="0006695B">
            <w:r w:rsidRPr="009C18CB">
              <w:t>29710</w:t>
            </w:r>
          </w:p>
        </w:tc>
        <w:tc>
          <w:tcPr>
            <w:tcW w:w="1134" w:type="dxa"/>
            <w:noWrap/>
            <w:hideMark/>
          </w:tcPr>
          <w:p w14:paraId="4BB83698" w14:textId="77777777" w:rsidR="0006695B" w:rsidRPr="009C18CB" w:rsidRDefault="0006695B" w:rsidP="0006695B">
            <w:r w:rsidRPr="009C18CB">
              <w:t>145</w:t>
            </w:r>
          </w:p>
        </w:tc>
      </w:tr>
      <w:tr w:rsidR="0006695B" w:rsidRPr="009C18CB" w14:paraId="43CB821D" w14:textId="77777777" w:rsidTr="0006695B">
        <w:trPr>
          <w:trHeight w:val="270"/>
        </w:trPr>
        <w:tc>
          <w:tcPr>
            <w:tcW w:w="2689" w:type="dxa"/>
            <w:noWrap/>
            <w:vAlign w:val="bottom"/>
            <w:hideMark/>
          </w:tcPr>
          <w:p w14:paraId="01695177" w14:textId="3B40458E" w:rsidR="0006695B" w:rsidRPr="009C18CB" w:rsidRDefault="0006695B" w:rsidP="0006695B">
            <w:r w:rsidRPr="009C18CB">
              <w:rPr>
                <w:rFonts w:cs="Arial"/>
                <w:sz w:val="20"/>
                <w:szCs w:val="20"/>
              </w:rPr>
              <w:t>vc-exact_057.gr</w:t>
            </w:r>
          </w:p>
        </w:tc>
        <w:tc>
          <w:tcPr>
            <w:tcW w:w="1134" w:type="dxa"/>
            <w:noWrap/>
            <w:hideMark/>
          </w:tcPr>
          <w:p w14:paraId="4066FD80" w14:textId="77777777" w:rsidR="0006695B" w:rsidRPr="009C18CB" w:rsidRDefault="0006695B" w:rsidP="0006695B">
            <w:r w:rsidRPr="009C18CB">
              <w:t>200</w:t>
            </w:r>
          </w:p>
        </w:tc>
        <w:tc>
          <w:tcPr>
            <w:tcW w:w="1394" w:type="dxa"/>
            <w:noWrap/>
            <w:hideMark/>
          </w:tcPr>
          <w:p w14:paraId="4A17E4FA" w14:textId="77777777" w:rsidR="0006695B" w:rsidRPr="009C18CB" w:rsidRDefault="0006695B" w:rsidP="0006695B">
            <w:r w:rsidRPr="009C18CB">
              <w:t>0.22643953</w:t>
            </w:r>
          </w:p>
        </w:tc>
        <w:tc>
          <w:tcPr>
            <w:tcW w:w="1842" w:type="dxa"/>
            <w:noWrap/>
            <w:hideMark/>
          </w:tcPr>
          <w:p w14:paraId="11B82915" w14:textId="77777777" w:rsidR="0006695B" w:rsidRPr="009C18CB" w:rsidRDefault="0006695B" w:rsidP="0006695B">
            <w:r w:rsidRPr="009C18CB">
              <w:t>29654</w:t>
            </w:r>
          </w:p>
        </w:tc>
        <w:tc>
          <w:tcPr>
            <w:tcW w:w="1134" w:type="dxa"/>
            <w:noWrap/>
            <w:hideMark/>
          </w:tcPr>
          <w:p w14:paraId="610CD16F" w14:textId="77777777" w:rsidR="0006695B" w:rsidRPr="009C18CB" w:rsidRDefault="0006695B" w:rsidP="0006695B">
            <w:r w:rsidRPr="009C18CB">
              <w:t>145</w:t>
            </w:r>
          </w:p>
        </w:tc>
      </w:tr>
      <w:tr w:rsidR="0006695B" w:rsidRPr="009C18CB" w14:paraId="39D18215" w14:textId="77777777" w:rsidTr="0006695B">
        <w:trPr>
          <w:trHeight w:val="270"/>
        </w:trPr>
        <w:tc>
          <w:tcPr>
            <w:tcW w:w="2689" w:type="dxa"/>
            <w:noWrap/>
            <w:vAlign w:val="bottom"/>
            <w:hideMark/>
          </w:tcPr>
          <w:p w14:paraId="714B76DD" w14:textId="7C31E15C" w:rsidR="0006695B" w:rsidRPr="009C18CB" w:rsidRDefault="0006695B" w:rsidP="0006695B">
            <w:r w:rsidRPr="009C18CB">
              <w:rPr>
                <w:rFonts w:cs="Arial"/>
                <w:sz w:val="20"/>
                <w:szCs w:val="20"/>
              </w:rPr>
              <w:t>vc-exact_041.gr</w:t>
            </w:r>
          </w:p>
        </w:tc>
        <w:tc>
          <w:tcPr>
            <w:tcW w:w="1134" w:type="dxa"/>
            <w:noWrap/>
            <w:hideMark/>
          </w:tcPr>
          <w:p w14:paraId="771BDE70" w14:textId="77777777" w:rsidR="0006695B" w:rsidRPr="009C18CB" w:rsidRDefault="0006695B" w:rsidP="0006695B">
            <w:r w:rsidRPr="009C18CB">
              <w:t>200</w:t>
            </w:r>
          </w:p>
        </w:tc>
        <w:tc>
          <w:tcPr>
            <w:tcW w:w="1394" w:type="dxa"/>
            <w:noWrap/>
            <w:hideMark/>
          </w:tcPr>
          <w:p w14:paraId="03316D18" w14:textId="77777777" w:rsidR="0006695B" w:rsidRPr="009C18CB" w:rsidRDefault="0006695B" w:rsidP="0006695B">
            <w:r w:rsidRPr="009C18CB">
              <w:t>0.222131201</w:t>
            </w:r>
          </w:p>
        </w:tc>
        <w:tc>
          <w:tcPr>
            <w:tcW w:w="1842" w:type="dxa"/>
            <w:noWrap/>
            <w:hideMark/>
          </w:tcPr>
          <w:p w14:paraId="1A32F5AE" w14:textId="77777777" w:rsidR="0006695B" w:rsidRPr="009C18CB" w:rsidRDefault="0006695B" w:rsidP="0006695B">
            <w:r w:rsidRPr="009C18CB">
              <w:t>29065</w:t>
            </w:r>
          </w:p>
        </w:tc>
        <w:tc>
          <w:tcPr>
            <w:tcW w:w="1134" w:type="dxa"/>
            <w:noWrap/>
            <w:hideMark/>
          </w:tcPr>
          <w:p w14:paraId="3007E463" w14:textId="77777777" w:rsidR="0006695B" w:rsidRPr="009C18CB" w:rsidRDefault="0006695B" w:rsidP="0006695B">
            <w:r w:rsidRPr="009C18CB">
              <w:t>142</w:t>
            </w:r>
          </w:p>
        </w:tc>
      </w:tr>
      <w:tr w:rsidR="0006695B" w:rsidRPr="009C18CB" w14:paraId="1F8903D0" w14:textId="77777777" w:rsidTr="0006695B">
        <w:trPr>
          <w:trHeight w:val="270"/>
        </w:trPr>
        <w:tc>
          <w:tcPr>
            <w:tcW w:w="2689" w:type="dxa"/>
            <w:noWrap/>
            <w:vAlign w:val="bottom"/>
            <w:hideMark/>
          </w:tcPr>
          <w:p w14:paraId="35782A7C" w14:textId="21B1E8AC" w:rsidR="0006695B" w:rsidRPr="009C18CB" w:rsidRDefault="0006695B" w:rsidP="0006695B">
            <w:r w:rsidRPr="009C18CB">
              <w:rPr>
                <w:rFonts w:cs="Arial"/>
                <w:sz w:val="20"/>
                <w:szCs w:val="20"/>
              </w:rPr>
              <w:t>vc-exact_081.gr</w:t>
            </w:r>
          </w:p>
        </w:tc>
        <w:tc>
          <w:tcPr>
            <w:tcW w:w="1134" w:type="dxa"/>
            <w:noWrap/>
            <w:hideMark/>
          </w:tcPr>
          <w:p w14:paraId="5E029C21" w14:textId="77777777" w:rsidR="0006695B" w:rsidRPr="009C18CB" w:rsidRDefault="0006695B" w:rsidP="0006695B">
            <w:r w:rsidRPr="009C18CB">
              <w:t>199</w:t>
            </w:r>
          </w:p>
        </w:tc>
        <w:tc>
          <w:tcPr>
            <w:tcW w:w="1394" w:type="dxa"/>
            <w:noWrap/>
            <w:hideMark/>
          </w:tcPr>
          <w:p w14:paraId="252C89F6" w14:textId="77777777" w:rsidR="0006695B" w:rsidRPr="009C18CB" w:rsidRDefault="0006695B" w:rsidP="0006695B">
            <w:r w:rsidRPr="009C18CB">
              <w:t>0.222089318</w:t>
            </w:r>
          </w:p>
        </w:tc>
        <w:tc>
          <w:tcPr>
            <w:tcW w:w="1842" w:type="dxa"/>
            <w:noWrap/>
            <w:hideMark/>
          </w:tcPr>
          <w:p w14:paraId="38B57264" w14:textId="77777777" w:rsidR="0006695B" w:rsidRPr="009C18CB" w:rsidRDefault="0006695B" w:rsidP="0006695B">
            <w:r w:rsidRPr="009C18CB">
              <w:t>29727</w:t>
            </w:r>
          </w:p>
        </w:tc>
        <w:tc>
          <w:tcPr>
            <w:tcW w:w="1134" w:type="dxa"/>
            <w:noWrap/>
            <w:hideMark/>
          </w:tcPr>
          <w:p w14:paraId="23F23FDF" w14:textId="77777777" w:rsidR="0006695B" w:rsidRPr="009C18CB" w:rsidRDefault="0006695B" w:rsidP="0006695B">
            <w:r w:rsidRPr="009C18CB">
              <w:t>145</w:t>
            </w:r>
          </w:p>
        </w:tc>
      </w:tr>
      <w:tr w:rsidR="0006695B" w:rsidRPr="009C18CB" w14:paraId="5AE3C20E" w14:textId="77777777" w:rsidTr="0006695B">
        <w:trPr>
          <w:trHeight w:val="270"/>
        </w:trPr>
        <w:tc>
          <w:tcPr>
            <w:tcW w:w="2689" w:type="dxa"/>
            <w:noWrap/>
            <w:vAlign w:val="bottom"/>
            <w:hideMark/>
          </w:tcPr>
          <w:p w14:paraId="66640612" w14:textId="150FD569" w:rsidR="0006695B" w:rsidRPr="009C18CB" w:rsidRDefault="0006695B" w:rsidP="0006695B">
            <w:r w:rsidRPr="009C18CB">
              <w:rPr>
                <w:rFonts w:cs="Arial"/>
                <w:sz w:val="20"/>
                <w:szCs w:val="20"/>
              </w:rPr>
              <w:t>vc-exact_053.gr</w:t>
            </w:r>
          </w:p>
        </w:tc>
        <w:tc>
          <w:tcPr>
            <w:tcW w:w="1134" w:type="dxa"/>
            <w:noWrap/>
            <w:hideMark/>
          </w:tcPr>
          <w:p w14:paraId="2649D3A1" w14:textId="77777777" w:rsidR="0006695B" w:rsidRPr="009C18CB" w:rsidRDefault="0006695B" w:rsidP="0006695B">
            <w:r w:rsidRPr="009C18CB">
              <w:t>200</w:t>
            </w:r>
          </w:p>
        </w:tc>
        <w:tc>
          <w:tcPr>
            <w:tcW w:w="1394" w:type="dxa"/>
            <w:noWrap/>
            <w:hideMark/>
          </w:tcPr>
          <w:p w14:paraId="7948A153" w14:textId="77777777" w:rsidR="0006695B" w:rsidRPr="009C18CB" w:rsidRDefault="0006695B" w:rsidP="0006695B">
            <w:r w:rsidRPr="009C18CB">
              <w:t>0.221672967</w:t>
            </w:r>
          </w:p>
        </w:tc>
        <w:tc>
          <w:tcPr>
            <w:tcW w:w="1842" w:type="dxa"/>
            <w:noWrap/>
            <w:hideMark/>
          </w:tcPr>
          <w:p w14:paraId="7261E52F" w14:textId="77777777" w:rsidR="0006695B" w:rsidRPr="009C18CB" w:rsidRDefault="0006695B" w:rsidP="0006695B">
            <w:r w:rsidRPr="009C18CB">
              <w:t>27940</w:t>
            </w:r>
          </w:p>
        </w:tc>
        <w:tc>
          <w:tcPr>
            <w:tcW w:w="1134" w:type="dxa"/>
            <w:noWrap/>
            <w:hideMark/>
          </w:tcPr>
          <w:p w14:paraId="30A23BFA" w14:textId="77777777" w:rsidR="0006695B" w:rsidRPr="009C18CB" w:rsidRDefault="0006695B" w:rsidP="0006695B">
            <w:r w:rsidRPr="009C18CB">
              <w:t>142</w:t>
            </w:r>
          </w:p>
        </w:tc>
      </w:tr>
      <w:tr w:rsidR="0006695B" w:rsidRPr="009C18CB" w14:paraId="2AC1CECA" w14:textId="77777777" w:rsidTr="0006695B">
        <w:trPr>
          <w:trHeight w:val="270"/>
        </w:trPr>
        <w:tc>
          <w:tcPr>
            <w:tcW w:w="2689" w:type="dxa"/>
            <w:noWrap/>
            <w:vAlign w:val="bottom"/>
            <w:hideMark/>
          </w:tcPr>
          <w:p w14:paraId="6E9883ED" w14:textId="52B908E3" w:rsidR="0006695B" w:rsidRPr="009C18CB" w:rsidRDefault="0006695B" w:rsidP="0006695B">
            <w:r w:rsidRPr="009C18CB">
              <w:rPr>
                <w:rFonts w:cs="Arial"/>
                <w:sz w:val="20"/>
                <w:szCs w:val="20"/>
              </w:rPr>
              <w:t>vc-exact_073.gr</w:t>
            </w:r>
          </w:p>
        </w:tc>
        <w:tc>
          <w:tcPr>
            <w:tcW w:w="1134" w:type="dxa"/>
            <w:noWrap/>
            <w:hideMark/>
          </w:tcPr>
          <w:p w14:paraId="6C0A0A10" w14:textId="77777777" w:rsidR="0006695B" w:rsidRPr="009C18CB" w:rsidRDefault="0006695B" w:rsidP="0006695B">
            <w:r w:rsidRPr="009C18CB">
              <w:t>200</w:t>
            </w:r>
          </w:p>
        </w:tc>
        <w:tc>
          <w:tcPr>
            <w:tcW w:w="1394" w:type="dxa"/>
            <w:noWrap/>
            <w:hideMark/>
          </w:tcPr>
          <w:p w14:paraId="58310877" w14:textId="77777777" w:rsidR="0006695B" w:rsidRPr="009C18CB" w:rsidRDefault="0006695B" w:rsidP="0006695B">
            <w:r w:rsidRPr="009C18CB">
              <w:t>0.217764297</w:t>
            </w:r>
          </w:p>
        </w:tc>
        <w:tc>
          <w:tcPr>
            <w:tcW w:w="1842" w:type="dxa"/>
            <w:noWrap/>
            <w:hideMark/>
          </w:tcPr>
          <w:p w14:paraId="6C1E926C" w14:textId="77777777" w:rsidR="0006695B" w:rsidRPr="009C18CB" w:rsidRDefault="0006695B" w:rsidP="0006695B">
            <w:r w:rsidRPr="009C18CB">
              <w:t>30163</w:t>
            </w:r>
          </w:p>
        </w:tc>
        <w:tc>
          <w:tcPr>
            <w:tcW w:w="1134" w:type="dxa"/>
            <w:noWrap/>
            <w:hideMark/>
          </w:tcPr>
          <w:p w14:paraId="6BE4273A" w14:textId="77777777" w:rsidR="0006695B" w:rsidRPr="009C18CB" w:rsidRDefault="0006695B" w:rsidP="0006695B">
            <w:r w:rsidRPr="009C18CB">
              <w:t>145</w:t>
            </w:r>
          </w:p>
        </w:tc>
      </w:tr>
      <w:tr w:rsidR="0006695B" w:rsidRPr="009C18CB" w14:paraId="51E7922F" w14:textId="77777777" w:rsidTr="0006695B">
        <w:trPr>
          <w:trHeight w:val="270"/>
        </w:trPr>
        <w:tc>
          <w:tcPr>
            <w:tcW w:w="2689" w:type="dxa"/>
            <w:noWrap/>
            <w:vAlign w:val="bottom"/>
            <w:hideMark/>
          </w:tcPr>
          <w:p w14:paraId="6826D274" w14:textId="7986EA5F" w:rsidR="0006695B" w:rsidRPr="009C18CB" w:rsidRDefault="0006695B" w:rsidP="0006695B">
            <w:r w:rsidRPr="009C18CB">
              <w:rPr>
                <w:rFonts w:cs="Arial"/>
                <w:sz w:val="20"/>
                <w:szCs w:val="20"/>
              </w:rPr>
              <w:t>vc-exact_045.gr</w:t>
            </w:r>
          </w:p>
        </w:tc>
        <w:tc>
          <w:tcPr>
            <w:tcW w:w="1134" w:type="dxa"/>
            <w:noWrap/>
            <w:hideMark/>
          </w:tcPr>
          <w:p w14:paraId="34649963" w14:textId="77777777" w:rsidR="0006695B" w:rsidRPr="009C18CB" w:rsidRDefault="0006695B" w:rsidP="0006695B">
            <w:r w:rsidRPr="009C18CB">
              <w:t>200</w:t>
            </w:r>
          </w:p>
        </w:tc>
        <w:tc>
          <w:tcPr>
            <w:tcW w:w="1394" w:type="dxa"/>
            <w:noWrap/>
            <w:hideMark/>
          </w:tcPr>
          <w:p w14:paraId="125D3E5D" w14:textId="77777777" w:rsidR="0006695B" w:rsidRPr="009C18CB" w:rsidRDefault="0006695B" w:rsidP="0006695B">
            <w:r w:rsidRPr="009C18CB">
              <w:t>0.205406799</w:t>
            </w:r>
          </w:p>
        </w:tc>
        <w:tc>
          <w:tcPr>
            <w:tcW w:w="1842" w:type="dxa"/>
            <w:noWrap/>
            <w:hideMark/>
          </w:tcPr>
          <w:p w14:paraId="1E2E2FA2" w14:textId="77777777" w:rsidR="0006695B" w:rsidRPr="009C18CB" w:rsidRDefault="0006695B" w:rsidP="0006695B">
            <w:r w:rsidRPr="009C18CB">
              <w:t>26329</w:t>
            </w:r>
          </w:p>
        </w:tc>
        <w:tc>
          <w:tcPr>
            <w:tcW w:w="1134" w:type="dxa"/>
            <w:noWrap/>
            <w:hideMark/>
          </w:tcPr>
          <w:p w14:paraId="6CE61604" w14:textId="77777777" w:rsidR="0006695B" w:rsidRPr="009C18CB" w:rsidRDefault="0006695B" w:rsidP="0006695B">
            <w:r w:rsidRPr="009C18CB">
              <w:t>140</w:t>
            </w:r>
          </w:p>
        </w:tc>
      </w:tr>
      <w:tr w:rsidR="0006695B" w:rsidRPr="009C18CB" w14:paraId="78D31230" w14:textId="77777777" w:rsidTr="0006695B">
        <w:trPr>
          <w:trHeight w:val="270"/>
        </w:trPr>
        <w:tc>
          <w:tcPr>
            <w:tcW w:w="2689" w:type="dxa"/>
            <w:noWrap/>
            <w:vAlign w:val="bottom"/>
            <w:hideMark/>
          </w:tcPr>
          <w:p w14:paraId="3BE0034B" w14:textId="19153622" w:rsidR="0006695B" w:rsidRPr="009C18CB" w:rsidRDefault="0006695B" w:rsidP="0006695B">
            <w:r w:rsidRPr="009C18CB">
              <w:rPr>
                <w:rFonts w:cs="Arial"/>
                <w:sz w:val="20"/>
                <w:szCs w:val="20"/>
              </w:rPr>
              <w:t>vc-exact_043.gr</w:t>
            </w:r>
          </w:p>
        </w:tc>
        <w:tc>
          <w:tcPr>
            <w:tcW w:w="1134" w:type="dxa"/>
            <w:noWrap/>
            <w:hideMark/>
          </w:tcPr>
          <w:p w14:paraId="1BEB3581" w14:textId="77777777" w:rsidR="0006695B" w:rsidRPr="009C18CB" w:rsidRDefault="0006695B" w:rsidP="0006695B">
            <w:r w:rsidRPr="009C18CB">
              <w:t>200</w:t>
            </w:r>
          </w:p>
        </w:tc>
        <w:tc>
          <w:tcPr>
            <w:tcW w:w="1394" w:type="dxa"/>
            <w:noWrap/>
            <w:hideMark/>
          </w:tcPr>
          <w:p w14:paraId="297066DD" w14:textId="77777777" w:rsidR="0006695B" w:rsidRPr="009C18CB" w:rsidRDefault="0006695B" w:rsidP="0006695B">
            <w:r w:rsidRPr="009C18CB">
              <w:t>0.205267797</w:t>
            </w:r>
          </w:p>
        </w:tc>
        <w:tc>
          <w:tcPr>
            <w:tcW w:w="1842" w:type="dxa"/>
            <w:noWrap/>
            <w:hideMark/>
          </w:tcPr>
          <w:p w14:paraId="5826ED52" w14:textId="77777777" w:rsidR="0006695B" w:rsidRPr="009C18CB" w:rsidRDefault="0006695B" w:rsidP="0006695B">
            <w:r w:rsidRPr="009C18CB">
              <w:t>28932</w:t>
            </w:r>
          </w:p>
        </w:tc>
        <w:tc>
          <w:tcPr>
            <w:tcW w:w="1134" w:type="dxa"/>
            <w:noWrap/>
            <w:hideMark/>
          </w:tcPr>
          <w:p w14:paraId="686B561A" w14:textId="77777777" w:rsidR="0006695B" w:rsidRPr="009C18CB" w:rsidRDefault="0006695B" w:rsidP="0006695B">
            <w:r w:rsidRPr="009C18CB">
              <w:t>144</w:t>
            </w:r>
          </w:p>
        </w:tc>
      </w:tr>
      <w:tr w:rsidR="0006695B" w:rsidRPr="009C18CB" w14:paraId="536456FC" w14:textId="77777777" w:rsidTr="0006695B">
        <w:trPr>
          <w:trHeight w:val="270"/>
        </w:trPr>
        <w:tc>
          <w:tcPr>
            <w:tcW w:w="2689" w:type="dxa"/>
            <w:noWrap/>
            <w:vAlign w:val="bottom"/>
            <w:hideMark/>
          </w:tcPr>
          <w:p w14:paraId="546DA71C" w14:textId="38D4E0FE" w:rsidR="0006695B" w:rsidRPr="009C18CB" w:rsidRDefault="0006695B" w:rsidP="0006695B">
            <w:r w:rsidRPr="009C18CB">
              <w:rPr>
                <w:rFonts w:cs="Arial"/>
                <w:sz w:val="20"/>
                <w:szCs w:val="20"/>
              </w:rPr>
              <w:t>vc-exact_069.gr</w:t>
            </w:r>
          </w:p>
        </w:tc>
        <w:tc>
          <w:tcPr>
            <w:tcW w:w="1134" w:type="dxa"/>
            <w:noWrap/>
            <w:hideMark/>
          </w:tcPr>
          <w:p w14:paraId="0DB0B7C3" w14:textId="77777777" w:rsidR="0006695B" w:rsidRPr="009C18CB" w:rsidRDefault="0006695B" w:rsidP="0006695B">
            <w:r w:rsidRPr="009C18CB">
              <w:t>200</w:t>
            </w:r>
          </w:p>
        </w:tc>
        <w:tc>
          <w:tcPr>
            <w:tcW w:w="1394" w:type="dxa"/>
            <w:noWrap/>
            <w:hideMark/>
          </w:tcPr>
          <w:p w14:paraId="4F867E78" w14:textId="77777777" w:rsidR="0006695B" w:rsidRPr="009C18CB" w:rsidRDefault="0006695B" w:rsidP="0006695B">
            <w:r w:rsidRPr="009C18CB">
              <w:t>0.200870814</w:t>
            </w:r>
          </w:p>
        </w:tc>
        <w:tc>
          <w:tcPr>
            <w:tcW w:w="1842" w:type="dxa"/>
            <w:noWrap/>
            <w:hideMark/>
          </w:tcPr>
          <w:p w14:paraId="75AE9822" w14:textId="77777777" w:rsidR="0006695B" w:rsidRPr="009C18CB" w:rsidRDefault="0006695B" w:rsidP="0006695B">
            <w:r w:rsidRPr="009C18CB">
              <w:t>26501</w:t>
            </w:r>
          </w:p>
        </w:tc>
        <w:tc>
          <w:tcPr>
            <w:tcW w:w="1134" w:type="dxa"/>
            <w:noWrap/>
            <w:hideMark/>
          </w:tcPr>
          <w:p w14:paraId="460F48B0" w14:textId="77777777" w:rsidR="0006695B" w:rsidRPr="009C18CB" w:rsidRDefault="0006695B" w:rsidP="0006695B">
            <w:r w:rsidRPr="009C18CB">
              <w:t>142</w:t>
            </w:r>
          </w:p>
        </w:tc>
      </w:tr>
      <w:tr w:rsidR="0006695B" w:rsidRPr="009C18CB" w14:paraId="04CC0E50" w14:textId="77777777" w:rsidTr="0006695B">
        <w:trPr>
          <w:trHeight w:val="270"/>
        </w:trPr>
        <w:tc>
          <w:tcPr>
            <w:tcW w:w="2689" w:type="dxa"/>
            <w:noWrap/>
            <w:vAlign w:val="bottom"/>
            <w:hideMark/>
          </w:tcPr>
          <w:p w14:paraId="4B69F396" w14:textId="7052146D" w:rsidR="0006695B" w:rsidRPr="009C18CB" w:rsidRDefault="0006695B" w:rsidP="0006695B">
            <w:r w:rsidRPr="009C18CB">
              <w:rPr>
                <w:rFonts w:cs="Arial"/>
                <w:sz w:val="20"/>
                <w:szCs w:val="20"/>
              </w:rPr>
              <w:t>vc-exact_063.gr</w:t>
            </w:r>
          </w:p>
        </w:tc>
        <w:tc>
          <w:tcPr>
            <w:tcW w:w="1134" w:type="dxa"/>
            <w:noWrap/>
            <w:hideMark/>
          </w:tcPr>
          <w:p w14:paraId="3AB2ACDD" w14:textId="77777777" w:rsidR="0006695B" w:rsidRPr="009C18CB" w:rsidRDefault="0006695B" w:rsidP="0006695B">
            <w:r w:rsidRPr="009C18CB">
              <w:t>200</w:t>
            </w:r>
          </w:p>
        </w:tc>
        <w:tc>
          <w:tcPr>
            <w:tcW w:w="1394" w:type="dxa"/>
            <w:noWrap/>
            <w:hideMark/>
          </w:tcPr>
          <w:p w14:paraId="739E7F49" w14:textId="77777777" w:rsidR="0006695B" w:rsidRPr="009C18CB" w:rsidRDefault="0006695B" w:rsidP="0006695B">
            <w:r w:rsidRPr="009C18CB">
              <w:t>0.197663842</w:t>
            </w:r>
          </w:p>
        </w:tc>
        <w:tc>
          <w:tcPr>
            <w:tcW w:w="1842" w:type="dxa"/>
            <w:noWrap/>
            <w:hideMark/>
          </w:tcPr>
          <w:p w14:paraId="22860E08" w14:textId="77777777" w:rsidR="0006695B" w:rsidRPr="009C18CB" w:rsidRDefault="0006695B" w:rsidP="0006695B">
            <w:r w:rsidRPr="009C18CB">
              <w:t>28448</w:t>
            </w:r>
          </w:p>
        </w:tc>
        <w:tc>
          <w:tcPr>
            <w:tcW w:w="1134" w:type="dxa"/>
            <w:noWrap/>
            <w:hideMark/>
          </w:tcPr>
          <w:p w14:paraId="0BD4FBC9" w14:textId="77777777" w:rsidR="0006695B" w:rsidRPr="009C18CB" w:rsidRDefault="0006695B" w:rsidP="0006695B">
            <w:r w:rsidRPr="009C18CB">
              <w:t>143</w:t>
            </w:r>
          </w:p>
        </w:tc>
      </w:tr>
      <w:tr w:rsidR="0006695B" w:rsidRPr="009C18CB" w14:paraId="051421F4" w14:textId="77777777" w:rsidTr="0006695B">
        <w:trPr>
          <w:trHeight w:val="270"/>
        </w:trPr>
        <w:tc>
          <w:tcPr>
            <w:tcW w:w="2689" w:type="dxa"/>
            <w:noWrap/>
            <w:vAlign w:val="bottom"/>
            <w:hideMark/>
          </w:tcPr>
          <w:p w14:paraId="234DC0B2" w14:textId="012EE743" w:rsidR="0006695B" w:rsidRPr="009C18CB" w:rsidRDefault="0006695B" w:rsidP="0006695B">
            <w:r w:rsidRPr="009C18CB">
              <w:rPr>
                <w:rFonts w:cs="Arial"/>
                <w:sz w:val="20"/>
                <w:szCs w:val="20"/>
              </w:rPr>
              <w:t>vc-exact_065.gr</w:t>
            </w:r>
          </w:p>
        </w:tc>
        <w:tc>
          <w:tcPr>
            <w:tcW w:w="1134" w:type="dxa"/>
            <w:noWrap/>
            <w:hideMark/>
          </w:tcPr>
          <w:p w14:paraId="78E637E4" w14:textId="77777777" w:rsidR="0006695B" w:rsidRPr="009C18CB" w:rsidRDefault="0006695B" w:rsidP="0006695B">
            <w:r w:rsidRPr="009C18CB">
              <w:t>200</w:t>
            </w:r>
          </w:p>
        </w:tc>
        <w:tc>
          <w:tcPr>
            <w:tcW w:w="1394" w:type="dxa"/>
            <w:noWrap/>
            <w:hideMark/>
          </w:tcPr>
          <w:p w14:paraId="32FB0DC1" w14:textId="77777777" w:rsidR="0006695B" w:rsidRPr="009C18CB" w:rsidRDefault="0006695B" w:rsidP="0006695B">
            <w:r w:rsidRPr="009C18CB">
              <w:t>0.193519548</w:t>
            </w:r>
          </w:p>
        </w:tc>
        <w:tc>
          <w:tcPr>
            <w:tcW w:w="1842" w:type="dxa"/>
            <w:noWrap/>
            <w:hideMark/>
          </w:tcPr>
          <w:p w14:paraId="644B7C8D" w14:textId="77777777" w:rsidR="0006695B" w:rsidRPr="009C18CB" w:rsidRDefault="0006695B" w:rsidP="0006695B">
            <w:r w:rsidRPr="009C18CB">
              <w:t>27291</w:t>
            </w:r>
          </w:p>
        </w:tc>
        <w:tc>
          <w:tcPr>
            <w:tcW w:w="1134" w:type="dxa"/>
            <w:noWrap/>
            <w:hideMark/>
          </w:tcPr>
          <w:p w14:paraId="3EF62C74" w14:textId="77777777" w:rsidR="0006695B" w:rsidRPr="009C18CB" w:rsidRDefault="0006695B" w:rsidP="0006695B">
            <w:r w:rsidRPr="009C18CB">
              <w:t>141</w:t>
            </w:r>
          </w:p>
        </w:tc>
      </w:tr>
      <w:tr w:rsidR="0006695B" w:rsidRPr="009C18CB" w14:paraId="5B27128C" w14:textId="77777777" w:rsidTr="0006695B">
        <w:trPr>
          <w:trHeight w:val="270"/>
        </w:trPr>
        <w:tc>
          <w:tcPr>
            <w:tcW w:w="2689" w:type="dxa"/>
            <w:noWrap/>
            <w:vAlign w:val="bottom"/>
            <w:hideMark/>
          </w:tcPr>
          <w:p w14:paraId="70674FE0" w14:textId="373D69BC" w:rsidR="0006695B" w:rsidRPr="009C18CB" w:rsidRDefault="0006695B" w:rsidP="0006695B">
            <w:r w:rsidRPr="009C18CB">
              <w:rPr>
                <w:rFonts w:cs="Arial"/>
                <w:sz w:val="20"/>
                <w:szCs w:val="20"/>
              </w:rPr>
              <w:t>vc-exact_071.gr</w:t>
            </w:r>
          </w:p>
        </w:tc>
        <w:tc>
          <w:tcPr>
            <w:tcW w:w="1134" w:type="dxa"/>
            <w:noWrap/>
            <w:hideMark/>
          </w:tcPr>
          <w:p w14:paraId="46703418" w14:textId="77777777" w:rsidR="0006695B" w:rsidRPr="009C18CB" w:rsidRDefault="0006695B" w:rsidP="0006695B">
            <w:r w:rsidRPr="009C18CB">
              <w:t>200</w:t>
            </w:r>
          </w:p>
        </w:tc>
        <w:tc>
          <w:tcPr>
            <w:tcW w:w="1394" w:type="dxa"/>
            <w:noWrap/>
            <w:hideMark/>
          </w:tcPr>
          <w:p w14:paraId="598B4FF6" w14:textId="77777777" w:rsidR="0006695B" w:rsidRPr="009C18CB" w:rsidRDefault="0006695B" w:rsidP="0006695B">
            <w:r w:rsidRPr="009C18CB">
              <w:t>0.190962708</w:t>
            </w:r>
          </w:p>
        </w:tc>
        <w:tc>
          <w:tcPr>
            <w:tcW w:w="1842" w:type="dxa"/>
            <w:noWrap/>
            <w:hideMark/>
          </w:tcPr>
          <w:p w14:paraId="50878900" w14:textId="77777777" w:rsidR="0006695B" w:rsidRPr="009C18CB" w:rsidRDefault="0006695B" w:rsidP="0006695B">
            <w:r w:rsidRPr="009C18CB">
              <w:t>26508</w:t>
            </w:r>
          </w:p>
        </w:tc>
        <w:tc>
          <w:tcPr>
            <w:tcW w:w="1134" w:type="dxa"/>
            <w:noWrap/>
            <w:hideMark/>
          </w:tcPr>
          <w:p w14:paraId="7A9FAFC5" w14:textId="77777777" w:rsidR="0006695B" w:rsidRPr="009C18CB" w:rsidRDefault="0006695B" w:rsidP="0006695B">
            <w:r w:rsidRPr="009C18CB">
              <w:t>138</w:t>
            </w:r>
          </w:p>
        </w:tc>
      </w:tr>
      <w:tr w:rsidR="0006695B" w:rsidRPr="009C18CB" w14:paraId="496336AA" w14:textId="77777777" w:rsidTr="0006695B">
        <w:trPr>
          <w:trHeight w:val="270"/>
        </w:trPr>
        <w:tc>
          <w:tcPr>
            <w:tcW w:w="2689" w:type="dxa"/>
            <w:noWrap/>
            <w:vAlign w:val="bottom"/>
            <w:hideMark/>
          </w:tcPr>
          <w:p w14:paraId="04FF79FA" w14:textId="18B15C65" w:rsidR="0006695B" w:rsidRPr="009C18CB" w:rsidRDefault="0006695B" w:rsidP="0006695B">
            <w:r w:rsidRPr="009C18CB">
              <w:rPr>
                <w:rFonts w:cs="Arial"/>
                <w:sz w:val="20"/>
                <w:szCs w:val="20"/>
              </w:rPr>
              <w:t>vc-exact_077.gr</w:t>
            </w:r>
          </w:p>
        </w:tc>
        <w:tc>
          <w:tcPr>
            <w:tcW w:w="1134" w:type="dxa"/>
            <w:noWrap/>
            <w:hideMark/>
          </w:tcPr>
          <w:p w14:paraId="57F71BA0" w14:textId="77777777" w:rsidR="0006695B" w:rsidRPr="009C18CB" w:rsidRDefault="0006695B" w:rsidP="0006695B">
            <w:r w:rsidRPr="009C18CB">
              <w:t>200</w:t>
            </w:r>
          </w:p>
        </w:tc>
        <w:tc>
          <w:tcPr>
            <w:tcW w:w="1394" w:type="dxa"/>
            <w:noWrap/>
            <w:hideMark/>
          </w:tcPr>
          <w:p w14:paraId="3DEB9E9E" w14:textId="77777777" w:rsidR="0006695B" w:rsidRPr="009C18CB" w:rsidRDefault="0006695B" w:rsidP="0006695B">
            <w:r w:rsidRPr="009C18CB">
              <w:t>0.187099496</w:t>
            </w:r>
          </w:p>
        </w:tc>
        <w:tc>
          <w:tcPr>
            <w:tcW w:w="1842" w:type="dxa"/>
            <w:noWrap/>
            <w:hideMark/>
          </w:tcPr>
          <w:p w14:paraId="1330F6E8" w14:textId="77777777" w:rsidR="0006695B" w:rsidRPr="009C18CB" w:rsidRDefault="0006695B" w:rsidP="0006695B">
            <w:r w:rsidRPr="009C18CB">
              <w:t>26033</w:t>
            </w:r>
          </w:p>
        </w:tc>
        <w:tc>
          <w:tcPr>
            <w:tcW w:w="1134" w:type="dxa"/>
            <w:noWrap/>
            <w:hideMark/>
          </w:tcPr>
          <w:p w14:paraId="587CDE26" w14:textId="77777777" w:rsidR="0006695B" w:rsidRPr="009C18CB" w:rsidRDefault="0006695B" w:rsidP="0006695B">
            <w:r w:rsidRPr="009C18CB">
              <w:t>139</w:t>
            </w:r>
          </w:p>
        </w:tc>
      </w:tr>
      <w:tr w:rsidR="0006695B" w:rsidRPr="009C18CB" w14:paraId="6C003BB5" w14:textId="77777777" w:rsidTr="0006695B">
        <w:trPr>
          <w:trHeight w:val="270"/>
        </w:trPr>
        <w:tc>
          <w:tcPr>
            <w:tcW w:w="2689" w:type="dxa"/>
            <w:noWrap/>
            <w:vAlign w:val="bottom"/>
            <w:hideMark/>
          </w:tcPr>
          <w:p w14:paraId="7E34EFF2" w14:textId="104364B9" w:rsidR="0006695B" w:rsidRPr="009C18CB" w:rsidRDefault="0006695B" w:rsidP="0006695B">
            <w:r w:rsidRPr="009C18CB">
              <w:rPr>
                <w:rFonts w:cs="Arial"/>
                <w:sz w:val="20"/>
                <w:szCs w:val="20"/>
              </w:rPr>
              <w:t>vc-exact_055.gr</w:t>
            </w:r>
          </w:p>
        </w:tc>
        <w:tc>
          <w:tcPr>
            <w:tcW w:w="1134" w:type="dxa"/>
            <w:noWrap/>
            <w:hideMark/>
          </w:tcPr>
          <w:p w14:paraId="4FE60F19" w14:textId="77777777" w:rsidR="0006695B" w:rsidRPr="009C18CB" w:rsidRDefault="0006695B" w:rsidP="0006695B">
            <w:r w:rsidRPr="009C18CB">
              <w:t>200</w:t>
            </w:r>
          </w:p>
        </w:tc>
        <w:tc>
          <w:tcPr>
            <w:tcW w:w="1394" w:type="dxa"/>
            <w:noWrap/>
            <w:hideMark/>
          </w:tcPr>
          <w:p w14:paraId="47DE1968" w14:textId="77777777" w:rsidR="0006695B" w:rsidRPr="009C18CB" w:rsidRDefault="0006695B" w:rsidP="0006695B">
            <w:r w:rsidRPr="009C18CB">
              <w:t>0.186776004</w:t>
            </w:r>
          </w:p>
        </w:tc>
        <w:tc>
          <w:tcPr>
            <w:tcW w:w="1842" w:type="dxa"/>
            <w:noWrap/>
            <w:hideMark/>
          </w:tcPr>
          <w:p w14:paraId="2E819721" w14:textId="77777777" w:rsidR="0006695B" w:rsidRPr="009C18CB" w:rsidRDefault="0006695B" w:rsidP="0006695B">
            <w:r w:rsidRPr="009C18CB">
              <w:t>27307</w:t>
            </w:r>
          </w:p>
        </w:tc>
        <w:tc>
          <w:tcPr>
            <w:tcW w:w="1134" w:type="dxa"/>
            <w:noWrap/>
            <w:hideMark/>
          </w:tcPr>
          <w:p w14:paraId="3C8F997E" w14:textId="77777777" w:rsidR="0006695B" w:rsidRPr="009C18CB" w:rsidRDefault="0006695B" w:rsidP="0006695B">
            <w:r w:rsidRPr="009C18CB">
              <w:t>136</w:t>
            </w:r>
          </w:p>
        </w:tc>
      </w:tr>
      <w:tr w:rsidR="0006695B" w:rsidRPr="009C18CB" w14:paraId="59EEE3DA" w14:textId="77777777" w:rsidTr="0006695B">
        <w:trPr>
          <w:trHeight w:val="270"/>
        </w:trPr>
        <w:tc>
          <w:tcPr>
            <w:tcW w:w="2689" w:type="dxa"/>
            <w:noWrap/>
            <w:vAlign w:val="bottom"/>
            <w:hideMark/>
          </w:tcPr>
          <w:p w14:paraId="5FFF6CCA" w14:textId="1DEEA4F8" w:rsidR="0006695B" w:rsidRPr="009C18CB" w:rsidRDefault="0006695B" w:rsidP="0006695B">
            <w:r w:rsidRPr="009C18CB">
              <w:rPr>
                <w:rFonts w:cs="Arial"/>
                <w:sz w:val="20"/>
                <w:szCs w:val="20"/>
              </w:rPr>
              <w:t>vc-exact_049.gr</w:t>
            </w:r>
          </w:p>
        </w:tc>
        <w:tc>
          <w:tcPr>
            <w:tcW w:w="1134" w:type="dxa"/>
            <w:noWrap/>
            <w:hideMark/>
          </w:tcPr>
          <w:p w14:paraId="64FD59B9" w14:textId="77777777" w:rsidR="0006695B" w:rsidRPr="009C18CB" w:rsidRDefault="0006695B" w:rsidP="0006695B">
            <w:r w:rsidRPr="009C18CB">
              <w:t>200</w:t>
            </w:r>
          </w:p>
        </w:tc>
        <w:tc>
          <w:tcPr>
            <w:tcW w:w="1394" w:type="dxa"/>
            <w:noWrap/>
            <w:hideMark/>
          </w:tcPr>
          <w:p w14:paraId="6667EDF7" w14:textId="77777777" w:rsidR="0006695B" w:rsidRPr="009C18CB" w:rsidRDefault="0006695B" w:rsidP="0006695B">
            <w:r w:rsidRPr="009C18CB">
              <w:t>0.186588082</w:t>
            </w:r>
          </w:p>
        </w:tc>
        <w:tc>
          <w:tcPr>
            <w:tcW w:w="1842" w:type="dxa"/>
            <w:noWrap/>
            <w:hideMark/>
          </w:tcPr>
          <w:p w14:paraId="3C20FBD1" w14:textId="77777777" w:rsidR="0006695B" w:rsidRPr="009C18CB" w:rsidRDefault="0006695B" w:rsidP="0006695B">
            <w:r w:rsidRPr="009C18CB">
              <w:t>26108</w:t>
            </w:r>
          </w:p>
        </w:tc>
        <w:tc>
          <w:tcPr>
            <w:tcW w:w="1134" w:type="dxa"/>
            <w:noWrap/>
            <w:hideMark/>
          </w:tcPr>
          <w:p w14:paraId="586947A8" w14:textId="77777777" w:rsidR="0006695B" w:rsidRPr="009C18CB" w:rsidRDefault="0006695B" w:rsidP="0006695B">
            <w:r w:rsidRPr="009C18CB">
              <w:t>139</w:t>
            </w:r>
          </w:p>
        </w:tc>
      </w:tr>
      <w:tr w:rsidR="0006695B" w:rsidRPr="009C18CB" w14:paraId="1EF9DC3F" w14:textId="77777777" w:rsidTr="0006695B">
        <w:trPr>
          <w:trHeight w:val="270"/>
        </w:trPr>
        <w:tc>
          <w:tcPr>
            <w:tcW w:w="2689" w:type="dxa"/>
            <w:noWrap/>
            <w:vAlign w:val="bottom"/>
            <w:hideMark/>
          </w:tcPr>
          <w:p w14:paraId="3CA80AA5" w14:textId="6F9A7309" w:rsidR="0006695B" w:rsidRPr="009C18CB" w:rsidRDefault="0006695B" w:rsidP="0006695B">
            <w:r w:rsidRPr="009C18CB">
              <w:rPr>
                <w:rFonts w:cs="Arial"/>
                <w:sz w:val="20"/>
                <w:szCs w:val="20"/>
              </w:rPr>
              <w:t>vc-exact_059.gr</w:t>
            </w:r>
          </w:p>
        </w:tc>
        <w:tc>
          <w:tcPr>
            <w:tcW w:w="1134" w:type="dxa"/>
            <w:noWrap/>
            <w:hideMark/>
          </w:tcPr>
          <w:p w14:paraId="15AD3DBA" w14:textId="77777777" w:rsidR="0006695B" w:rsidRPr="009C18CB" w:rsidRDefault="0006695B" w:rsidP="0006695B">
            <w:r w:rsidRPr="009C18CB">
              <w:t>200</w:t>
            </w:r>
          </w:p>
        </w:tc>
        <w:tc>
          <w:tcPr>
            <w:tcW w:w="1394" w:type="dxa"/>
            <w:noWrap/>
            <w:hideMark/>
          </w:tcPr>
          <w:p w14:paraId="3225BD9F" w14:textId="77777777" w:rsidR="0006695B" w:rsidRPr="009C18CB" w:rsidRDefault="0006695B" w:rsidP="0006695B">
            <w:r w:rsidRPr="009C18CB">
              <w:t>0.184983741</w:t>
            </w:r>
          </w:p>
        </w:tc>
        <w:tc>
          <w:tcPr>
            <w:tcW w:w="1842" w:type="dxa"/>
            <w:noWrap/>
            <w:hideMark/>
          </w:tcPr>
          <w:p w14:paraId="6CE84750" w14:textId="77777777" w:rsidR="0006695B" w:rsidRPr="009C18CB" w:rsidRDefault="0006695B" w:rsidP="0006695B">
            <w:r w:rsidRPr="009C18CB">
              <w:t>26033</w:t>
            </w:r>
          </w:p>
        </w:tc>
        <w:tc>
          <w:tcPr>
            <w:tcW w:w="1134" w:type="dxa"/>
            <w:noWrap/>
            <w:hideMark/>
          </w:tcPr>
          <w:p w14:paraId="2604BE00" w14:textId="77777777" w:rsidR="0006695B" w:rsidRPr="009C18CB" w:rsidRDefault="0006695B" w:rsidP="0006695B">
            <w:r w:rsidRPr="009C18CB">
              <w:t>139</w:t>
            </w:r>
          </w:p>
        </w:tc>
      </w:tr>
      <w:tr w:rsidR="0006695B" w:rsidRPr="009C18CB" w14:paraId="4633DD08" w14:textId="77777777" w:rsidTr="0006695B">
        <w:trPr>
          <w:trHeight w:val="270"/>
        </w:trPr>
        <w:tc>
          <w:tcPr>
            <w:tcW w:w="2689" w:type="dxa"/>
            <w:noWrap/>
            <w:vAlign w:val="bottom"/>
            <w:hideMark/>
          </w:tcPr>
          <w:p w14:paraId="728312FB" w14:textId="019D3767" w:rsidR="0006695B" w:rsidRPr="009C18CB" w:rsidRDefault="0006695B" w:rsidP="0006695B">
            <w:r w:rsidRPr="009C18CB">
              <w:rPr>
                <w:rFonts w:cs="Arial"/>
                <w:sz w:val="20"/>
                <w:szCs w:val="20"/>
              </w:rPr>
              <w:t>vc-exact_061.gr</w:t>
            </w:r>
          </w:p>
        </w:tc>
        <w:tc>
          <w:tcPr>
            <w:tcW w:w="1134" w:type="dxa"/>
            <w:noWrap/>
            <w:hideMark/>
          </w:tcPr>
          <w:p w14:paraId="297C2CEF" w14:textId="77777777" w:rsidR="0006695B" w:rsidRPr="009C18CB" w:rsidRDefault="0006695B" w:rsidP="0006695B">
            <w:r w:rsidRPr="009C18CB">
              <w:t>200</w:t>
            </w:r>
          </w:p>
        </w:tc>
        <w:tc>
          <w:tcPr>
            <w:tcW w:w="1394" w:type="dxa"/>
            <w:noWrap/>
            <w:hideMark/>
          </w:tcPr>
          <w:p w14:paraId="1BD48925" w14:textId="77777777" w:rsidR="0006695B" w:rsidRPr="009C18CB" w:rsidRDefault="0006695B" w:rsidP="0006695B">
            <w:r w:rsidRPr="009C18CB">
              <w:t>0.179798959</w:t>
            </w:r>
          </w:p>
        </w:tc>
        <w:tc>
          <w:tcPr>
            <w:tcW w:w="1842" w:type="dxa"/>
            <w:noWrap/>
            <w:hideMark/>
          </w:tcPr>
          <w:p w14:paraId="439E0C62" w14:textId="77777777" w:rsidR="0006695B" w:rsidRPr="009C18CB" w:rsidRDefault="0006695B" w:rsidP="0006695B">
            <w:r w:rsidRPr="009C18CB">
              <w:t>28381</w:t>
            </w:r>
          </w:p>
        </w:tc>
        <w:tc>
          <w:tcPr>
            <w:tcW w:w="1134" w:type="dxa"/>
            <w:noWrap/>
            <w:hideMark/>
          </w:tcPr>
          <w:p w14:paraId="214DF16E" w14:textId="77777777" w:rsidR="0006695B" w:rsidRPr="009C18CB" w:rsidRDefault="0006695B" w:rsidP="0006695B">
            <w:r w:rsidRPr="009C18CB">
              <w:t>139</w:t>
            </w:r>
          </w:p>
        </w:tc>
      </w:tr>
      <w:tr w:rsidR="0006695B" w:rsidRPr="009C18CB" w14:paraId="5A6DF25F" w14:textId="77777777" w:rsidTr="0006695B">
        <w:trPr>
          <w:trHeight w:val="270"/>
        </w:trPr>
        <w:tc>
          <w:tcPr>
            <w:tcW w:w="2689" w:type="dxa"/>
            <w:noWrap/>
            <w:vAlign w:val="bottom"/>
            <w:hideMark/>
          </w:tcPr>
          <w:p w14:paraId="4EB34E1A" w14:textId="7F7357E3" w:rsidR="0006695B" w:rsidRPr="009C18CB" w:rsidRDefault="0006695B" w:rsidP="0006695B">
            <w:r w:rsidRPr="009C18CB">
              <w:rPr>
                <w:rFonts w:cs="Arial"/>
                <w:sz w:val="20"/>
                <w:szCs w:val="20"/>
              </w:rPr>
              <w:t>vc-exact_035.gr</w:t>
            </w:r>
          </w:p>
        </w:tc>
        <w:tc>
          <w:tcPr>
            <w:tcW w:w="1134" w:type="dxa"/>
            <w:noWrap/>
            <w:hideMark/>
          </w:tcPr>
          <w:p w14:paraId="4FC81F40" w14:textId="77777777" w:rsidR="0006695B" w:rsidRPr="009C18CB" w:rsidRDefault="0006695B" w:rsidP="0006695B">
            <w:r w:rsidRPr="009C18CB">
              <w:t>200</w:t>
            </w:r>
          </w:p>
        </w:tc>
        <w:tc>
          <w:tcPr>
            <w:tcW w:w="1394" w:type="dxa"/>
            <w:noWrap/>
            <w:hideMark/>
          </w:tcPr>
          <w:p w14:paraId="4B63B1FE" w14:textId="77777777" w:rsidR="0006695B" w:rsidRPr="009C18CB" w:rsidRDefault="0006695B" w:rsidP="0006695B">
            <w:r w:rsidRPr="009C18CB">
              <w:t>0.171751311</w:t>
            </w:r>
          </w:p>
        </w:tc>
        <w:tc>
          <w:tcPr>
            <w:tcW w:w="1842" w:type="dxa"/>
            <w:noWrap/>
            <w:hideMark/>
          </w:tcPr>
          <w:p w14:paraId="4AB02BA6" w14:textId="77777777" w:rsidR="0006695B" w:rsidRPr="009C18CB" w:rsidRDefault="0006695B" w:rsidP="0006695B">
            <w:r w:rsidRPr="009C18CB">
              <w:t>24634</w:t>
            </w:r>
          </w:p>
        </w:tc>
        <w:tc>
          <w:tcPr>
            <w:tcW w:w="1134" w:type="dxa"/>
            <w:noWrap/>
            <w:hideMark/>
          </w:tcPr>
          <w:p w14:paraId="638758FE" w14:textId="77777777" w:rsidR="0006695B" w:rsidRPr="009C18CB" w:rsidRDefault="0006695B" w:rsidP="0006695B">
            <w:r w:rsidRPr="009C18CB">
              <w:t>138</w:t>
            </w:r>
          </w:p>
        </w:tc>
      </w:tr>
      <w:tr w:rsidR="0006695B" w:rsidRPr="009C18CB" w14:paraId="31ED8E99" w14:textId="77777777" w:rsidTr="0006695B">
        <w:trPr>
          <w:trHeight w:val="270"/>
        </w:trPr>
        <w:tc>
          <w:tcPr>
            <w:tcW w:w="2689" w:type="dxa"/>
            <w:noWrap/>
            <w:vAlign w:val="bottom"/>
            <w:hideMark/>
          </w:tcPr>
          <w:p w14:paraId="46F80825" w14:textId="1936D267" w:rsidR="0006695B" w:rsidRPr="009C18CB" w:rsidRDefault="0006695B" w:rsidP="0006695B">
            <w:r w:rsidRPr="009C18CB">
              <w:rPr>
                <w:rFonts w:cs="Arial"/>
                <w:sz w:val="20"/>
                <w:szCs w:val="20"/>
              </w:rPr>
              <w:t>vc-exact_031.gr</w:t>
            </w:r>
          </w:p>
        </w:tc>
        <w:tc>
          <w:tcPr>
            <w:tcW w:w="1134" w:type="dxa"/>
            <w:noWrap/>
            <w:hideMark/>
          </w:tcPr>
          <w:p w14:paraId="345D40EB" w14:textId="77777777" w:rsidR="0006695B" w:rsidRPr="009C18CB" w:rsidRDefault="0006695B" w:rsidP="0006695B">
            <w:r w:rsidRPr="009C18CB">
              <w:t>200</w:t>
            </w:r>
          </w:p>
        </w:tc>
        <w:tc>
          <w:tcPr>
            <w:tcW w:w="1394" w:type="dxa"/>
            <w:noWrap/>
            <w:hideMark/>
          </w:tcPr>
          <w:p w14:paraId="78904A2A" w14:textId="77777777" w:rsidR="0006695B" w:rsidRPr="009C18CB" w:rsidRDefault="0006695B" w:rsidP="0006695B">
            <w:r w:rsidRPr="009C18CB">
              <w:t>0.167459476</w:t>
            </w:r>
          </w:p>
        </w:tc>
        <w:tc>
          <w:tcPr>
            <w:tcW w:w="1842" w:type="dxa"/>
            <w:noWrap/>
            <w:hideMark/>
          </w:tcPr>
          <w:p w14:paraId="527A2272" w14:textId="77777777" w:rsidR="0006695B" w:rsidRPr="009C18CB" w:rsidRDefault="0006695B" w:rsidP="0006695B">
            <w:r w:rsidRPr="009C18CB">
              <w:t>26429</w:t>
            </w:r>
          </w:p>
        </w:tc>
        <w:tc>
          <w:tcPr>
            <w:tcW w:w="1134" w:type="dxa"/>
            <w:noWrap/>
            <w:hideMark/>
          </w:tcPr>
          <w:p w14:paraId="32884C8D" w14:textId="77777777" w:rsidR="0006695B" w:rsidRPr="009C18CB" w:rsidRDefault="0006695B" w:rsidP="0006695B">
            <w:r w:rsidRPr="009C18CB">
              <w:t>141</w:t>
            </w:r>
          </w:p>
        </w:tc>
      </w:tr>
      <w:tr w:rsidR="0006695B" w:rsidRPr="009C18CB" w14:paraId="660040C6" w14:textId="77777777" w:rsidTr="0006695B">
        <w:trPr>
          <w:trHeight w:val="270"/>
        </w:trPr>
        <w:tc>
          <w:tcPr>
            <w:tcW w:w="2689" w:type="dxa"/>
            <w:noWrap/>
            <w:vAlign w:val="bottom"/>
            <w:hideMark/>
          </w:tcPr>
          <w:p w14:paraId="0184411A" w14:textId="18F7CBC8" w:rsidR="0006695B" w:rsidRPr="009C18CB" w:rsidRDefault="0006695B" w:rsidP="0006695B">
            <w:r w:rsidRPr="009C18CB">
              <w:rPr>
                <w:rFonts w:cs="Arial"/>
                <w:sz w:val="20"/>
                <w:szCs w:val="20"/>
              </w:rPr>
              <w:t>vc-exact_037.gr</w:t>
            </w:r>
          </w:p>
        </w:tc>
        <w:tc>
          <w:tcPr>
            <w:tcW w:w="1134" w:type="dxa"/>
            <w:noWrap/>
            <w:hideMark/>
          </w:tcPr>
          <w:p w14:paraId="49C23ACB" w14:textId="77777777" w:rsidR="0006695B" w:rsidRPr="009C18CB" w:rsidRDefault="0006695B" w:rsidP="0006695B">
            <w:r w:rsidRPr="009C18CB">
              <w:t>198</w:t>
            </w:r>
          </w:p>
        </w:tc>
        <w:tc>
          <w:tcPr>
            <w:tcW w:w="1394" w:type="dxa"/>
            <w:noWrap/>
            <w:hideMark/>
          </w:tcPr>
          <w:p w14:paraId="3B564800" w14:textId="77777777" w:rsidR="0006695B" w:rsidRPr="009C18CB" w:rsidRDefault="0006695B" w:rsidP="0006695B">
            <w:r w:rsidRPr="009C18CB">
              <w:t>0.167441933</w:t>
            </w:r>
          </w:p>
        </w:tc>
        <w:tc>
          <w:tcPr>
            <w:tcW w:w="1842" w:type="dxa"/>
            <w:noWrap/>
            <w:hideMark/>
          </w:tcPr>
          <w:p w14:paraId="78150D86" w14:textId="77777777" w:rsidR="0006695B" w:rsidRPr="009C18CB" w:rsidRDefault="0006695B" w:rsidP="0006695B">
            <w:r w:rsidRPr="009C18CB">
              <w:t>24406</w:t>
            </w:r>
          </w:p>
        </w:tc>
        <w:tc>
          <w:tcPr>
            <w:tcW w:w="1134" w:type="dxa"/>
            <w:noWrap/>
            <w:hideMark/>
          </w:tcPr>
          <w:p w14:paraId="5AB4D29A" w14:textId="77777777" w:rsidR="0006695B" w:rsidRPr="009C18CB" w:rsidRDefault="0006695B" w:rsidP="0006695B">
            <w:r w:rsidRPr="009C18CB">
              <w:t>135</w:t>
            </w:r>
          </w:p>
        </w:tc>
      </w:tr>
      <w:tr w:rsidR="0006695B" w:rsidRPr="009C18CB" w14:paraId="2855BD48" w14:textId="77777777" w:rsidTr="0006695B">
        <w:trPr>
          <w:trHeight w:val="270"/>
        </w:trPr>
        <w:tc>
          <w:tcPr>
            <w:tcW w:w="2689" w:type="dxa"/>
            <w:noWrap/>
            <w:vAlign w:val="bottom"/>
            <w:hideMark/>
          </w:tcPr>
          <w:p w14:paraId="32C1DC2C" w14:textId="52BB042A" w:rsidR="0006695B" w:rsidRPr="009C18CB" w:rsidRDefault="0006695B" w:rsidP="0006695B">
            <w:r w:rsidRPr="009C18CB">
              <w:rPr>
                <w:rFonts w:cs="Arial"/>
                <w:sz w:val="20"/>
                <w:szCs w:val="20"/>
              </w:rPr>
              <w:t>vc-exact_019.gr</w:t>
            </w:r>
          </w:p>
        </w:tc>
        <w:tc>
          <w:tcPr>
            <w:tcW w:w="1134" w:type="dxa"/>
            <w:noWrap/>
            <w:hideMark/>
          </w:tcPr>
          <w:p w14:paraId="52286192" w14:textId="77777777" w:rsidR="0006695B" w:rsidRPr="009C18CB" w:rsidRDefault="0006695B" w:rsidP="0006695B">
            <w:r w:rsidRPr="009C18CB">
              <w:t>200</w:t>
            </w:r>
          </w:p>
        </w:tc>
        <w:tc>
          <w:tcPr>
            <w:tcW w:w="1394" w:type="dxa"/>
            <w:noWrap/>
            <w:hideMark/>
          </w:tcPr>
          <w:p w14:paraId="7233F2DB" w14:textId="77777777" w:rsidR="0006695B" w:rsidRPr="009C18CB" w:rsidRDefault="0006695B" w:rsidP="0006695B">
            <w:r w:rsidRPr="009C18CB">
              <w:t>0.160938689</w:t>
            </w:r>
          </w:p>
        </w:tc>
        <w:tc>
          <w:tcPr>
            <w:tcW w:w="1842" w:type="dxa"/>
            <w:noWrap/>
            <w:hideMark/>
          </w:tcPr>
          <w:p w14:paraId="4DF8AD13" w14:textId="77777777" w:rsidR="0006695B" w:rsidRPr="009C18CB" w:rsidRDefault="0006695B" w:rsidP="0006695B">
            <w:r w:rsidRPr="009C18CB">
              <w:t>22525</w:t>
            </w:r>
          </w:p>
        </w:tc>
        <w:tc>
          <w:tcPr>
            <w:tcW w:w="1134" w:type="dxa"/>
            <w:noWrap/>
            <w:hideMark/>
          </w:tcPr>
          <w:p w14:paraId="581492EF" w14:textId="77777777" w:rsidR="0006695B" w:rsidRPr="009C18CB" w:rsidRDefault="0006695B" w:rsidP="0006695B">
            <w:r w:rsidRPr="009C18CB">
              <w:t>132</w:t>
            </w:r>
          </w:p>
        </w:tc>
      </w:tr>
      <w:tr w:rsidR="0006695B" w:rsidRPr="009C18CB" w14:paraId="4BE9685F" w14:textId="77777777" w:rsidTr="0006695B">
        <w:trPr>
          <w:trHeight w:val="270"/>
        </w:trPr>
        <w:tc>
          <w:tcPr>
            <w:tcW w:w="2689" w:type="dxa"/>
            <w:tcBorders>
              <w:bottom w:val="single" w:sz="12" w:space="0" w:color="auto"/>
            </w:tcBorders>
            <w:noWrap/>
            <w:vAlign w:val="bottom"/>
            <w:hideMark/>
          </w:tcPr>
          <w:p w14:paraId="7C4B408E" w14:textId="4D750CEC" w:rsidR="0006695B" w:rsidRPr="009C18CB" w:rsidRDefault="0006695B" w:rsidP="0006695B">
            <w:r w:rsidRPr="009C18CB">
              <w:rPr>
                <w:rFonts w:cs="Arial"/>
                <w:sz w:val="20"/>
                <w:szCs w:val="20"/>
              </w:rPr>
              <w:t>vc-exact_005.gr</w:t>
            </w:r>
          </w:p>
        </w:tc>
        <w:tc>
          <w:tcPr>
            <w:tcW w:w="1134" w:type="dxa"/>
            <w:tcBorders>
              <w:bottom w:val="single" w:sz="12" w:space="0" w:color="auto"/>
            </w:tcBorders>
            <w:noWrap/>
            <w:hideMark/>
          </w:tcPr>
          <w:p w14:paraId="6DF879C6" w14:textId="77777777" w:rsidR="0006695B" w:rsidRPr="009C18CB" w:rsidRDefault="0006695B" w:rsidP="0006695B">
            <w:r w:rsidRPr="009C18CB">
              <w:t>200</w:t>
            </w:r>
          </w:p>
        </w:tc>
        <w:tc>
          <w:tcPr>
            <w:tcW w:w="1394" w:type="dxa"/>
            <w:tcBorders>
              <w:bottom w:val="single" w:sz="12" w:space="0" w:color="auto"/>
            </w:tcBorders>
            <w:noWrap/>
            <w:hideMark/>
          </w:tcPr>
          <w:p w14:paraId="70649A3C" w14:textId="77777777" w:rsidR="0006695B" w:rsidRPr="009C18CB" w:rsidRDefault="0006695B" w:rsidP="0006695B">
            <w:r w:rsidRPr="009C18CB">
              <w:t>0.138240306</w:t>
            </w:r>
          </w:p>
        </w:tc>
        <w:tc>
          <w:tcPr>
            <w:tcW w:w="1842" w:type="dxa"/>
            <w:tcBorders>
              <w:bottom w:val="single" w:sz="12" w:space="0" w:color="auto"/>
            </w:tcBorders>
            <w:noWrap/>
            <w:hideMark/>
          </w:tcPr>
          <w:p w14:paraId="5E7DF2FF" w14:textId="77777777" w:rsidR="0006695B" w:rsidRPr="009C18CB" w:rsidRDefault="0006695B" w:rsidP="0006695B">
            <w:r w:rsidRPr="009C18CB">
              <w:t>21595</w:t>
            </w:r>
          </w:p>
        </w:tc>
        <w:tc>
          <w:tcPr>
            <w:tcW w:w="1134" w:type="dxa"/>
            <w:tcBorders>
              <w:bottom w:val="single" w:sz="12" w:space="0" w:color="auto"/>
            </w:tcBorders>
            <w:noWrap/>
            <w:hideMark/>
          </w:tcPr>
          <w:p w14:paraId="20DFFC93" w14:textId="77777777" w:rsidR="0006695B" w:rsidRPr="009C18CB" w:rsidRDefault="0006695B" w:rsidP="0006695B">
            <w:r w:rsidRPr="009C18CB">
              <w:t>131</w:t>
            </w:r>
          </w:p>
        </w:tc>
      </w:tr>
    </w:tbl>
    <w:p w14:paraId="5455DD9A" w14:textId="77777777" w:rsidR="0026661F" w:rsidRPr="009C18CB" w:rsidRDefault="0026661F" w:rsidP="0006695B">
      <w:bookmarkStart w:id="34" w:name="_GoBack"/>
      <w:bookmarkEnd w:id="34"/>
    </w:p>
    <w:p w14:paraId="322FA52A" w14:textId="77777777" w:rsidR="0026661F" w:rsidRDefault="0026661F" w:rsidP="0006695B">
      <w:pPr>
        <w:rPr>
          <w:rFonts w:asciiTheme="minorHAnsi" w:hAnsiTheme="minorHAnsi"/>
        </w:rPr>
      </w:pPr>
    </w:p>
    <w:sectPr w:rsidR="0026661F" w:rsidSect="00676D9B">
      <w:headerReference w:type="default" r:id="rId2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14A36" w14:textId="77777777" w:rsidR="00965B4F" w:rsidRDefault="00965B4F" w:rsidP="00AA2872">
      <w:r>
        <w:separator/>
      </w:r>
    </w:p>
    <w:p w14:paraId="50A8ABE5" w14:textId="77777777" w:rsidR="00965B4F" w:rsidRDefault="00965B4F" w:rsidP="00AA2872"/>
  </w:endnote>
  <w:endnote w:type="continuationSeparator" w:id="0">
    <w:p w14:paraId="6A908E77" w14:textId="77777777" w:rsidR="00965B4F" w:rsidRDefault="00965B4F" w:rsidP="00AA2872">
      <w:r>
        <w:continuationSeparator/>
      </w:r>
    </w:p>
    <w:p w14:paraId="46B659E6" w14:textId="77777777" w:rsidR="00965B4F" w:rsidRDefault="00965B4F" w:rsidP="00AA2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MS Mincho"/>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5679006"/>
      <w:docPartObj>
        <w:docPartGallery w:val="Page Numbers (Bottom of Page)"/>
        <w:docPartUnique/>
      </w:docPartObj>
    </w:sdtPr>
    <w:sdtEndPr>
      <w:rPr>
        <w:noProof/>
      </w:rPr>
    </w:sdtEndPr>
    <w:sdtContent>
      <w:p w14:paraId="79450834" w14:textId="64AF1529" w:rsidR="00965B4F" w:rsidRDefault="00965B4F" w:rsidP="0044697A">
        <w:pPr>
          <w:pStyle w:val="Footer"/>
          <w:jc w:val="center"/>
        </w:pPr>
        <w:r>
          <w:fldChar w:fldCharType="begin"/>
        </w:r>
        <w:r>
          <w:instrText xml:space="preserve"> PAGE   \* MERGEFORMAT </w:instrText>
        </w:r>
        <w:r>
          <w:fldChar w:fldCharType="separate"/>
        </w:r>
        <w:r w:rsidR="00B937DC">
          <w:rPr>
            <w:noProof/>
          </w:rPr>
          <w:t>21</w:t>
        </w:r>
        <w:r>
          <w:rPr>
            <w:noProof/>
          </w:rPr>
          <w:fldChar w:fldCharType="end"/>
        </w:r>
      </w:p>
    </w:sdtContent>
  </w:sdt>
  <w:p w14:paraId="6858B676" w14:textId="77777777" w:rsidR="00965B4F" w:rsidRDefault="00965B4F" w:rsidP="00AA2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2B32F" w14:textId="77777777" w:rsidR="00965B4F" w:rsidRDefault="00965B4F" w:rsidP="00AA2872">
      <w:r>
        <w:separator/>
      </w:r>
    </w:p>
    <w:p w14:paraId="5D60C9D2" w14:textId="77777777" w:rsidR="00965B4F" w:rsidRDefault="00965B4F" w:rsidP="00AA2872"/>
  </w:footnote>
  <w:footnote w:type="continuationSeparator" w:id="0">
    <w:p w14:paraId="4B895559" w14:textId="77777777" w:rsidR="00965B4F" w:rsidRDefault="00965B4F" w:rsidP="00AA2872">
      <w:r>
        <w:continuationSeparator/>
      </w:r>
    </w:p>
    <w:p w14:paraId="6E9C1AE9" w14:textId="77777777" w:rsidR="00965B4F" w:rsidRDefault="00965B4F" w:rsidP="00AA2872"/>
  </w:footnote>
  <w:footnote w:id="1">
    <w:p w14:paraId="0D294690" w14:textId="79CD0DB0" w:rsidR="002F2EB6" w:rsidRDefault="002F2EB6">
      <w:pPr>
        <w:pStyle w:val="FootnoteText"/>
      </w:pPr>
      <w:r>
        <w:rPr>
          <w:rStyle w:val="FootnoteReference"/>
        </w:rPr>
        <w:footnoteRef/>
      </w:r>
      <w:r>
        <w:t xml:space="preserve"> </w:t>
      </w:r>
      <w:hyperlink r:id="rId1" w:history="1">
        <w:r>
          <w:rPr>
            <w:rStyle w:val="Hyperlink"/>
          </w:rPr>
          <w:t>https://pacechallenge.org/2019/</w:t>
        </w:r>
      </w:hyperlink>
    </w:p>
  </w:footnote>
  <w:footnote w:id="2">
    <w:p w14:paraId="5F887A78" w14:textId="093E4B60" w:rsidR="00965B4F" w:rsidRDefault="00965B4F">
      <w:pPr>
        <w:pStyle w:val="FootnoteText"/>
      </w:pPr>
      <w:r>
        <w:rPr>
          <w:rStyle w:val="FootnoteReference"/>
        </w:rPr>
        <w:footnoteRef/>
      </w:r>
      <w:r>
        <w:t xml:space="preserve"> </w:t>
      </w:r>
      <w:hyperlink r:id="rId2" w:anchor="time.perf_counter" w:history="1">
        <w:r>
          <w:rPr>
            <w:rStyle w:val="Hyperlink"/>
          </w:rPr>
          <w:t>https://docs.python.org/3/library/time.html#time.perf_counter</w:t>
        </w:r>
      </w:hyperlink>
    </w:p>
  </w:footnote>
  <w:footnote w:id="3">
    <w:p w14:paraId="735A825F" w14:textId="77777777" w:rsidR="00965B4F" w:rsidRDefault="00965B4F" w:rsidP="00AF12AB">
      <w:pPr>
        <w:pStyle w:val="FootnoteText"/>
        <w:jc w:val="left"/>
      </w:pPr>
      <w:r>
        <w:rPr>
          <w:rStyle w:val="FootnoteReference"/>
        </w:rPr>
        <w:footnoteRef/>
      </w:r>
      <w:r>
        <w:t xml:space="preserve"> </w:t>
      </w:r>
      <w:hyperlink r:id="rId3" w:history="1">
        <w:r w:rsidRPr="00D8587D">
          <w:rPr>
            <w:rStyle w:val="Hyperlink"/>
          </w:rPr>
          <w:t>https://graph-tool.skewed.de/</w:t>
        </w:r>
      </w:hyperlink>
      <w:r>
        <w:t xml:space="preserve">, </w:t>
      </w:r>
      <w:hyperlink r:id="rId4" w:history="1">
        <w:r w:rsidRPr="00D8587D">
          <w:rPr>
            <w:rStyle w:val="Hyperlink"/>
          </w:rPr>
          <w:t>https://www.boost.org/doc/libs/1_58_0/libs/graph/doc/</w:t>
        </w:r>
      </w:hyperlink>
      <w:r>
        <w:t xml:space="preserve">, </w:t>
      </w:r>
      <w:hyperlink r:id="rId5" w:history="1">
        <w:r w:rsidRPr="00D8587D">
          <w:rPr>
            <w:rStyle w:val="Hyperlink"/>
          </w:rPr>
          <w:t>https://igraph.org/redirect.html</w:t>
        </w:r>
      </w:hyperlink>
      <w:r>
        <w:t xml:space="preserve"> </w:t>
      </w:r>
    </w:p>
  </w:footnote>
  <w:footnote w:id="4">
    <w:p w14:paraId="7248707E" w14:textId="0466FB8E" w:rsidR="00965B4F" w:rsidRDefault="00965B4F" w:rsidP="00AF12AB">
      <w:pPr>
        <w:pStyle w:val="FootnoteText"/>
      </w:pPr>
      <w:r>
        <w:rPr>
          <w:rStyle w:val="FootnoteReference"/>
        </w:rPr>
        <w:footnoteRef/>
      </w:r>
      <w:r>
        <w:t xml:space="preserve"> </w:t>
      </w:r>
      <w:hyperlink r:id="rId6" w:history="1">
        <w:r w:rsidRPr="00D8587D">
          <w:rPr>
            <w:rStyle w:val="Hyperlink"/>
          </w:rPr>
          <w:t>https://igraph.org/redirect.html</w:t>
        </w:r>
      </w:hyperlink>
    </w:p>
  </w:footnote>
  <w:footnote w:id="5">
    <w:p w14:paraId="51C64A46" w14:textId="796D52B3" w:rsidR="00965B4F" w:rsidRDefault="00965B4F" w:rsidP="00AA2872">
      <w:pPr>
        <w:pStyle w:val="FootnoteText"/>
      </w:pPr>
      <w:r>
        <w:rPr>
          <w:rStyle w:val="FootnoteReference"/>
        </w:rPr>
        <w:footnoteRef/>
      </w:r>
      <w:r>
        <w:t xml:space="preserve"> </w:t>
      </w:r>
      <w:hyperlink r:id="rId7" w:history="1">
        <w:r>
          <w:rPr>
            <w:rStyle w:val="Hyperlink"/>
          </w:rPr>
          <w:t>https://graph-tool.skewed.de/performance</w:t>
        </w:r>
      </w:hyperlink>
    </w:p>
  </w:footnote>
  <w:footnote w:id="6">
    <w:p w14:paraId="3A2EA5A0" w14:textId="77777777" w:rsidR="00965B4F" w:rsidRDefault="00965B4F" w:rsidP="001B6CC7">
      <w:pPr>
        <w:pStyle w:val="FootnoteText"/>
      </w:pPr>
      <w:r>
        <w:rPr>
          <w:rStyle w:val="FootnoteReference"/>
        </w:rPr>
        <w:footnoteRef/>
      </w:r>
      <w:r>
        <w:t xml:space="preserve"> </w:t>
      </w:r>
      <w:hyperlink r:id="rId8" w:history="1">
        <w:r>
          <w:rPr>
            <w:rStyle w:val="Hyperlink"/>
          </w:rPr>
          <w:t>https://docs.python.org/3/library/time.html</w:t>
        </w:r>
      </w:hyperlink>
    </w:p>
  </w:footnote>
  <w:footnote w:id="7">
    <w:p w14:paraId="71908986" w14:textId="21D7594E" w:rsidR="00965B4F" w:rsidRDefault="00965B4F">
      <w:pPr>
        <w:pStyle w:val="FootnoteText"/>
      </w:pPr>
      <w:r>
        <w:rPr>
          <w:rStyle w:val="FootnoteReference"/>
        </w:rPr>
        <w:footnoteRef/>
      </w:r>
      <w:r>
        <w:t xml:space="preserve"> </w:t>
      </w:r>
      <w:hyperlink r:id="rId9" w:history="1">
        <w:r>
          <w:rPr>
            <w:rStyle w:val="Hyperlink"/>
          </w:rPr>
          <w:t>https://cairographics.org/pycairo/</w:t>
        </w:r>
      </w:hyperlink>
    </w:p>
  </w:footnote>
  <w:footnote w:id="8">
    <w:p w14:paraId="66554CC5" w14:textId="77777777" w:rsidR="00965B4F" w:rsidRDefault="00965B4F" w:rsidP="001B6CC7">
      <w:pPr>
        <w:pStyle w:val="FootnoteText"/>
      </w:pPr>
      <w:r>
        <w:rPr>
          <w:rStyle w:val="FootnoteReference"/>
        </w:rPr>
        <w:footnoteRef/>
      </w:r>
      <w:r>
        <w:t xml:space="preserve"> </w:t>
      </w:r>
      <w:hyperlink r:id="rId10" w:history="1">
        <w:r>
          <w:rPr>
            <w:rStyle w:val="Hyperlink"/>
          </w:rPr>
          <w:t>https://docs.python.org/3.6/library/profile.html</w:t>
        </w:r>
      </w:hyperlink>
    </w:p>
  </w:footnote>
  <w:footnote w:id="9">
    <w:p w14:paraId="12BA2255" w14:textId="77777777" w:rsidR="00965B4F" w:rsidRPr="0065313F" w:rsidRDefault="00965B4F" w:rsidP="001B6CC7">
      <w:pPr>
        <w:pStyle w:val="FootnoteText"/>
        <w:jc w:val="left"/>
      </w:pPr>
      <w:r w:rsidRPr="0065313F">
        <w:rPr>
          <w:rStyle w:val="FootnoteReference"/>
        </w:rPr>
        <w:footnoteRef/>
      </w:r>
      <w:r w:rsidRPr="0065313F">
        <w:t xml:space="preserve"> </w:t>
      </w:r>
      <w:hyperlink r:id="rId11" w:history="1">
        <w:r w:rsidRPr="0065313F">
          <w:rPr>
            <w:rStyle w:val="Hyperlink"/>
            <w:color w:val="1155CC"/>
          </w:rPr>
          <w:t>https://lists.nongnu.org/archive/html/igraph-help/2010-03/msg00078.html</w:t>
        </w:r>
      </w:hyperlink>
      <w:r w:rsidRPr="0065313F">
        <w:t xml:space="preserve">, </w:t>
      </w:r>
      <w:hyperlink r:id="rId12" w:history="1">
        <w:r w:rsidRPr="0065313F">
          <w:rPr>
            <w:rStyle w:val="Hyperlink"/>
            <w:color w:val="1155CC"/>
            <w:shd w:val="clear" w:color="auto" w:fill="FFFFFF"/>
          </w:rPr>
          <w:t>https://stackoverflow.com/questions/20245234/delete-vertices-while-preserving-nodes-ids</w:t>
        </w:r>
      </w:hyperlink>
    </w:p>
  </w:footnote>
  <w:footnote w:id="10">
    <w:p w14:paraId="5660DF0B" w14:textId="5CD2B2C4" w:rsidR="00965B4F" w:rsidRDefault="00965B4F" w:rsidP="00D76D24">
      <w:pPr>
        <w:pStyle w:val="FootnoteText"/>
      </w:pPr>
      <w:r>
        <w:rPr>
          <w:rStyle w:val="FootnoteReference"/>
        </w:rPr>
        <w:footnoteRef/>
      </w:r>
      <w:r>
        <w:t xml:space="preserve"> </w:t>
      </w:r>
      <w:hyperlink r:id="rId13" w:history="1">
        <w:r>
          <w:rPr>
            <w:rStyle w:val="Hyperlink"/>
          </w:rPr>
          <w:t>https://lists.nongnu.org/archive/html/igraph-help/2014-05/msg00069.html</w:t>
        </w:r>
      </w:hyperlink>
    </w:p>
  </w:footnote>
  <w:footnote w:id="11">
    <w:p w14:paraId="09C3C1BE" w14:textId="77777777" w:rsidR="00965B4F" w:rsidRDefault="00965B4F" w:rsidP="001B6CC7">
      <w:pPr>
        <w:pStyle w:val="FootnoteText"/>
      </w:pPr>
      <w:r>
        <w:rPr>
          <w:rStyle w:val="FootnoteReference"/>
        </w:rPr>
        <w:footnoteRef/>
      </w:r>
      <w:r>
        <w:t xml:space="preserve"> </w:t>
      </w:r>
      <w:hyperlink r:id="rId14" w:history="1">
        <w:r>
          <w:rPr>
            <w:rStyle w:val="Hyperlink"/>
          </w:rPr>
          <w:t>https://ipython.readthedocs.io/en/stable/interactive/magics.html</w:t>
        </w:r>
      </w:hyperlink>
    </w:p>
  </w:footnote>
  <w:footnote w:id="12">
    <w:p w14:paraId="35EC459B" w14:textId="77777777" w:rsidR="00965B4F" w:rsidRDefault="00965B4F" w:rsidP="001B6CC7">
      <w:pPr>
        <w:pStyle w:val="FootnoteText"/>
      </w:pPr>
      <w:r>
        <w:rPr>
          <w:rStyle w:val="FootnoteReference"/>
        </w:rPr>
        <w:footnoteRef/>
      </w:r>
      <w:r>
        <w:t xml:space="preserve"> </w:t>
      </w:r>
      <w:hyperlink r:id="rId15" w:history="1">
        <w:r>
          <w:rPr>
            <w:rStyle w:val="Hyperlink"/>
          </w:rPr>
          <w:t>https://lists.nongnu.org/archive/html/igraph-help/2014-05/msg00069.html</w:t>
        </w:r>
      </w:hyperlink>
    </w:p>
  </w:footnote>
  <w:footnote w:id="13">
    <w:p w14:paraId="69B26288" w14:textId="01BC82F1" w:rsidR="00965B4F" w:rsidRDefault="00965B4F">
      <w:pPr>
        <w:pStyle w:val="FootnoteText"/>
      </w:pPr>
      <w:r>
        <w:rPr>
          <w:rStyle w:val="FootnoteReference"/>
        </w:rPr>
        <w:footnoteRef/>
      </w:r>
      <w:r>
        <w:t xml:space="preserve"> </w:t>
      </w:r>
      <w:hyperlink r:id="rId16" w:history="1">
        <w:r>
          <w:rPr>
            <w:rStyle w:val="Hyperlink"/>
          </w:rPr>
          <w:t>https://stackoverflow.com/questions/3323001/what-is-the-maximum-recursion-depth-in-python-and-how-to-increase-it</w:t>
        </w:r>
      </w:hyperlink>
      <w:r>
        <w:t xml:space="preserve">, </w:t>
      </w:r>
      <w:hyperlink r:id="rId17" w:history="1">
        <w:r>
          <w:rPr>
            <w:rStyle w:val="Hyperlink"/>
          </w:rPr>
          <w:t>https://bugs.launchpad.net/beautifulsoup/+bug/1471755</w:t>
        </w:r>
      </w:hyperlink>
    </w:p>
  </w:footnote>
  <w:footnote w:id="14">
    <w:p w14:paraId="10AEC243" w14:textId="4BD76467" w:rsidR="00965B4F" w:rsidRDefault="00965B4F">
      <w:pPr>
        <w:pStyle w:val="FootnoteText"/>
      </w:pPr>
      <w:r>
        <w:rPr>
          <w:rStyle w:val="FootnoteReference"/>
        </w:rPr>
        <w:footnoteRef/>
      </w:r>
      <w:r>
        <w:t xml:space="preserve"> </w:t>
      </w:r>
      <w:hyperlink r:id="rId18" w:anchor="time.perf_counter" w:history="1">
        <w:r>
          <w:rPr>
            <w:rStyle w:val="Hyperlink"/>
          </w:rPr>
          <w:t>https://docs.python.org/3/library/time.html#time.perf_counter</w:t>
        </w:r>
      </w:hyperlink>
    </w:p>
  </w:footnote>
  <w:footnote w:id="15">
    <w:p w14:paraId="78856E85" w14:textId="4505189D" w:rsidR="00965B4F" w:rsidRDefault="00965B4F">
      <w:pPr>
        <w:pStyle w:val="FootnoteText"/>
      </w:pPr>
      <w:r>
        <w:rPr>
          <w:rStyle w:val="FootnoteReference"/>
        </w:rPr>
        <w:footnoteRef/>
      </w:r>
      <w:r>
        <w:t xml:space="preserve"> </w:t>
      </w:r>
      <w:hyperlink r:id="rId19" w:history="1">
        <w:r>
          <w:rPr>
            <w:rStyle w:val="Hyperlink"/>
          </w:rPr>
          <w:t>https://www.wolframalpha.com/</w:t>
        </w:r>
      </w:hyperlink>
    </w:p>
  </w:footnote>
  <w:footnote w:id="16">
    <w:p w14:paraId="27EE5B7B" w14:textId="3E87EDC3" w:rsidR="00965B4F" w:rsidRDefault="00965B4F">
      <w:pPr>
        <w:pStyle w:val="FootnoteText"/>
      </w:pPr>
      <w:r>
        <w:rPr>
          <w:rStyle w:val="FootnoteReference"/>
        </w:rPr>
        <w:footnoteRef/>
      </w:r>
      <w:r>
        <w:t xml:space="preserve"> </w:t>
      </w:r>
      <w:hyperlink r:id="rId20" w:anchor="Graph.GRG" w:history="1">
        <w:r>
          <w:rPr>
            <w:rStyle w:val="Hyperlink"/>
          </w:rPr>
          <w:t>https://igraph.org/python/doc/igraph-pysrc.html#Graph.G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965B4F" w:rsidRDefault="00965B4F" w:rsidP="00AA2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D14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15:restartNumberingAfterBreak="0">
    <w:nsid w:val="1A236BFC"/>
    <w:multiLevelType w:val="hybridMultilevel"/>
    <w:tmpl w:val="A0369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8321DC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DE0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9"/>
  </w:num>
  <w:num w:numId="3">
    <w:abstractNumId w:val="4"/>
  </w:num>
  <w:num w:numId="4">
    <w:abstractNumId w:val="11"/>
  </w:num>
  <w:num w:numId="5">
    <w:abstractNumId w:val="6"/>
  </w:num>
  <w:num w:numId="6">
    <w:abstractNumId w:val="14"/>
  </w:num>
  <w:num w:numId="7">
    <w:abstractNumId w:val="5"/>
  </w:num>
  <w:num w:numId="8">
    <w:abstractNumId w:val="12"/>
  </w:num>
  <w:num w:numId="9">
    <w:abstractNumId w:val="2"/>
  </w:num>
  <w:num w:numId="10">
    <w:abstractNumId w:val="7"/>
  </w:num>
  <w:num w:numId="11">
    <w:abstractNumId w:val="13"/>
  </w:num>
  <w:num w:numId="12">
    <w:abstractNumId w:val="3"/>
  </w:num>
  <w:num w:numId="13">
    <w:abstractNumId w:val="8"/>
  </w:num>
  <w:num w:numId="14">
    <w:abstractNumId w:val="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1138"/>
    <w:rsid w:val="000325B9"/>
    <w:rsid w:val="0003643C"/>
    <w:rsid w:val="00062F48"/>
    <w:rsid w:val="0006695B"/>
    <w:rsid w:val="00066EBF"/>
    <w:rsid w:val="00084670"/>
    <w:rsid w:val="000979E9"/>
    <w:rsid w:val="000A440F"/>
    <w:rsid w:val="000B0F32"/>
    <w:rsid w:val="000B1EC9"/>
    <w:rsid w:val="000B3213"/>
    <w:rsid w:val="000B3C6F"/>
    <w:rsid w:val="000D0106"/>
    <w:rsid w:val="000F6D88"/>
    <w:rsid w:val="00110604"/>
    <w:rsid w:val="00113C61"/>
    <w:rsid w:val="001439F7"/>
    <w:rsid w:val="00145B6C"/>
    <w:rsid w:val="0015343C"/>
    <w:rsid w:val="001562CF"/>
    <w:rsid w:val="00156769"/>
    <w:rsid w:val="00163F39"/>
    <w:rsid w:val="00166FC2"/>
    <w:rsid w:val="001672B7"/>
    <w:rsid w:val="00173634"/>
    <w:rsid w:val="0018230B"/>
    <w:rsid w:val="00196300"/>
    <w:rsid w:val="0019692C"/>
    <w:rsid w:val="001A2BB8"/>
    <w:rsid w:val="001B00E6"/>
    <w:rsid w:val="001B6CC7"/>
    <w:rsid w:val="001C5BE9"/>
    <w:rsid w:val="001D4667"/>
    <w:rsid w:val="001D7C37"/>
    <w:rsid w:val="001F468C"/>
    <w:rsid w:val="002001CD"/>
    <w:rsid w:val="00214199"/>
    <w:rsid w:val="00223FF6"/>
    <w:rsid w:val="00234D3A"/>
    <w:rsid w:val="00256E33"/>
    <w:rsid w:val="0026325D"/>
    <w:rsid w:val="002635AE"/>
    <w:rsid w:val="002664B9"/>
    <w:rsid w:val="0026661F"/>
    <w:rsid w:val="00286B89"/>
    <w:rsid w:val="00291F77"/>
    <w:rsid w:val="002A0D52"/>
    <w:rsid w:val="002C579E"/>
    <w:rsid w:val="002D3074"/>
    <w:rsid w:val="002D6B61"/>
    <w:rsid w:val="002F2EB6"/>
    <w:rsid w:val="00320B0E"/>
    <w:rsid w:val="00331758"/>
    <w:rsid w:val="00331A21"/>
    <w:rsid w:val="00344802"/>
    <w:rsid w:val="00363BAA"/>
    <w:rsid w:val="003A1036"/>
    <w:rsid w:val="003A1C9D"/>
    <w:rsid w:val="003A4BBD"/>
    <w:rsid w:val="003A617B"/>
    <w:rsid w:val="003C4851"/>
    <w:rsid w:val="003C7078"/>
    <w:rsid w:val="003D0E65"/>
    <w:rsid w:val="003F3731"/>
    <w:rsid w:val="003F5E50"/>
    <w:rsid w:val="00436AB6"/>
    <w:rsid w:val="004407ED"/>
    <w:rsid w:val="0044608E"/>
    <w:rsid w:val="0044697A"/>
    <w:rsid w:val="00461F2C"/>
    <w:rsid w:val="00464BFF"/>
    <w:rsid w:val="00472A62"/>
    <w:rsid w:val="00487FFA"/>
    <w:rsid w:val="00491D98"/>
    <w:rsid w:val="004926E2"/>
    <w:rsid w:val="004A02A3"/>
    <w:rsid w:val="004A3171"/>
    <w:rsid w:val="004E7AD2"/>
    <w:rsid w:val="004F145F"/>
    <w:rsid w:val="00534132"/>
    <w:rsid w:val="00547C21"/>
    <w:rsid w:val="0055233C"/>
    <w:rsid w:val="00557A64"/>
    <w:rsid w:val="005642BC"/>
    <w:rsid w:val="005909EF"/>
    <w:rsid w:val="00597282"/>
    <w:rsid w:val="005A298A"/>
    <w:rsid w:val="005A7AD4"/>
    <w:rsid w:val="005C1353"/>
    <w:rsid w:val="00601490"/>
    <w:rsid w:val="006142DB"/>
    <w:rsid w:val="0062342F"/>
    <w:rsid w:val="00635437"/>
    <w:rsid w:val="0064062A"/>
    <w:rsid w:val="0064171E"/>
    <w:rsid w:val="006449A1"/>
    <w:rsid w:val="00647715"/>
    <w:rsid w:val="0065313F"/>
    <w:rsid w:val="00664409"/>
    <w:rsid w:val="00676D9B"/>
    <w:rsid w:val="00681A59"/>
    <w:rsid w:val="0068585C"/>
    <w:rsid w:val="00686AA5"/>
    <w:rsid w:val="00687C6F"/>
    <w:rsid w:val="006A0BB2"/>
    <w:rsid w:val="006A0FC4"/>
    <w:rsid w:val="006A5B3A"/>
    <w:rsid w:val="006B1A8C"/>
    <w:rsid w:val="006B3381"/>
    <w:rsid w:val="006C2054"/>
    <w:rsid w:val="006C3B63"/>
    <w:rsid w:val="006C51BA"/>
    <w:rsid w:val="006E599E"/>
    <w:rsid w:val="00713C92"/>
    <w:rsid w:val="007330D4"/>
    <w:rsid w:val="00733A97"/>
    <w:rsid w:val="00763A6A"/>
    <w:rsid w:val="00771A68"/>
    <w:rsid w:val="00782BD6"/>
    <w:rsid w:val="007879CA"/>
    <w:rsid w:val="00790A85"/>
    <w:rsid w:val="007A760A"/>
    <w:rsid w:val="007B094B"/>
    <w:rsid w:val="007B4DB9"/>
    <w:rsid w:val="007B63BF"/>
    <w:rsid w:val="007E1E3D"/>
    <w:rsid w:val="00800157"/>
    <w:rsid w:val="008068AA"/>
    <w:rsid w:val="00811324"/>
    <w:rsid w:val="0081290A"/>
    <w:rsid w:val="008239B6"/>
    <w:rsid w:val="00825630"/>
    <w:rsid w:val="008307E9"/>
    <w:rsid w:val="00835770"/>
    <w:rsid w:val="008361E2"/>
    <w:rsid w:val="008419B4"/>
    <w:rsid w:val="008550BD"/>
    <w:rsid w:val="00857923"/>
    <w:rsid w:val="008710E6"/>
    <w:rsid w:val="00874F70"/>
    <w:rsid w:val="00880965"/>
    <w:rsid w:val="008838E6"/>
    <w:rsid w:val="00893613"/>
    <w:rsid w:val="00895FD6"/>
    <w:rsid w:val="008B5B76"/>
    <w:rsid w:val="008C5487"/>
    <w:rsid w:val="009038FC"/>
    <w:rsid w:val="0092449B"/>
    <w:rsid w:val="00941B15"/>
    <w:rsid w:val="00960C86"/>
    <w:rsid w:val="00962952"/>
    <w:rsid w:val="00965B4F"/>
    <w:rsid w:val="00966D91"/>
    <w:rsid w:val="00967680"/>
    <w:rsid w:val="00975C81"/>
    <w:rsid w:val="00976E30"/>
    <w:rsid w:val="00992A2E"/>
    <w:rsid w:val="009A0EA2"/>
    <w:rsid w:val="009B52DF"/>
    <w:rsid w:val="009C18CB"/>
    <w:rsid w:val="009C4C01"/>
    <w:rsid w:val="009D63EF"/>
    <w:rsid w:val="009D7F44"/>
    <w:rsid w:val="009E0591"/>
    <w:rsid w:val="009F0959"/>
    <w:rsid w:val="009F394B"/>
    <w:rsid w:val="009F39E5"/>
    <w:rsid w:val="009F4584"/>
    <w:rsid w:val="009F4C1F"/>
    <w:rsid w:val="009F5646"/>
    <w:rsid w:val="00A202E5"/>
    <w:rsid w:val="00A32F2A"/>
    <w:rsid w:val="00A45319"/>
    <w:rsid w:val="00A512F8"/>
    <w:rsid w:val="00A56C92"/>
    <w:rsid w:val="00A65B70"/>
    <w:rsid w:val="00A6621A"/>
    <w:rsid w:val="00A71A26"/>
    <w:rsid w:val="00A775F5"/>
    <w:rsid w:val="00A83D52"/>
    <w:rsid w:val="00A84A70"/>
    <w:rsid w:val="00A87F31"/>
    <w:rsid w:val="00AA2872"/>
    <w:rsid w:val="00AA5445"/>
    <w:rsid w:val="00AB7566"/>
    <w:rsid w:val="00AC1A1A"/>
    <w:rsid w:val="00AC4018"/>
    <w:rsid w:val="00AD2A1B"/>
    <w:rsid w:val="00AF12AB"/>
    <w:rsid w:val="00B0633B"/>
    <w:rsid w:val="00B138D7"/>
    <w:rsid w:val="00B17DE7"/>
    <w:rsid w:val="00B24474"/>
    <w:rsid w:val="00B33C35"/>
    <w:rsid w:val="00B35AF4"/>
    <w:rsid w:val="00B46056"/>
    <w:rsid w:val="00B51171"/>
    <w:rsid w:val="00B57C97"/>
    <w:rsid w:val="00B60060"/>
    <w:rsid w:val="00B60176"/>
    <w:rsid w:val="00B937DC"/>
    <w:rsid w:val="00BA1DE6"/>
    <w:rsid w:val="00BA5A30"/>
    <w:rsid w:val="00BB4DF2"/>
    <w:rsid w:val="00BB711A"/>
    <w:rsid w:val="00BE44B4"/>
    <w:rsid w:val="00BE4A34"/>
    <w:rsid w:val="00BF4B6D"/>
    <w:rsid w:val="00BF77E4"/>
    <w:rsid w:val="00C029B8"/>
    <w:rsid w:val="00C111F3"/>
    <w:rsid w:val="00C142DA"/>
    <w:rsid w:val="00C24FEC"/>
    <w:rsid w:val="00C32DDA"/>
    <w:rsid w:val="00C332FE"/>
    <w:rsid w:val="00C5009C"/>
    <w:rsid w:val="00C7745E"/>
    <w:rsid w:val="00C8735C"/>
    <w:rsid w:val="00CA41DB"/>
    <w:rsid w:val="00CA4B42"/>
    <w:rsid w:val="00CB3EB0"/>
    <w:rsid w:val="00CB46C9"/>
    <w:rsid w:val="00CC0D45"/>
    <w:rsid w:val="00CD459E"/>
    <w:rsid w:val="00CE0816"/>
    <w:rsid w:val="00CF3001"/>
    <w:rsid w:val="00D106B2"/>
    <w:rsid w:val="00D20FD5"/>
    <w:rsid w:val="00D2499E"/>
    <w:rsid w:val="00D27D6B"/>
    <w:rsid w:val="00D343C6"/>
    <w:rsid w:val="00D52E25"/>
    <w:rsid w:val="00D6074C"/>
    <w:rsid w:val="00D67372"/>
    <w:rsid w:val="00D67B67"/>
    <w:rsid w:val="00D76D24"/>
    <w:rsid w:val="00D93479"/>
    <w:rsid w:val="00D94B15"/>
    <w:rsid w:val="00DA0C13"/>
    <w:rsid w:val="00DB53B3"/>
    <w:rsid w:val="00DB79BD"/>
    <w:rsid w:val="00DC02EC"/>
    <w:rsid w:val="00DC11B6"/>
    <w:rsid w:val="00DC3539"/>
    <w:rsid w:val="00DD7910"/>
    <w:rsid w:val="00DF01D4"/>
    <w:rsid w:val="00E141E1"/>
    <w:rsid w:val="00E604C6"/>
    <w:rsid w:val="00E74DAF"/>
    <w:rsid w:val="00E7638E"/>
    <w:rsid w:val="00E77211"/>
    <w:rsid w:val="00E84103"/>
    <w:rsid w:val="00E90958"/>
    <w:rsid w:val="00E90B41"/>
    <w:rsid w:val="00EA0ACC"/>
    <w:rsid w:val="00EA605D"/>
    <w:rsid w:val="00EC67BD"/>
    <w:rsid w:val="00EC70FC"/>
    <w:rsid w:val="00EC7B5E"/>
    <w:rsid w:val="00ED24D5"/>
    <w:rsid w:val="00F4304B"/>
    <w:rsid w:val="00F673AE"/>
    <w:rsid w:val="00F7032F"/>
    <w:rsid w:val="00FB4187"/>
    <w:rsid w:val="00FB5FD3"/>
    <w:rsid w:val="00FC238C"/>
    <w:rsid w:val="00FD0151"/>
    <w:rsid w:val="00FD3C49"/>
    <w:rsid w:val="00FE5AE1"/>
    <w:rsid w:val="00FF244B"/>
    <w:rsid w:val="00FF361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5"/>
    <o:shapelayout v:ext="edit">
      <o:idmap v:ext="edit" data="1"/>
    </o:shapelayout>
  </w:shapeDefaults>
  <w:decimalSymbol w:val="."/>
  <w:listSeparator w:val=","/>
  <w14:docId w14:val="22B36DB8"/>
  <w15:chartTrackingRefBased/>
  <w15:docId w15:val="{6B5F1C86-D8FA-4D9F-AF0F-55ABCCE97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872"/>
    <w:pPr>
      <w:spacing w:after="0" w:line="240" w:lineRule="auto"/>
      <w:jc w:val="both"/>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BB4DF2"/>
    <w:pPr>
      <w:tabs>
        <w:tab w:val="right" w:leader="dot" w:pos="9016"/>
      </w:tabs>
      <w:spacing w:after="100"/>
    </w:pPr>
    <w:rPr>
      <w:rFonts w:cstheme="majorHAnsi"/>
      <w:noProof/>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 w:type="paragraph" w:styleId="Caption">
    <w:name w:val="caption"/>
    <w:basedOn w:val="Normal"/>
    <w:next w:val="Normal"/>
    <w:uiPriority w:val="35"/>
    <w:unhideWhenUsed/>
    <w:qFormat/>
    <w:rsid w:val="00AC1A1A"/>
    <w:pPr>
      <w:spacing w:after="200"/>
    </w:pPr>
    <w:rPr>
      <w:i/>
      <w:iCs/>
      <w:color w:val="44546A" w:themeColor="text2"/>
      <w:sz w:val="22"/>
      <w:szCs w:val="18"/>
    </w:rPr>
  </w:style>
  <w:style w:type="paragraph" w:customStyle="1" w:styleId="code">
    <w:name w:val="code"/>
    <w:basedOn w:val="Normal"/>
    <w:link w:val="codeChar"/>
    <w:qFormat/>
    <w:rsid w:val="00CB3EB0"/>
    <w:rPr>
      <w:rFonts w:ascii="Lucida Console" w:hAnsi="Lucida Console"/>
      <w:sz w:val="21"/>
    </w:rPr>
  </w:style>
  <w:style w:type="character" w:customStyle="1" w:styleId="codeChar">
    <w:name w:val="code Char"/>
    <w:basedOn w:val="DefaultParagraphFont"/>
    <w:link w:val="code"/>
    <w:rsid w:val="00CB3EB0"/>
    <w:rPr>
      <w:rFonts w:ascii="Lucida Console" w:hAnsi="Lucida Console"/>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629870391">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6201985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162313419">
      <w:bodyDiv w:val="1"/>
      <w:marLeft w:val="0"/>
      <w:marRight w:val="0"/>
      <w:marTop w:val="0"/>
      <w:marBottom w:val="0"/>
      <w:divBdr>
        <w:top w:val="none" w:sz="0" w:space="0" w:color="auto"/>
        <w:left w:val="none" w:sz="0" w:space="0" w:color="auto"/>
        <w:bottom w:val="none" w:sz="0" w:space="0" w:color="auto"/>
        <w:right w:val="none" w:sz="0" w:space="0" w:color="auto"/>
      </w:divBdr>
    </w:div>
    <w:div w:id="1200316764">
      <w:bodyDiv w:val="1"/>
      <w:marLeft w:val="0"/>
      <w:marRight w:val="0"/>
      <w:marTop w:val="0"/>
      <w:marBottom w:val="0"/>
      <w:divBdr>
        <w:top w:val="none" w:sz="0" w:space="0" w:color="auto"/>
        <w:left w:val="none" w:sz="0" w:space="0" w:color="auto"/>
        <w:bottom w:val="none" w:sz="0" w:space="0" w:color="auto"/>
        <w:right w:val="none" w:sz="0" w:space="0" w:color="auto"/>
      </w:divBdr>
    </w:div>
    <w:div w:id="1281492092">
      <w:bodyDiv w:val="1"/>
      <w:marLeft w:val="0"/>
      <w:marRight w:val="0"/>
      <w:marTop w:val="0"/>
      <w:marBottom w:val="0"/>
      <w:divBdr>
        <w:top w:val="none" w:sz="0" w:space="0" w:color="auto"/>
        <w:left w:val="none" w:sz="0" w:space="0" w:color="auto"/>
        <w:bottom w:val="none" w:sz="0" w:space="0" w:color="auto"/>
        <w:right w:val="none" w:sz="0" w:space="0" w:color="auto"/>
      </w:divBdr>
    </w:div>
    <w:div w:id="1301887586">
      <w:bodyDiv w:val="1"/>
      <w:marLeft w:val="0"/>
      <w:marRight w:val="0"/>
      <w:marTop w:val="0"/>
      <w:marBottom w:val="0"/>
      <w:divBdr>
        <w:top w:val="none" w:sz="0" w:space="0" w:color="auto"/>
        <w:left w:val="none" w:sz="0" w:space="0" w:color="auto"/>
        <w:bottom w:val="none" w:sz="0" w:space="0" w:color="auto"/>
        <w:right w:val="none" w:sz="0" w:space="0" w:color="auto"/>
      </w:divBdr>
    </w:div>
    <w:div w:id="1382166400">
      <w:bodyDiv w:val="1"/>
      <w:marLeft w:val="0"/>
      <w:marRight w:val="0"/>
      <w:marTop w:val="0"/>
      <w:marBottom w:val="0"/>
      <w:divBdr>
        <w:top w:val="none" w:sz="0" w:space="0" w:color="auto"/>
        <w:left w:val="none" w:sz="0" w:space="0" w:color="auto"/>
        <w:bottom w:val="none" w:sz="0" w:space="0" w:color="auto"/>
        <w:right w:val="none" w:sz="0" w:space="0" w:color="auto"/>
      </w:divBdr>
    </w:div>
    <w:div w:id="138768634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oleObject" Target="embeddings/oleObject4.bin"/><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chart" Target="charts/chart3.xml"/><Relationship Id="rId10" Type="http://schemas.openxmlformats.org/officeDocument/2006/relationships/image" Target="media/image2.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chart" Target="charts/chart2.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docs.python.org/3/library/time.html" TargetMode="External"/><Relationship Id="rId13" Type="http://schemas.openxmlformats.org/officeDocument/2006/relationships/hyperlink" Target="https://lists.nongnu.org/archive/html/igraph-help/2014-05/msg00069.html" TargetMode="External"/><Relationship Id="rId18" Type="http://schemas.openxmlformats.org/officeDocument/2006/relationships/hyperlink" Target="https://docs.python.org/3/library/time.html" TargetMode="External"/><Relationship Id="rId3" Type="http://schemas.openxmlformats.org/officeDocument/2006/relationships/hyperlink" Target="https://graph-tool.skewed.de/" TargetMode="External"/><Relationship Id="rId7" Type="http://schemas.openxmlformats.org/officeDocument/2006/relationships/hyperlink" Target="https://graph-tool.skewed.de/performance" TargetMode="External"/><Relationship Id="rId12" Type="http://schemas.openxmlformats.org/officeDocument/2006/relationships/hyperlink" Target="https://stackoverflow.com/questions/20245234/delete-vertices-while-preserving-nodes-ids" TargetMode="External"/><Relationship Id="rId17" Type="http://schemas.openxmlformats.org/officeDocument/2006/relationships/hyperlink" Target="https://bugs.launchpad.net/beautifulsoup/+bug/1471755" TargetMode="External"/><Relationship Id="rId2" Type="http://schemas.openxmlformats.org/officeDocument/2006/relationships/hyperlink" Target="https://docs.python.org/3/library/time.html" TargetMode="External"/><Relationship Id="rId16" Type="http://schemas.openxmlformats.org/officeDocument/2006/relationships/hyperlink" Target="https://stackoverflow.com/questions/3323001/what-is-the-maximum-recursion-depth-in-python-and-how-to-increase-it" TargetMode="External"/><Relationship Id="rId20" Type="http://schemas.openxmlformats.org/officeDocument/2006/relationships/hyperlink" Target="https://igraph.org/python/doc/igraph-pysrc.html" TargetMode="External"/><Relationship Id="rId1" Type="http://schemas.openxmlformats.org/officeDocument/2006/relationships/hyperlink" Target="https://pacechallenge.org/2019/" TargetMode="External"/><Relationship Id="rId6" Type="http://schemas.openxmlformats.org/officeDocument/2006/relationships/hyperlink" Target="https://igraph.org/redirect.html" TargetMode="External"/><Relationship Id="rId11" Type="http://schemas.openxmlformats.org/officeDocument/2006/relationships/hyperlink" Target="https://lists.nongnu.org/archive/html/igraph-help/2010-03/msg00078.html" TargetMode="External"/><Relationship Id="rId5" Type="http://schemas.openxmlformats.org/officeDocument/2006/relationships/hyperlink" Target="https://igraph.org/redirect.html" TargetMode="External"/><Relationship Id="rId15" Type="http://schemas.openxmlformats.org/officeDocument/2006/relationships/hyperlink" Target="https://lists.nongnu.org/archive/html/igraph-help/2014-05/msg00069.html" TargetMode="External"/><Relationship Id="rId10" Type="http://schemas.openxmlformats.org/officeDocument/2006/relationships/hyperlink" Target="https://docs.python.org/3.6/library/profile.html" TargetMode="External"/><Relationship Id="rId19" Type="http://schemas.openxmlformats.org/officeDocument/2006/relationships/hyperlink" Target="https://www.wolframalpha.com/" TargetMode="External"/><Relationship Id="rId4" Type="http://schemas.openxmlformats.org/officeDocument/2006/relationships/hyperlink" Target="https://www.boost.org/doc/libs/1_58_0/libs/graph/doc/" TargetMode="External"/><Relationship Id="rId9" Type="http://schemas.openxmlformats.org/officeDocument/2006/relationships/hyperlink" Target="https://cairographics.org/pycairo/" TargetMode="External"/><Relationship Id="rId14" Type="http://schemas.openxmlformats.org/officeDocument/2006/relationships/hyperlink" Target="https://ipython.readthedocs.io/en/stable/interactive/magics.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studata08\home\AC\Aca16tls\vc-solver\tests%20result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i="1">
                <a:effectLst/>
              </a:rPr>
              <a:t>comaprison of performance for different copy functions used</a:t>
            </a:r>
          </a:p>
        </c:rich>
      </c:tx>
      <c:layout>
        <c:manualLayout>
          <c:xMode val="edge"/>
          <c:yMode val="edge"/>
          <c:x val="0.11186563401267728"/>
          <c:y val="2.665143727393870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1073635896015522E-2"/>
          <c:y val="0.12425460636515914"/>
          <c:w val="0.90681581134016542"/>
          <c:h val="0.76226091085348002"/>
        </c:manualLayout>
      </c:layout>
      <c:lineChart>
        <c:grouping val="standard"/>
        <c:varyColors val="0"/>
        <c:ser>
          <c:idx val="0"/>
          <c:order val="0"/>
          <c:tx>
            <c:v>deepcopy used</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J$37:$J$102</c:f>
              <c:numCache>
                <c:formatCode>General</c:formatCode>
                <c:ptCount val="66"/>
                <c:pt idx="33">
                  <c:v>74.794637260000002</c:v>
                </c:pt>
                <c:pt idx="34">
                  <c:v>62.585247440000003</c:v>
                </c:pt>
                <c:pt idx="35">
                  <c:v>53.078055089999999</c:v>
                </c:pt>
                <c:pt idx="36">
                  <c:v>49.556703560000003</c:v>
                </c:pt>
                <c:pt idx="37">
                  <c:v>36.909955699999998</c:v>
                </c:pt>
                <c:pt idx="38">
                  <c:v>36.789215280000001</c:v>
                </c:pt>
                <c:pt idx="39">
                  <c:v>33.664374270000003</c:v>
                </c:pt>
                <c:pt idx="40">
                  <c:v>27.434235399999999</c:v>
                </c:pt>
                <c:pt idx="41">
                  <c:v>5.6253587060000001</c:v>
                </c:pt>
                <c:pt idx="42">
                  <c:v>5.3236247299999997</c:v>
                </c:pt>
                <c:pt idx="43">
                  <c:v>5.171464405</c:v>
                </c:pt>
                <c:pt idx="44">
                  <c:v>5.1350683310000003</c:v>
                </c:pt>
                <c:pt idx="45">
                  <c:v>5.0777309600000002</c:v>
                </c:pt>
                <c:pt idx="46">
                  <c:v>5.0458921800000001</c:v>
                </c:pt>
                <c:pt idx="47">
                  <c:v>4.7935966040000002</c:v>
                </c:pt>
                <c:pt idx="48">
                  <c:v>4.7308961690000002</c:v>
                </c:pt>
                <c:pt idx="49">
                  <c:v>4.5044766699999998</c:v>
                </c:pt>
                <c:pt idx="50">
                  <c:v>4.4358583229999997</c:v>
                </c:pt>
                <c:pt idx="51">
                  <c:v>4.431451526</c:v>
                </c:pt>
                <c:pt idx="52">
                  <c:v>4.342668593</c:v>
                </c:pt>
                <c:pt idx="53">
                  <c:v>4.3260781000000001</c:v>
                </c:pt>
                <c:pt idx="54">
                  <c:v>4.1435141919999996</c:v>
                </c:pt>
                <c:pt idx="55">
                  <c:v>4.1391267279999999</c:v>
                </c:pt>
                <c:pt idx="56">
                  <c:v>4.0203335769999997</c:v>
                </c:pt>
                <c:pt idx="57">
                  <c:v>3.9886239090000002</c:v>
                </c:pt>
                <c:pt idx="58">
                  <c:v>3.9799340839999999</c:v>
                </c:pt>
                <c:pt idx="59">
                  <c:v>3.803385665</c:v>
                </c:pt>
                <c:pt idx="60">
                  <c:v>3.740297558</c:v>
                </c:pt>
                <c:pt idx="61">
                  <c:v>3.4484699490000001</c:v>
                </c:pt>
                <c:pt idx="62">
                  <c:v>3.3451836039999998</c:v>
                </c:pt>
                <c:pt idx="63">
                  <c:v>3.2125032980000001</c:v>
                </c:pt>
                <c:pt idx="64">
                  <c:v>3.1281510360000002</c:v>
                </c:pt>
                <c:pt idx="65">
                  <c:v>2.7146338729999999</c:v>
                </c:pt>
              </c:numCache>
            </c:numRef>
          </c:val>
          <c:smooth val="0"/>
          <c:extLst>
            <c:ext xmlns:c16="http://schemas.microsoft.com/office/drawing/2014/chart" uri="{C3380CC4-5D6E-409C-BE32-E72D297353CC}">
              <c16:uniqueId val="{00000000-3884-48B0-80F9-10D80E7BF590}"/>
            </c:ext>
          </c:extLst>
        </c:ser>
        <c:ser>
          <c:idx val="1"/>
          <c:order val="1"/>
          <c:tx>
            <c:v>igraph's copy used</c:v>
          </c:tx>
          <c:spPr>
            <a:ln w="28575" cap="rnd">
              <a:solidFill>
                <a:schemeClr val="accent2"/>
              </a:solidFill>
              <a:round/>
            </a:ln>
            <a:effectLst/>
          </c:spPr>
          <c:marker>
            <c:symbol val="square"/>
            <c:size val="5"/>
            <c:spPr>
              <a:solidFill>
                <a:schemeClr val="accent2"/>
              </a:solidFill>
              <a:ln w="9525">
                <a:solidFill>
                  <a:schemeClr val="accent2"/>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L$37:$L$102</c:f>
              <c:numCache>
                <c:formatCode>General</c:formatCode>
                <c:ptCount val="66"/>
                <c:pt idx="0">
                  <c:v>72.375129470000005</c:v>
                </c:pt>
                <c:pt idx="1">
                  <c:v>57.288204239999999</c:v>
                </c:pt>
                <c:pt idx="2">
                  <c:v>57.110870349999999</c:v>
                </c:pt>
                <c:pt idx="3">
                  <c:v>56.940768830000003</c:v>
                </c:pt>
                <c:pt idx="4">
                  <c:v>56.690970219999997</c:v>
                </c:pt>
                <c:pt idx="5">
                  <c:v>56.452371569999997</c:v>
                </c:pt>
                <c:pt idx="6">
                  <c:v>56.392303689999999</c:v>
                </c:pt>
                <c:pt idx="7">
                  <c:v>56.113891989999999</c:v>
                </c:pt>
                <c:pt idx="8">
                  <c:v>56.089754630000002</c:v>
                </c:pt>
                <c:pt idx="9">
                  <c:v>56.067244770000002</c:v>
                </c:pt>
                <c:pt idx="10">
                  <c:v>55.971805959999998</c:v>
                </c:pt>
                <c:pt idx="11">
                  <c:v>55.838799080000001</c:v>
                </c:pt>
                <c:pt idx="12">
                  <c:v>55.666547979999997</c:v>
                </c:pt>
                <c:pt idx="13">
                  <c:v>55.644684499999997</c:v>
                </c:pt>
                <c:pt idx="14">
                  <c:v>55.398133369999996</c:v>
                </c:pt>
                <c:pt idx="15">
                  <c:v>42.316310299999998</c:v>
                </c:pt>
                <c:pt idx="16">
                  <c:v>42.127598759999998</c:v>
                </c:pt>
                <c:pt idx="17">
                  <c:v>41.873518689999997</c:v>
                </c:pt>
                <c:pt idx="18">
                  <c:v>41.759784760000002</c:v>
                </c:pt>
                <c:pt idx="19">
                  <c:v>41.698554940000001</c:v>
                </c:pt>
                <c:pt idx="20">
                  <c:v>31.05602064</c:v>
                </c:pt>
                <c:pt idx="21">
                  <c:v>30.944219449999999</c:v>
                </c:pt>
                <c:pt idx="22">
                  <c:v>9.9267846179999992</c:v>
                </c:pt>
                <c:pt idx="23">
                  <c:v>9.8339612519999999</c:v>
                </c:pt>
                <c:pt idx="24">
                  <c:v>8.8078314510000002</c:v>
                </c:pt>
                <c:pt idx="25">
                  <c:v>7.4747126140000004</c:v>
                </c:pt>
                <c:pt idx="26">
                  <c:v>7.4511489080000004</c:v>
                </c:pt>
                <c:pt idx="27">
                  <c:v>5.0509610819999997</c:v>
                </c:pt>
                <c:pt idx="28">
                  <c:v>4.1427350440000001</c:v>
                </c:pt>
                <c:pt idx="29">
                  <c:v>4.068244902</c:v>
                </c:pt>
                <c:pt idx="30">
                  <c:v>3.4743108440000001</c:v>
                </c:pt>
                <c:pt idx="31">
                  <c:v>3.4191658559999998</c:v>
                </c:pt>
                <c:pt idx="32">
                  <c:v>2.6663879879999999</c:v>
                </c:pt>
                <c:pt idx="33">
                  <c:v>2.3668619149999999</c:v>
                </c:pt>
                <c:pt idx="34">
                  <c:v>2.2939466529999999</c:v>
                </c:pt>
                <c:pt idx="35">
                  <c:v>1.8567677979999999</c:v>
                </c:pt>
                <c:pt idx="36">
                  <c:v>1.7095147369999999</c:v>
                </c:pt>
                <c:pt idx="37">
                  <c:v>0.92376223599999996</c:v>
                </c:pt>
                <c:pt idx="38">
                  <c:v>0.35456117399999998</c:v>
                </c:pt>
                <c:pt idx="39">
                  <c:v>0.249105044</c:v>
                </c:pt>
                <c:pt idx="40">
                  <c:v>0.245997406</c:v>
                </c:pt>
                <c:pt idx="41">
                  <c:v>0.23925400699999999</c:v>
                </c:pt>
                <c:pt idx="42">
                  <c:v>0.23564339300000001</c:v>
                </c:pt>
                <c:pt idx="43">
                  <c:v>0.231810394</c:v>
                </c:pt>
                <c:pt idx="44">
                  <c:v>0.22667040299999999</c:v>
                </c:pt>
                <c:pt idx="45">
                  <c:v>0.22643953</c:v>
                </c:pt>
                <c:pt idx="46">
                  <c:v>0.222131201</c:v>
                </c:pt>
                <c:pt idx="47">
                  <c:v>0.22208931800000001</c:v>
                </c:pt>
                <c:pt idx="48">
                  <c:v>0.221672967</c:v>
                </c:pt>
                <c:pt idx="49">
                  <c:v>0.217764297</c:v>
                </c:pt>
                <c:pt idx="50">
                  <c:v>0.205406799</c:v>
                </c:pt>
                <c:pt idx="51">
                  <c:v>0.205267797</c:v>
                </c:pt>
                <c:pt idx="52">
                  <c:v>0.20087081400000001</c:v>
                </c:pt>
                <c:pt idx="53">
                  <c:v>0.19766384200000001</c:v>
                </c:pt>
                <c:pt idx="54">
                  <c:v>0.19351954800000001</c:v>
                </c:pt>
                <c:pt idx="55">
                  <c:v>0.19096270800000001</c:v>
                </c:pt>
                <c:pt idx="56">
                  <c:v>0.187099496</c:v>
                </c:pt>
                <c:pt idx="57">
                  <c:v>0.186776004</c:v>
                </c:pt>
                <c:pt idx="58">
                  <c:v>0.18658808199999999</c:v>
                </c:pt>
                <c:pt idx="59">
                  <c:v>0.18498374100000001</c:v>
                </c:pt>
                <c:pt idx="60">
                  <c:v>0.17979895900000001</c:v>
                </c:pt>
                <c:pt idx="61">
                  <c:v>0.17175131099999999</c:v>
                </c:pt>
                <c:pt idx="62">
                  <c:v>0.167459476</c:v>
                </c:pt>
                <c:pt idx="63">
                  <c:v>0.16744193299999999</c:v>
                </c:pt>
                <c:pt idx="64">
                  <c:v>0.160938689</c:v>
                </c:pt>
                <c:pt idx="65">
                  <c:v>0.13824030600000001</c:v>
                </c:pt>
              </c:numCache>
            </c:numRef>
          </c:val>
          <c:smooth val="0"/>
          <c:extLst>
            <c:ext xmlns:c16="http://schemas.microsoft.com/office/drawing/2014/chart" uri="{C3380CC4-5D6E-409C-BE32-E72D297353CC}">
              <c16:uniqueId val="{00000001-3884-48B0-80F9-10D80E7BF590}"/>
            </c:ext>
          </c:extLst>
        </c:ser>
        <c:dLbls>
          <c:showLegendKey val="0"/>
          <c:showVal val="0"/>
          <c:showCatName val="0"/>
          <c:showSerName val="0"/>
          <c:showPercent val="0"/>
          <c:showBubbleSize val="0"/>
        </c:dLbls>
        <c:marker val="1"/>
        <c:smooth val="0"/>
        <c:axId val="733811048"/>
        <c:axId val="733803176"/>
      </c:lineChart>
      <c:catAx>
        <c:axId val="733811048"/>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the instance ordered by performance for a given progra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03176"/>
        <c:crosses val="autoZero"/>
        <c:auto val="1"/>
        <c:lblAlgn val="ctr"/>
        <c:lblOffset val="100"/>
        <c:noMultiLvlLbl val="0"/>
      </c:catAx>
      <c:valAx>
        <c:axId val="733803176"/>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o solve an instance [second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11048"/>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50000"/>
          <a:lumOff val="50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lineChart>
        <c:grouping val="standard"/>
        <c:varyColors val="1"/>
        <c:ser>
          <c:idx val="0"/>
          <c:order val="0"/>
          <c:tx>
            <c:strRef>
              <c:f>Sheet1!$D$52</c:f>
              <c:strCache>
                <c:ptCount val="1"/>
                <c:pt idx="0">
                  <c:v>branch</c:v>
                </c:pt>
              </c:strCache>
            </c:strRef>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Sheet1!$H$53:$H$81</c:f>
              <c:numCache>
                <c:formatCode>General</c:formatCode>
                <c:ptCount val="29"/>
                <c:pt idx="0">
                  <c:v>29</c:v>
                </c:pt>
                <c:pt idx="1">
                  <c:v>28</c:v>
                </c:pt>
                <c:pt idx="2">
                  <c:v>27</c:v>
                </c:pt>
                <c:pt idx="3">
                  <c:v>26</c:v>
                </c:pt>
                <c:pt idx="4">
                  <c:v>25</c:v>
                </c:pt>
                <c:pt idx="5">
                  <c:v>24</c:v>
                </c:pt>
                <c:pt idx="6">
                  <c:v>23</c:v>
                </c:pt>
                <c:pt idx="7">
                  <c:v>22</c:v>
                </c:pt>
                <c:pt idx="8">
                  <c:v>21</c:v>
                </c:pt>
                <c:pt idx="9">
                  <c:v>20</c:v>
                </c:pt>
                <c:pt idx="10">
                  <c:v>19</c:v>
                </c:pt>
                <c:pt idx="11">
                  <c:v>18</c:v>
                </c:pt>
                <c:pt idx="12">
                  <c:v>17</c:v>
                </c:pt>
                <c:pt idx="13">
                  <c:v>16</c:v>
                </c:pt>
                <c:pt idx="14">
                  <c:v>15</c:v>
                </c:pt>
                <c:pt idx="15">
                  <c:v>14</c:v>
                </c:pt>
                <c:pt idx="16">
                  <c:v>13</c:v>
                </c:pt>
                <c:pt idx="17">
                  <c:v>12</c:v>
                </c:pt>
                <c:pt idx="18">
                  <c:v>11</c:v>
                </c:pt>
                <c:pt idx="19">
                  <c:v>10</c:v>
                </c:pt>
                <c:pt idx="20">
                  <c:v>9</c:v>
                </c:pt>
                <c:pt idx="21">
                  <c:v>8</c:v>
                </c:pt>
                <c:pt idx="22">
                  <c:v>7</c:v>
                </c:pt>
                <c:pt idx="23">
                  <c:v>6</c:v>
                </c:pt>
                <c:pt idx="24">
                  <c:v>5</c:v>
                </c:pt>
                <c:pt idx="25">
                  <c:v>4</c:v>
                </c:pt>
                <c:pt idx="26">
                  <c:v>3</c:v>
                </c:pt>
                <c:pt idx="27">
                  <c:v>2</c:v>
                </c:pt>
                <c:pt idx="28">
                  <c:v>1</c:v>
                </c:pt>
              </c:numCache>
            </c:numRef>
          </c:cat>
          <c:val>
            <c:numRef>
              <c:f>Sheet1!$D$53:$D$81</c:f>
              <c:numCache>
                <c:formatCode>#,##0.000</c:formatCode>
                <c:ptCount val="29"/>
                <c:pt idx="3">
                  <c:v>0.36876057100016602</c:v>
                </c:pt>
                <c:pt idx="4">
                  <c:v>0.17515071500019899</c:v>
                </c:pt>
                <c:pt idx="5">
                  <c:v>0.163606378000622</c:v>
                </c:pt>
                <c:pt idx="6">
                  <c:v>0.12219150300006699</c:v>
                </c:pt>
                <c:pt idx="7">
                  <c:v>9.6180906000881805E-2</c:v>
                </c:pt>
                <c:pt idx="8">
                  <c:v>8.0001082000308005E-2</c:v>
                </c:pt>
                <c:pt idx="9">
                  <c:v>5.9798775999297497E-2</c:v>
                </c:pt>
                <c:pt idx="10">
                  <c:v>5.3921672999422299E-2</c:v>
                </c:pt>
                <c:pt idx="11">
                  <c:v>5.3007011998488403E-2</c:v>
                </c:pt>
                <c:pt idx="12">
                  <c:v>4.0353372000026803E-2</c:v>
                </c:pt>
                <c:pt idx="13">
                  <c:v>3.7223557999823201E-2</c:v>
                </c:pt>
                <c:pt idx="14">
                  <c:v>3.1654262998927103E-2</c:v>
                </c:pt>
                <c:pt idx="15">
                  <c:v>2.20607120008935E-2</c:v>
                </c:pt>
                <c:pt idx="16">
                  <c:v>1.87783509991277E-2</c:v>
                </c:pt>
                <c:pt idx="17">
                  <c:v>1.8008200000622299E-2</c:v>
                </c:pt>
                <c:pt idx="18">
                  <c:v>1.6914883999561401E-2</c:v>
                </c:pt>
                <c:pt idx="19">
                  <c:v>1.6682543000570101E-2</c:v>
                </c:pt>
                <c:pt idx="20">
                  <c:v>1.41694419999112E-2</c:v>
                </c:pt>
                <c:pt idx="21">
                  <c:v>1.3624336999782801E-2</c:v>
                </c:pt>
                <c:pt idx="22">
                  <c:v>1.20254140001634E-2</c:v>
                </c:pt>
                <c:pt idx="23">
                  <c:v>1.11614719990029E-2</c:v>
                </c:pt>
                <c:pt idx="24">
                  <c:v>7.00316000074963E-3</c:v>
                </c:pt>
                <c:pt idx="25">
                  <c:v>6.8512069992721003E-3</c:v>
                </c:pt>
                <c:pt idx="26">
                  <c:v>6.5306830001645704E-3</c:v>
                </c:pt>
                <c:pt idx="27">
                  <c:v>5.2837160001217801E-3</c:v>
                </c:pt>
                <c:pt idx="28">
                  <c:v>4.9924800005101098E-3</c:v>
                </c:pt>
              </c:numCache>
            </c:numRef>
          </c:val>
          <c:smooth val="0"/>
          <c:extLst>
            <c:ext xmlns:c16="http://schemas.microsoft.com/office/drawing/2014/chart" uri="{C3380CC4-5D6E-409C-BE32-E72D297353CC}">
              <c16:uniqueId val="{00000000-E7C1-45B4-BD8E-FBA95C5B62CF}"/>
            </c:ext>
          </c:extLst>
        </c:ser>
        <c:ser>
          <c:idx val="1"/>
          <c:order val="1"/>
          <c:tx>
            <c:strRef>
              <c:f>Sheet1!$E$52</c:f>
              <c:strCache>
                <c:ptCount val="1"/>
                <c:pt idx="0">
                  <c:v>branch&amp;bound</c:v>
                </c:pt>
              </c:strCache>
            </c:strRef>
          </c:tx>
          <c:spPr>
            <a:ln w="28575" cap="rnd">
              <a:solidFill>
                <a:schemeClr val="accent2"/>
              </a:solidFill>
              <a:round/>
            </a:ln>
            <a:effectLst/>
          </c:spPr>
          <c:marker>
            <c:symbol val="triangle"/>
            <c:size val="5"/>
            <c:spPr>
              <a:solidFill>
                <a:schemeClr val="accent2"/>
              </a:solidFill>
              <a:ln w="9525">
                <a:solidFill>
                  <a:schemeClr val="accent2"/>
                </a:solidFill>
              </a:ln>
              <a:effectLst/>
            </c:spPr>
          </c:marker>
          <c:cat>
            <c:numRef>
              <c:f>Sheet1!$H$53:$H$81</c:f>
              <c:numCache>
                <c:formatCode>General</c:formatCode>
                <c:ptCount val="29"/>
                <c:pt idx="0">
                  <c:v>29</c:v>
                </c:pt>
                <c:pt idx="1">
                  <c:v>28</c:v>
                </c:pt>
                <c:pt idx="2">
                  <c:v>27</c:v>
                </c:pt>
                <c:pt idx="3">
                  <c:v>26</c:v>
                </c:pt>
                <c:pt idx="4">
                  <c:v>25</c:v>
                </c:pt>
                <c:pt idx="5">
                  <c:v>24</c:v>
                </c:pt>
                <c:pt idx="6">
                  <c:v>23</c:v>
                </c:pt>
                <c:pt idx="7">
                  <c:v>22</c:v>
                </c:pt>
                <c:pt idx="8">
                  <c:v>21</c:v>
                </c:pt>
                <c:pt idx="9">
                  <c:v>20</c:v>
                </c:pt>
                <c:pt idx="10">
                  <c:v>19</c:v>
                </c:pt>
                <c:pt idx="11">
                  <c:v>18</c:v>
                </c:pt>
                <c:pt idx="12">
                  <c:v>17</c:v>
                </c:pt>
                <c:pt idx="13">
                  <c:v>16</c:v>
                </c:pt>
                <c:pt idx="14">
                  <c:v>15</c:v>
                </c:pt>
                <c:pt idx="15">
                  <c:v>14</c:v>
                </c:pt>
                <c:pt idx="16">
                  <c:v>13</c:v>
                </c:pt>
                <c:pt idx="17">
                  <c:v>12</c:v>
                </c:pt>
                <c:pt idx="18">
                  <c:v>11</c:v>
                </c:pt>
                <c:pt idx="19">
                  <c:v>10</c:v>
                </c:pt>
                <c:pt idx="20">
                  <c:v>9</c:v>
                </c:pt>
                <c:pt idx="21">
                  <c:v>8</c:v>
                </c:pt>
                <c:pt idx="22">
                  <c:v>7</c:v>
                </c:pt>
                <c:pt idx="23">
                  <c:v>6</c:v>
                </c:pt>
                <c:pt idx="24">
                  <c:v>5</c:v>
                </c:pt>
                <c:pt idx="25">
                  <c:v>4</c:v>
                </c:pt>
                <c:pt idx="26">
                  <c:v>3</c:v>
                </c:pt>
                <c:pt idx="27">
                  <c:v>2</c:v>
                </c:pt>
                <c:pt idx="28">
                  <c:v>1</c:v>
                </c:pt>
              </c:numCache>
            </c:numRef>
          </c:cat>
          <c:val>
            <c:numRef>
              <c:f>Sheet1!$E$53:$E$81</c:f>
              <c:numCache>
                <c:formatCode>0.000</c:formatCode>
                <c:ptCount val="29"/>
                <c:pt idx="0">
                  <c:v>0.174911318999875</c:v>
                </c:pt>
                <c:pt idx="1">
                  <c:v>6.6188995000629802E-2</c:v>
                </c:pt>
                <c:pt idx="2">
                  <c:v>5.1325083999472498E-2</c:v>
                </c:pt>
                <c:pt idx="3">
                  <c:v>1.9474632001219998E-2</c:v>
                </c:pt>
                <c:pt idx="4">
                  <c:v>1.7102554000302899E-2</c:v>
                </c:pt>
                <c:pt idx="5">
                  <c:v>1.6800475001218701E-2</c:v>
                </c:pt>
                <c:pt idx="6">
                  <c:v>1.67807130001165E-2</c:v>
                </c:pt>
                <c:pt idx="7">
                  <c:v>1.55111690000921E-2</c:v>
                </c:pt>
                <c:pt idx="8">
                  <c:v>1.4492938998955599E-2</c:v>
                </c:pt>
                <c:pt idx="9">
                  <c:v>1.40258529991115E-2</c:v>
                </c:pt>
                <c:pt idx="10">
                  <c:v>1.3389998999628E-2</c:v>
                </c:pt>
                <c:pt idx="11">
                  <c:v>1.33448899996437E-2</c:v>
                </c:pt>
                <c:pt idx="12">
                  <c:v>1.1753545999454201E-2</c:v>
                </c:pt>
                <c:pt idx="13">
                  <c:v>9.9432320002961205E-3</c:v>
                </c:pt>
                <c:pt idx="14">
                  <c:v>9.9394560002110596E-3</c:v>
                </c:pt>
                <c:pt idx="15">
                  <c:v>9.41096200040192E-3</c:v>
                </c:pt>
                <c:pt idx="16">
                  <c:v>8.8811929999792396E-3</c:v>
                </c:pt>
                <c:pt idx="17">
                  <c:v>8.48267299988947E-3</c:v>
                </c:pt>
                <c:pt idx="18">
                  <c:v>7.8983300008985593E-3</c:v>
                </c:pt>
                <c:pt idx="19">
                  <c:v>7.50167300066095E-3</c:v>
                </c:pt>
                <c:pt idx="20">
                  <c:v>6.8858569993608398E-3</c:v>
                </c:pt>
                <c:pt idx="21">
                  <c:v>6.74778400025388E-3</c:v>
                </c:pt>
                <c:pt idx="22">
                  <c:v>6.5106040001410197E-3</c:v>
                </c:pt>
                <c:pt idx="23">
                  <c:v>5.2524059992720097E-3</c:v>
                </c:pt>
                <c:pt idx="24">
                  <c:v>5.1746280005318104E-3</c:v>
                </c:pt>
                <c:pt idx="25">
                  <c:v>5.1559120001911599E-3</c:v>
                </c:pt>
                <c:pt idx="26">
                  <c:v>4.9914139999600498E-3</c:v>
                </c:pt>
                <c:pt idx="27">
                  <c:v>4.3810579991259103E-3</c:v>
                </c:pt>
                <c:pt idx="28">
                  <c:v>4.2292830003134397E-3</c:v>
                </c:pt>
              </c:numCache>
            </c:numRef>
          </c:val>
          <c:smooth val="0"/>
          <c:extLst>
            <c:ext xmlns:c16="http://schemas.microsoft.com/office/drawing/2014/chart" uri="{C3380CC4-5D6E-409C-BE32-E72D297353CC}">
              <c16:uniqueId val="{00000001-E7C1-45B4-BD8E-FBA95C5B62CF}"/>
            </c:ext>
          </c:extLst>
        </c:ser>
        <c:ser>
          <c:idx val="2"/>
          <c:order val="2"/>
          <c:tx>
            <c:strRef>
              <c:f>Sheet1!$F$52</c:f>
              <c:strCache>
                <c:ptCount val="1"/>
                <c:pt idx="0">
                  <c:v>b&amp;b and quadratic kerne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H$53:$H$81</c:f>
              <c:numCache>
                <c:formatCode>General</c:formatCode>
                <c:ptCount val="29"/>
                <c:pt idx="0">
                  <c:v>29</c:v>
                </c:pt>
                <c:pt idx="1">
                  <c:v>28</c:v>
                </c:pt>
                <c:pt idx="2">
                  <c:v>27</c:v>
                </c:pt>
                <c:pt idx="3">
                  <c:v>26</c:v>
                </c:pt>
                <c:pt idx="4">
                  <c:v>25</c:v>
                </c:pt>
                <c:pt idx="5">
                  <c:v>24</c:v>
                </c:pt>
                <c:pt idx="6">
                  <c:v>23</c:v>
                </c:pt>
                <c:pt idx="7">
                  <c:v>22</c:v>
                </c:pt>
                <c:pt idx="8">
                  <c:v>21</c:v>
                </c:pt>
                <c:pt idx="9">
                  <c:v>20</c:v>
                </c:pt>
                <c:pt idx="10">
                  <c:v>19</c:v>
                </c:pt>
                <c:pt idx="11">
                  <c:v>18</c:v>
                </c:pt>
                <c:pt idx="12">
                  <c:v>17</c:v>
                </c:pt>
                <c:pt idx="13">
                  <c:v>16</c:v>
                </c:pt>
                <c:pt idx="14">
                  <c:v>15</c:v>
                </c:pt>
                <c:pt idx="15">
                  <c:v>14</c:v>
                </c:pt>
                <c:pt idx="16">
                  <c:v>13</c:v>
                </c:pt>
                <c:pt idx="17">
                  <c:v>12</c:v>
                </c:pt>
                <c:pt idx="18">
                  <c:v>11</c:v>
                </c:pt>
                <c:pt idx="19">
                  <c:v>10</c:v>
                </c:pt>
                <c:pt idx="20">
                  <c:v>9</c:v>
                </c:pt>
                <c:pt idx="21">
                  <c:v>8</c:v>
                </c:pt>
                <c:pt idx="22">
                  <c:v>7</c:v>
                </c:pt>
                <c:pt idx="23">
                  <c:v>6</c:v>
                </c:pt>
                <c:pt idx="24">
                  <c:v>5</c:v>
                </c:pt>
                <c:pt idx="25">
                  <c:v>4</c:v>
                </c:pt>
                <c:pt idx="26">
                  <c:v>3</c:v>
                </c:pt>
                <c:pt idx="27">
                  <c:v>2</c:v>
                </c:pt>
                <c:pt idx="28">
                  <c:v>1</c:v>
                </c:pt>
              </c:numCache>
            </c:numRef>
          </c:cat>
          <c:val>
            <c:numRef>
              <c:f>Sheet1!$F$53:$F$81</c:f>
              <c:numCache>
                <c:formatCode>0.000</c:formatCode>
                <c:ptCount val="29"/>
                <c:pt idx="0">
                  <c:v>3.4046996999677497E-2</c:v>
                </c:pt>
                <c:pt idx="1">
                  <c:v>2.5226555999324701E-2</c:v>
                </c:pt>
                <c:pt idx="2">
                  <c:v>1.5905634001683201E-2</c:v>
                </c:pt>
                <c:pt idx="3">
                  <c:v>1.1858005998874399E-2</c:v>
                </c:pt>
                <c:pt idx="4">
                  <c:v>1.12698320008348E-2</c:v>
                </c:pt>
                <c:pt idx="5">
                  <c:v>1.03619519995845E-2</c:v>
                </c:pt>
                <c:pt idx="6">
                  <c:v>8.2373240002198093E-3</c:v>
                </c:pt>
                <c:pt idx="7">
                  <c:v>7.3690680001163803E-3</c:v>
                </c:pt>
                <c:pt idx="8">
                  <c:v>7.3236490006820497E-3</c:v>
                </c:pt>
                <c:pt idx="9">
                  <c:v>6.8553210003301501E-3</c:v>
                </c:pt>
                <c:pt idx="10">
                  <c:v>6.7122269992978502E-3</c:v>
                </c:pt>
                <c:pt idx="11">
                  <c:v>6.6422310010238999E-3</c:v>
                </c:pt>
                <c:pt idx="12">
                  <c:v>6.4163290007854803E-3</c:v>
                </c:pt>
                <c:pt idx="13">
                  <c:v>5.7376879994990304E-3</c:v>
                </c:pt>
                <c:pt idx="14">
                  <c:v>5.7281379995401897E-3</c:v>
                </c:pt>
                <c:pt idx="15">
                  <c:v>5.6014750007307096E-3</c:v>
                </c:pt>
                <c:pt idx="16">
                  <c:v>5.0933790007547898E-3</c:v>
                </c:pt>
                <c:pt idx="17">
                  <c:v>4.6688819984410596E-3</c:v>
                </c:pt>
                <c:pt idx="18">
                  <c:v>4.5183440015534801E-3</c:v>
                </c:pt>
                <c:pt idx="19">
                  <c:v>4.3200540003454002E-3</c:v>
                </c:pt>
                <c:pt idx="20">
                  <c:v>3.8883530014572898E-3</c:v>
                </c:pt>
                <c:pt idx="21">
                  <c:v>3.6341190007078599E-3</c:v>
                </c:pt>
                <c:pt idx="22">
                  <c:v>3.6129060008533902E-3</c:v>
                </c:pt>
                <c:pt idx="23">
                  <c:v>3.2468350000272E-3</c:v>
                </c:pt>
                <c:pt idx="24">
                  <c:v>2.8916920000483502E-3</c:v>
                </c:pt>
                <c:pt idx="25">
                  <c:v>2.7300700003252102E-3</c:v>
                </c:pt>
                <c:pt idx="26">
                  <c:v>2.6833699994313E-3</c:v>
                </c:pt>
                <c:pt idx="27">
                  <c:v>2.47636300082376E-3</c:v>
                </c:pt>
                <c:pt idx="28">
                  <c:v>2.0154110006842499E-3</c:v>
                </c:pt>
              </c:numCache>
            </c:numRef>
          </c:val>
          <c:smooth val="0"/>
          <c:extLst>
            <c:ext xmlns:c16="http://schemas.microsoft.com/office/drawing/2014/chart" uri="{C3380CC4-5D6E-409C-BE32-E72D297353CC}">
              <c16:uniqueId val="{00000002-E7C1-45B4-BD8E-FBA95C5B62CF}"/>
            </c:ext>
          </c:extLst>
        </c:ser>
        <c:dLbls>
          <c:showLegendKey val="0"/>
          <c:showVal val="0"/>
          <c:showCatName val="0"/>
          <c:showSerName val="0"/>
          <c:showPercent val="0"/>
          <c:showBubbleSize val="0"/>
        </c:dLbls>
        <c:marker val="1"/>
        <c:smooth val="0"/>
        <c:axId val="1092278477"/>
        <c:axId val="2070581784"/>
      </c:lineChart>
      <c:catAx>
        <c:axId val="1092278477"/>
        <c:scaling>
          <c:orientation val="maxMin"/>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ACE instances performance measure</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local preprocessing</c:v>
          </c:tx>
          <c:spPr>
            <a:ln w="28575" cap="rnd">
              <a:solidFill>
                <a:schemeClr val="accent1"/>
              </a:solidFill>
              <a:round/>
            </a:ln>
            <a:effectLst/>
          </c:spPr>
          <c:marker>
            <c:symbol val="square"/>
            <c:size val="5"/>
            <c:spPr>
              <a:solidFill>
                <a:schemeClr val="accent1"/>
              </a:solidFill>
              <a:ln w="9525">
                <a:solidFill>
                  <a:schemeClr val="accent1"/>
                </a:solidFill>
              </a:ln>
              <a:effectLst/>
            </c:spPr>
          </c:marker>
          <c:val>
            <c:numRef>
              <c:f>Sheet7!$D$33:$D$102</c:f>
              <c:numCache>
                <c:formatCode>General</c:formatCode>
                <c:ptCount val="70"/>
                <c:pt idx="8">
                  <c:v>64.447127510000001</c:v>
                </c:pt>
                <c:pt idx="9">
                  <c:v>64.165229260000004</c:v>
                </c:pt>
                <c:pt idx="10">
                  <c:v>64.127979600000003</c:v>
                </c:pt>
                <c:pt idx="11">
                  <c:v>63.974841099999999</c:v>
                </c:pt>
                <c:pt idx="12">
                  <c:v>63.609744710000001</c:v>
                </c:pt>
                <c:pt idx="13">
                  <c:v>63.40825049</c:v>
                </c:pt>
                <c:pt idx="14">
                  <c:v>63.36454312</c:v>
                </c:pt>
                <c:pt idx="15">
                  <c:v>63.146984320000001</c:v>
                </c:pt>
                <c:pt idx="16">
                  <c:v>62.787062919999997</c:v>
                </c:pt>
                <c:pt idx="17">
                  <c:v>56.322999899999999</c:v>
                </c:pt>
                <c:pt idx="18">
                  <c:v>49.68134594</c:v>
                </c:pt>
                <c:pt idx="19">
                  <c:v>48.773164489999999</c:v>
                </c:pt>
                <c:pt idx="20">
                  <c:v>48.261605869999997</c:v>
                </c:pt>
                <c:pt idx="21">
                  <c:v>47.86359839</c:v>
                </c:pt>
                <c:pt idx="22">
                  <c:v>43.53016152</c:v>
                </c:pt>
                <c:pt idx="23">
                  <c:v>41.927318339999999</c:v>
                </c:pt>
                <c:pt idx="24">
                  <c:v>34.840632679999999</c:v>
                </c:pt>
                <c:pt idx="25">
                  <c:v>31.632921960000001</c:v>
                </c:pt>
                <c:pt idx="26">
                  <c:v>11.70451563</c:v>
                </c:pt>
                <c:pt idx="27">
                  <c:v>10.91794011</c:v>
                </c:pt>
                <c:pt idx="28">
                  <c:v>9.5147162410000004</c:v>
                </c:pt>
                <c:pt idx="29">
                  <c:v>8.5581878279999994</c:v>
                </c:pt>
                <c:pt idx="30">
                  <c:v>8.0125721139999992</c:v>
                </c:pt>
                <c:pt idx="31">
                  <c:v>5.1330480820000002</c:v>
                </c:pt>
                <c:pt idx="32">
                  <c:v>4.8060110729999996</c:v>
                </c:pt>
                <c:pt idx="33">
                  <c:v>4.7198637000000003</c:v>
                </c:pt>
                <c:pt idx="34">
                  <c:v>3.6909414229999999</c:v>
                </c:pt>
                <c:pt idx="35">
                  <c:v>3.5194189539999998</c:v>
                </c:pt>
                <c:pt idx="36">
                  <c:v>2.9160821800000001</c:v>
                </c:pt>
                <c:pt idx="37">
                  <c:v>2.62492174</c:v>
                </c:pt>
                <c:pt idx="38">
                  <c:v>2.4890964389999999</c:v>
                </c:pt>
                <c:pt idx="39">
                  <c:v>2.2754475630000002</c:v>
                </c:pt>
                <c:pt idx="40">
                  <c:v>1.9184454280000001</c:v>
                </c:pt>
                <c:pt idx="41">
                  <c:v>1.003788836</c:v>
                </c:pt>
                <c:pt idx="42">
                  <c:v>0.36900842099999998</c:v>
                </c:pt>
                <c:pt idx="43">
                  <c:v>0.31746117000000001</c:v>
                </c:pt>
                <c:pt idx="44">
                  <c:v>0.30052479100000001</c:v>
                </c:pt>
                <c:pt idx="45">
                  <c:v>0.29691838999999998</c:v>
                </c:pt>
                <c:pt idx="46">
                  <c:v>0.286597675</c:v>
                </c:pt>
                <c:pt idx="47">
                  <c:v>0.28518494999999999</c:v>
                </c:pt>
                <c:pt idx="48">
                  <c:v>0.27682600299999999</c:v>
                </c:pt>
                <c:pt idx="49">
                  <c:v>0.27265879399999998</c:v>
                </c:pt>
                <c:pt idx="50">
                  <c:v>0.264348468</c:v>
                </c:pt>
                <c:pt idx="51">
                  <c:v>0.26375427000000001</c:v>
                </c:pt>
                <c:pt idx="52">
                  <c:v>0.25921237699999999</c:v>
                </c:pt>
                <c:pt idx="53">
                  <c:v>0.25750766400000002</c:v>
                </c:pt>
                <c:pt idx="54">
                  <c:v>0.25464808700000002</c:v>
                </c:pt>
                <c:pt idx="55">
                  <c:v>0.25033385499999999</c:v>
                </c:pt>
                <c:pt idx="56">
                  <c:v>0.24681386199999999</c:v>
                </c:pt>
                <c:pt idx="57">
                  <c:v>0.24130570100000001</c:v>
                </c:pt>
                <c:pt idx="58">
                  <c:v>0.241292169</c:v>
                </c:pt>
                <c:pt idx="59">
                  <c:v>0.241191982</c:v>
                </c:pt>
                <c:pt idx="60">
                  <c:v>0.228140115</c:v>
                </c:pt>
                <c:pt idx="61">
                  <c:v>0.21850515300000001</c:v>
                </c:pt>
                <c:pt idx="62">
                  <c:v>0.21374972</c:v>
                </c:pt>
                <c:pt idx="63">
                  <c:v>0.20994675800000001</c:v>
                </c:pt>
                <c:pt idx="64">
                  <c:v>0.19742997900000001</c:v>
                </c:pt>
                <c:pt idx="65">
                  <c:v>0.18391875599999999</c:v>
                </c:pt>
                <c:pt idx="66">
                  <c:v>0.17431532599999999</c:v>
                </c:pt>
                <c:pt idx="67">
                  <c:v>0.170020955</c:v>
                </c:pt>
                <c:pt idx="68">
                  <c:v>0.156845503</c:v>
                </c:pt>
                <c:pt idx="69">
                  <c:v>0.146705575</c:v>
                </c:pt>
              </c:numCache>
            </c:numRef>
          </c:val>
          <c:smooth val="0"/>
          <c:extLst>
            <c:ext xmlns:c16="http://schemas.microsoft.com/office/drawing/2014/chart" uri="{C3380CC4-5D6E-409C-BE32-E72D297353CC}">
              <c16:uniqueId val="{00000000-6F67-4E71-8F7E-16E1416F4422}"/>
            </c:ext>
          </c:extLst>
        </c:ser>
        <c:ser>
          <c:idx val="1"/>
          <c:order val="1"/>
          <c:tx>
            <c:v>naïve preprocessing</c:v>
          </c:tx>
          <c:spPr>
            <a:ln w="28575" cap="rnd">
              <a:solidFill>
                <a:schemeClr val="accent2"/>
              </a:solidFill>
              <a:round/>
            </a:ln>
            <a:effectLst/>
          </c:spPr>
          <c:marker>
            <c:symbol val="triangle"/>
            <c:size val="6"/>
            <c:spPr>
              <a:solidFill>
                <a:schemeClr val="accent2"/>
              </a:solidFill>
              <a:ln w="9525">
                <a:solidFill>
                  <a:schemeClr val="accent2"/>
                </a:solidFill>
              </a:ln>
              <a:effectLst/>
            </c:spPr>
          </c:marker>
          <c:val>
            <c:numRef>
              <c:f>Sheet7!$J$33:$J$102</c:f>
              <c:numCache>
                <c:formatCode>General</c:formatCode>
                <c:ptCount val="70"/>
                <c:pt idx="0">
                  <c:v>100.0389996</c:v>
                </c:pt>
                <c:pt idx="1">
                  <c:v>98.31197942</c:v>
                </c:pt>
                <c:pt idx="2">
                  <c:v>98.034318529999993</c:v>
                </c:pt>
                <c:pt idx="3">
                  <c:v>97.964782580000005</c:v>
                </c:pt>
                <c:pt idx="4">
                  <c:v>97.68864164</c:v>
                </c:pt>
                <c:pt idx="5">
                  <c:v>96.21188343</c:v>
                </c:pt>
                <c:pt idx="6">
                  <c:v>83.553523589999998</c:v>
                </c:pt>
                <c:pt idx="7">
                  <c:v>59.38582658</c:v>
                </c:pt>
                <c:pt idx="8">
                  <c:v>59.376041000000001</c:v>
                </c:pt>
                <c:pt idx="9">
                  <c:v>59.315177650000003</c:v>
                </c:pt>
                <c:pt idx="10">
                  <c:v>59.168632549999998</c:v>
                </c:pt>
                <c:pt idx="11">
                  <c:v>58.989679590000001</c:v>
                </c:pt>
                <c:pt idx="12">
                  <c:v>58.98822363</c:v>
                </c:pt>
                <c:pt idx="13">
                  <c:v>58.621199109999999</c:v>
                </c:pt>
                <c:pt idx="14">
                  <c:v>58.250266529999998</c:v>
                </c:pt>
                <c:pt idx="15">
                  <c:v>58.114882559999998</c:v>
                </c:pt>
                <c:pt idx="16">
                  <c:v>57.927044309999999</c:v>
                </c:pt>
                <c:pt idx="17">
                  <c:v>57.916755279999997</c:v>
                </c:pt>
                <c:pt idx="18">
                  <c:v>57.897495659999997</c:v>
                </c:pt>
                <c:pt idx="19">
                  <c:v>57.623638229999997</c:v>
                </c:pt>
                <c:pt idx="20">
                  <c:v>45.468944690000001</c:v>
                </c:pt>
                <c:pt idx="21">
                  <c:v>44.485103199999998</c:v>
                </c:pt>
                <c:pt idx="22">
                  <c:v>44.361400119999999</c:v>
                </c:pt>
                <c:pt idx="23">
                  <c:v>43.61194321</c:v>
                </c:pt>
                <c:pt idx="24">
                  <c:v>32.547598229999998</c:v>
                </c:pt>
                <c:pt idx="25">
                  <c:v>28.876709229999999</c:v>
                </c:pt>
                <c:pt idx="26">
                  <c:v>10.18678259</c:v>
                </c:pt>
                <c:pt idx="27">
                  <c:v>9.8628053369999993</c:v>
                </c:pt>
                <c:pt idx="28">
                  <c:v>8.9334551080000004</c:v>
                </c:pt>
                <c:pt idx="29">
                  <c:v>8.1157733909999994</c:v>
                </c:pt>
                <c:pt idx="30">
                  <c:v>7.3034055249999996</c:v>
                </c:pt>
                <c:pt idx="31">
                  <c:v>6.7699956600000002</c:v>
                </c:pt>
                <c:pt idx="32">
                  <c:v>5.1588107409999999</c:v>
                </c:pt>
                <c:pt idx="33">
                  <c:v>4.4521530890000003</c:v>
                </c:pt>
                <c:pt idx="34">
                  <c:v>4.1239731549999998</c:v>
                </c:pt>
                <c:pt idx="35">
                  <c:v>3.541692732</c:v>
                </c:pt>
                <c:pt idx="36">
                  <c:v>3.5023877200000002</c:v>
                </c:pt>
                <c:pt idx="37">
                  <c:v>2.531510312</c:v>
                </c:pt>
                <c:pt idx="38">
                  <c:v>2.519199934</c:v>
                </c:pt>
                <c:pt idx="39">
                  <c:v>2.1101758799999999</c:v>
                </c:pt>
                <c:pt idx="40">
                  <c:v>1.8344928410000001</c:v>
                </c:pt>
                <c:pt idx="41">
                  <c:v>1.443159072</c:v>
                </c:pt>
                <c:pt idx="42">
                  <c:v>0.48596319399999999</c:v>
                </c:pt>
                <c:pt idx="43">
                  <c:v>0.26214828000000001</c:v>
                </c:pt>
                <c:pt idx="44">
                  <c:v>0.26070903600000001</c:v>
                </c:pt>
                <c:pt idx="45">
                  <c:v>0.25339681400000003</c:v>
                </c:pt>
                <c:pt idx="46">
                  <c:v>0.25296011299999999</c:v>
                </c:pt>
                <c:pt idx="47">
                  <c:v>0.25225773099999999</c:v>
                </c:pt>
                <c:pt idx="48">
                  <c:v>0.246924853</c:v>
                </c:pt>
                <c:pt idx="49">
                  <c:v>0.24273336200000001</c:v>
                </c:pt>
                <c:pt idx="50">
                  <c:v>0.23948260299999999</c:v>
                </c:pt>
                <c:pt idx="51">
                  <c:v>0.23636916399999999</c:v>
                </c:pt>
                <c:pt idx="52">
                  <c:v>0.23429572000000001</c:v>
                </c:pt>
                <c:pt idx="53">
                  <c:v>0.234110767</c:v>
                </c:pt>
                <c:pt idx="54">
                  <c:v>0.23045837499999999</c:v>
                </c:pt>
                <c:pt idx="55">
                  <c:v>0.22588365199999999</c:v>
                </c:pt>
                <c:pt idx="56">
                  <c:v>0.22117794700000001</c:v>
                </c:pt>
                <c:pt idx="57">
                  <c:v>0.22078824399999999</c:v>
                </c:pt>
                <c:pt idx="58">
                  <c:v>0.219174484</c:v>
                </c:pt>
                <c:pt idx="59">
                  <c:v>0.21808182300000001</c:v>
                </c:pt>
                <c:pt idx="60">
                  <c:v>0.21761947700000001</c:v>
                </c:pt>
                <c:pt idx="61">
                  <c:v>0.21306087100000001</c:v>
                </c:pt>
                <c:pt idx="62">
                  <c:v>0.210748571</c:v>
                </c:pt>
                <c:pt idx="63">
                  <c:v>0.209879028</c:v>
                </c:pt>
                <c:pt idx="64">
                  <c:v>0.20599261199999999</c:v>
                </c:pt>
                <c:pt idx="65">
                  <c:v>0.19452729799999999</c:v>
                </c:pt>
                <c:pt idx="66">
                  <c:v>0.19072338899999999</c:v>
                </c:pt>
                <c:pt idx="67">
                  <c:v>0.178284636</c:v>
                </c:pt>
                <c:pt idx="68">
                  <c:v>0.175909022</c:v>
                </c:pt>
                <c:pt idx="69">
                  <c:v>0.17535582799999999</c:v>
                </c:pt>
              </c:numCache>
            </c:numRef>
          </c:val>
          <c:smooth val="0"/>
          <c:extLst>
            <c:ext xmlns:c16="http://schemas.microsoft.com/office/drawing/2014/chart" uri="{C3380CC4-5D6E-409C-BE32-E72D297353CC}">
              <c16:uniqueId val="{00000001-6F67-4E71-8F7E-16E1416F4422}"/>
            </c:ext>
          </c:extLst>
        </c:ser>
        <c:dLbls>
          <c:showLegendKey val="0"/>
          <c:showVal val="0"/>
          <c:showCatName val="0"/>
          <c:showSerName val="0"/>
          <c:showPercent val="0"/>
          <c:showBubbleSize val="0"/>
        </c:dLbls>
        <c:marker val="1"/>
        <c:smooth val="0"/>
        <c:axId val="594531872"/>
        <c:axId val="594533184"/>
      </c:lineChart>
      <c:catAx>
        <c:axId val="594531872"/>
        <c:scaling>
          <c:orientation val="maxMin"/>
        </c:scaling>
        <c:delete val="1"/>
        <c:axPos val="b"/>
        <c:numFmt formatCode="General" sourceLinked="1"/>
        <c:majorTickMark val="none"/>
        <c:minorTickMark val="none"/>
        <c:tickLblPos val="nextTo"/>
        <c:crossAx val="594533184"/>
        <c:crosses val="autoZero"/>
        <c:auto val="1"/>
        <c:lblAlgn val="ctr"/>
        <c:lblOffset val="100"/>
        <c:tickLblSkip val="1"/>
        <c:noMultiLvlLbl val="0"/>
      </c:catAx>
      <c:valAx>
        <c:axId val="594533184"/>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45318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MS Mincho"/>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0D5B88"/>
    <w:rsid w:val="0034433B"/>
    <w:rsid w:val="005326B4"/>
    <w:rsid w:val="0056080B"/>
    <w:rsid w:val="00AF4FD2"/>
    <w:rsid w:val="00B4746C"/>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26B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4C2BE70-3C15-45E7-AEB9-78361EF7C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1</TotalTime>
  <Pages>30</Pages>
  <Words>8933</Words>
  <Characters>152899</Characters>
  <Application>Microsoft Office Word</Application>
  <DocSecurity>0</DocSecurity>
  <Lines>6115</Lines>
  <Paragraphs>4373</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57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25</cp:revision>
  <cp:lastPrinted>2019-04-30T23:38:00Z</cp:lastPrinted>
  <dcterms:created xsi:type="dcterms:W3CDTF">2019-04-11T12:56:00Z</dcterms:created>
  <dcterms:modified xsi:type="dcterms:W3CDTF">2019-04-3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